
<file path=[Content_Types].xml><?xml version="1.0" encoding="utf-8"?>
<Types xmlns="http://schemas.openxmlformats.org/package/2006/content-types">
  <Default Extension="bin" ContentType="image/unknown"/>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8FD7C4" w14:textId="77777777" w:rsidR="00EF4B99" w:rsidRPr="00EC2BF5" w:rsidRDefault="00EF4B99" w:rsidP="00EF4B99">
      <w:pPr>
        <w:pStyle w:val="Heading"/>
        <w:rPr>
          <w:rStyle w:val="Code"/>
        </w:rPr>
      </w:pPr>
    </w:p>
    <w:p w14:paraId="09127E51" w14:textId="77777777" w:rsidR="00EF4B99" w:rsidRDefault="00EF4B99" w:rsidP="00EF4B99">
      <w:pPr>
        <w:pStyle w:val="Heading"/>
      </w:pPr>
    </w:p>
    <w:p w14:paraId="693C95D7" w14:textId="77777777" w:rsidR="00EF4B99" w:rsidRDefault="00EF4B99" w:rsidP="00EF4B99">
      <w:pPr>
        <w:pStyle w:val="Heading"/>
      </w:pPr>
    </w:p>
    <w:p w14:paraId="0659F625" w14:textId="0047E66B" w:rsidR="00B21227" w:rsidRDefault="00785DF1" w:rsidP="00EF4B99">
      <w:pPr>
        <w:pStyle w:val="Heading"/>
      </w:pPr>
      <w:r>
        <w:t>Pokročilá analýza r</w:t>
      </w:r>
      <w:r w:rsidR="000B1353">
        <w:t>obotick</w:t>
      </w:r>
      <w:r w:rsidR="00C20160">
        <w:t>é</w:t>
      </w:r>
      <w:r w:rsidR="000B1353">
        <w:t xml:space="preserve"> procesní a</w:t>
      </w:r>
      <w:r>
        <w:t>utomatizace</w:t>
      </w:r>
    </w:p>
    <w:p w14:paraId="4A69D944" w14:textId="77777777" w:rsidR="00EF4B99" w:rsidRPr="00B21227" w:rsidRDefault="00EF4B99" w:rsidP="00EF4B99">
      <w:pPr>
        <w:pStyle w:val="Heading"/>
        <w:rPr>
          <w:szCs w:val="24"/>
        </w:rPr>
      </w:pPr>
    </w:p>
    <w:p w14:paraId="44449713" w14:textId="4E7C4218" w:rsidR="00B21227" w:rsidRDefault="00B60E50" w:rsidP="00833EE7">
      <w:pPr>
        <w:pStyle w:val="PodNzev"/>
      </w:pPr>
      <w:r>
        <w:t>Kolokvium</w:t>
      </w:r>
    </w:p>
    <w:p w14:paraId="20A4D938" w14:textId="6F2E0C23" w:rsidR="00833EE7" w:rsidRDefault="00833EE7" w:rsidP="00833EE7">
      <w:pPr>
        <w:pStyle w:val="PodNzev"/>
      </w:pPr>
    </w:p>
    <w:p w14:paraId="54948FE7" w14:textId="62616E0D" w:rsidR="00833EE7" w:rsidRDefault="00833EE7" w:rsidP="00833EE7">
      <w:pPr>
        <w:pStyle w:val="PodNzev"/>
      </w:pPr>
    </w:p>
    <w:p w14:paraId="4EC7E075" w14:textId="64FACC62" w:rsidR="00833EE7" w:rsidRDefault="00833EE7" w:rsidP="00833EE7">
      <w:pPr>
        <w:pStyle w:val="PodNzev"/>
      </w:pPr>
    </w:p>
    <w:p w14:paraId="16647F22" w14:textId="77777777" w:rsidR="00B21227" w:rsidRPr="00B21227" w:rsidRDefault="00B21227" w:rsidP="00B21227">
      <w:pPr>
        <w:spacing w:after="0" w:line="240" w:lineRule="auto"/>
        <w:jc w:val="left"/>
        <w:rPr>
          <w:rFonts w:eastAsia="Times New Roman"/>
          <w:szCs w:val="24"/>
          <w:lang w:eastAsia="cs-CZ"/>
        </w:rPr>
      </w:pPr>
    </w:p>
    <w:p w14:paraId="286DFCEA" w14:textId="6289495E" w:rsidR="00B21227" w:rsidRPr="000343BB" w:rsidRDefault="00B21227" w:rsidP="000343BB">
      <w:pPr>
        <w:pStyle w:val="NormalTitlePage"/>
        <w:rPr>
          <w:sz w:val="22"/>
        </w:rPr>
      </w:pPr>
      <w:r w:rsidRPr="000343BB">
        <w:rPr>
          <w:i/>
          <w:iCs/>
          <w:color w:val="555655"/>
          <w:sz w:val="22"/>
        </w:rPr>
        <w:t>Studijní program</w:t>
      </w:r>
      <w:r w:rsidRPr="000343BB">
        <w:rPr>
          <w:i/>
          <w:iCs/>
          <w:color w:val="555655"/>
          <w:sz w:val="20"/>
          <w:szCs w:val="20"/>
        </w:rPr>
        <w:t>:</w:t>
      </w:r>
      <w:r w:rsidR="000343BB">
        <w:rPr>
          <w:i/>
          <w:iCs/>
          <w:color w:val="555655"/>
          <w:sz w:val="20"/>
          <w:szCs w:val="20"/>
        </w:rPr>
        <w:tab/>
      </w:r>
      <w:r w:rsidR="00833EE7" w:rsidRPr="000343BB">
        <w:t>P0688D140005</w:t>
      </w:r>
      <w:r w:rsidRPr="000343BB">
        <w:t xml:space="preserve"> – </w:t>
      </w:r>
      <w:r w:rsidR="000343BB" w:rsidRPr="000343BB">
        <w:t>Systémové inženýrství a informatika</w:t>
      </w:r>
    </w:p>
    <w:p w14:paraId="1E8C7460" w14:textId="7548AA95" w:rsidR="00B21227" w:rsidRPr="000343BB" w:rsidRDefault="00B21227" w:rsidP="000343BB">
      <w:pPr>
        <w:pStyle w:val="NormalTitlePage"/>
      </w:pPr>
      <w:r w:rsidRPr="00B21227">
        <w:rPr>
          <w:rFonts w:ascii="Calibri" w:eastAsia="Times New Roman" w:hAnsi="Calibri" w:cs="Calibri"/>
          <w:i/>
          <w:iCs/>
          <w:color w:val="555655"/>
          <w:sz w:val="22"/>
        </w:rPr>
        <w:t>Studijní obor:</w:t>
      </w:r>
      <w:r w:rsidRPr="00B21227">
        <w:rPr>
          <w:rFonts w:ascii="Calibri" w:eastAsia="Times New Roman" w:hAnsi="Calibri" w:cs="Calibri"/>
          <w:i/>
          <w:iCs/>
          <w:color w:val="555655"/>
          <w:sz w:val="22"/>
        </w:rPr>
        <w:tab/>
      </w:r>
      <w:r w:rsidR="000343BB">
        <w:tab/>
      </w:r>
      <w:r w:rsidR="000343BB" w:rsidRPr="000343BB">
        <w:t xml:space="preserve">P0688D140005MI </w:t>
      </w:r>
      <w:r w:rsidRPr="000343BB">
        <w:t>–</w:t>
      </w:r>
      <w:r w:rsidR="000343BB" w:rsidRPr="000343BB">
        <w:t xml:space="preserve"> Manažerská informatika</w:t>
      </w:r>
    </w:p>
    <w:p w14:paraId="4E2218F7" w14:textId="43253899" w:rsidR="000343BB" w:rsidRPr="00B21227" w:rsidRDefault="000343BB" w:rsidP="000343BB">
      <w:pPr>
        <w:pStyle w:val="NormalTitlePage"/>
      </w:pPr>
      <w:r w:rsidRPr="000343BB">
        <w:rPr>
          <w:i/>
          <w:iCs/>
          <w:color w:val="555655"/>
          <w:sz w:val="22"/>
        </w:rPr>
        <w:t xml:space="preserve">ISP: </w:t>
      </w:r>
      <w:r>
        <w:tab/>
      </w:r>
      <w:r>
        <w:tab/>
      </w:r>
      <w:r>
        <w:tab/>
        <w:t>Pokročilá procesní analýza</w:t>
      </w:r>
    </w:p>
    <w:p w14:paraId="0D5958C6" w14:textId="77777777" w:rsidR="00B21227" w:rsidRPr="00B21227" w:rsidRDefault="00B21227" w:rsidP="00B21227">
      <w:pPr>
        <w:spacing w:after="0" w:line="240" w:lineRule="auto"/>
        <w:jc w:val="left"/>
        <w:rPr>
          <w:rFonts w:eastAsia="Times New Roman"/>
          <w:szCs w:val="24"/>
          <w:lang w:eastAsia="cs-CZ"/>
        </w:rPr>
      </w:pPr>
    </w:p>
    <w:p w14:paraId="37AF6BDD" w14:textId="05F913BC" w:rsidR="00B21227" w:rsidRDefault="00B21227" w:rsidP="00B21227">
      <w:pPr>
        <w:spacing w:after="0" w:line="240" w:lineRule="auto"/>
        <w:jc w:val="left"/>
        <w:rPr>
          <w:rFonts w:ascii="Calibri" w:eastAsia="Times New Roman" w:hAnsi="Calibri" w:cs="Calibri"/>
          <w:b/>
          <w:bCs/>
          <w:color w:val="000000"/>
          <w:szCs w:val="24"/>
          <w:lang w:eastAsia="cs-CZ"/>
        </w:rPr>
      </w:pPr>
      <w:r w:rsidRPr="00B21227">
        <w:rPr>
          <w:rFonts w:ascii="Calibri" w:eastAsia="Times New Roman" w:hAnsi="Calibri" w:cs="Calibri"/>
          <w:i/>
          <w:iCs/>
          <w:color w:val="555655"/>
          <w:sz w:val="22"/>
          <w:lang w:eastAsia="cs-CZ"/>
        </w:rPr>
        <w:t>Autor práce:</w:t>
      </w:r>
      <w:r w:rsidRPr="00B21227">
        <w:rPr>
          <w:rFonts w:ascii="Calibri" w:eastAsia="Times New Roman" w:hAnsi="Calibri" w:cs="Calibri"/>
          <w:i/>
          <w:iCs/>
          <w:color w:val="555655"/>
          <w:sz w:val="22"/>
          <w:lang w:eastAsia="cs-CZ"/>
        </w:rPr>
        <w:tab/>
      </w:r>
      <w:r w:rsidR="000343BB">
        <w:rPr>
          <w:rFonts w:ascii="Calibri" w:eastAsia="Times New Roman" w:hAnsi="Calibri" w:cs="Calibri"/>
          <w:i/>
          <w:iCs/>
          <w:color w:val="555655"/>
          <w:sz w:val="22"/>
          <w:lang w:eastAsia="cs-CZ"/>
        </w:rPr>
        <w:tab/>
      </w:r>
      <w:r w:rsidRPr="00B21227">
        <w:rPr>
          <w:rFonts w:ascii="Calibri" w:eastAsia="Times New Roman" w:hAnsi="Calibri" w:cs="Calibri"/>
          <w:b/>
          <w:bCs/>
          <w:color w:val="000000"/>
          <w:szCs w:val="24"/>
          <w:lang w:eastAsia="cs-CZ"/>
        </w:rPr>
        <w:t>Petr Průcha</w:t>
      </w:r>
    </w:p>
    <w:p w14:paraId="58C88159" w14:textId="3F76D815" w:rsidR="00833EE7" w:rsidRPr="00B21227" w:rsidRDefault="00833EE7" w:rsidP="00833EE7">
      <w:pPr>
        <w:spacing w:after="0" w:line="240" w:lineRule="auto"/>
        <w:jc w:val="left"/>
        <w:rPr>
          <w:rFonts w:eastAsia="Times New Roman"/>
          <w:szCs w:val="24"/>
          <w:lang w:eastAsia="cs-CZ"/>
        </w:rPr>
      </w:pPr>
      <w:r>
        <w:rPr>
          <w:rFonts w:ascii="Calibri" w:eastAsia="Times New Roman" w:hAnsi="Calibri" w:cs="Calibri"/>
          <w:i/>
          <w:iCs/>
          <w:color w:val="555655"/>
          <w:sz w:val="22"/>
          <w:lang w:eastAsia="cs-CZ"/>
        </w:rPr>
        <w:t>Číslo studenta</w:t>
      </w:r>
      <w:r w:rsidRPr="00B21227">
        <w:rPr>
          <w:rFonts w:ascii="Calibri" w:eastAsia="Times New Roman" w:hAnsi="Calibri" w:cs="Calibri"/>
          <w:i/>
          <w:iCs/>
          <w:color w:val="555655"/>
          <w:sz w:val="22"/>
          <w:lang w:eastAsia="cs-CZ"/>
        </w:rPr>
        <w:t>:</w:t>
      </w:r>
      <w:r>
        <w:rPr>
          <w:rFonts w:ascii="Calibri" w:eastAsia="Times New Roman" w:hAnsi="Calibri" w:cs="Calibri"/>
          <w:i/>
          <w:iCs/>
          <w:color w:val="555655"/>
          <w:sz w:val="22"/>
          <w:lang w:eastAsia="cs-CZ"/>
        </w:rPr>
        <w:tab/>
      </w:r>
      <w:r w:rsidR="000343BB">
        <w:rPr>
          <w:rFonts w:ascii="Calibri" w:eastAsia="Times New Roman" w:hAnsi="Calibri" w:cs="Calibri"/>
          <w:i/>
          <w:iCs/>
          <w:color w:val="555655"/>
          <w:sz w:val="22"/>
          <w:lang w:eastAsia="cs-CZ"/>
        </w:rPr>
        <w:tab/>
      </w:r>
      <w:r>
        <w:rPr>
          <w:rFonts w:ascii="Calibri" w:eastAsia="Times New Roman" w:hAnsi="Calibri" w:cs="Calibri"/>
          <w:color w:val="000000"/>
          <w:szCs w:val="24"/>
          <w:lang w:eastAsia="cs-CZ"/>
        </w:rPr>
        <w:t>E20000459</w:t>
      </w:r>
    </w:p>
    <w:p w14:paraId="7CF186AC" w14:textId="77777777" w:rsidR="00833EE7" w:rsidRPr="00B21227" w:rsidRDefault="00833EE7" w:rsidP="00B21227">
      <w:pPr>
        <w:spacing w:after="0" w:line="240" w:lineRule="auto"/>
        <w:jc w:val="left"/>
        <w:rPr>
          <w:rFonts w:eastAsia="Times New Roman"/>
          <w:szCs w:val="24"/>
          <w:lang w:eastAsia="cs-CZ"/>
        </w:rPr>
      </w:pPr>
    </w:p>
    <w:p w14:paraId="59B6E1AE" w14:textId="576F3138" w:rsidR="00B21227" w:rsidRDefault="00CC6AF4" w:rsidP="00CC6AF4">
      <w:pPr>
        <w:pStyle w:val="Nadpis1"/>
        <w:numPr>
          <w:ilvl w:val="0"/>
          <w:numId w:val="0"/>
        </w:numPr>
        <w:ind w:left="431" w:hanging="431"/>
      </w:pPr>
      <w:bookmarkStart w:id="0" w:name="_Toc74341239"/>
      <w:bookmarkStart w:id="1" w:name="_Toc79137081"/>
      <w:r>
        <w:lastRenderedPageBreak/>
        <w:t>Obsah</w:t>
      </w:r>
      <w:bookmarkEnd w:id="0"/>
      <w:bookmarkEnd w:id="1"/>
    </w:p>
    <w:sdt>
      <w:sdtPr>
        <w:rPr>
          <w:b w:val="0"/>
        </w:rPr>
        <w:id w:val="-1677717748"/>
        <w:docPartObj>
          <w:docPartGallery w:val="Table of Contents"/>
          <w:docPartUnique/>
        </w:docPartObj>
      </w:sdtPr>
      <w:sdtEndPr>
        <w:rPr>
          <w:bCs/>
          <w:noProof/>
        </w:rPr>
      </w:sdtEndPr>
      <w:sdtContent>
        <w:p w14:paraId="4050D73F" w14:textId="1A7EAFD6" w:rsidR="00562EDB" w:rsidRDefault="00CC6AF4">
          <w:pPr>
            <w:pStyle w:val="Obsah1"/>
            <w:rPr>
              <w:rFonts w:asciiTheme="minorHAnsi" w:eastAsiaTheme="minorEastAsia" w:hAnsiTheme="minorHAnsi" w:cstheme="minorBidi"/>
              <w:b w:val="0"/>
              <w:noProof/>
              <w:sz w:val="22"/>
              <w:lang w:eastAsia="cs-CZ"/>
            </w:rPr>
          </w:pPr>
          <w:r>
            <w:rPr>
              <w:rFonts w:asciiTheme="majorHAnsi" w:eastAsiaTheme="majorEastAsia" w:hAnsiTheme="majorHAnsi" w:cstheme="majorBidi"/>
              <w:b w:val="0"/>
              <w:color w:val="2F5496" w:themeColor="accent1" w:themeShade="BF"/>
              <w:sz w:val="32"/>
              <w:szCs w:val="32"/>
              <w:lang w:val="en-US"/>
            </w:rPr>
            <w:fldChar w:fldCharType="begin"/>
          </w:r>
          <w:r>
            <w:instrText xml:space="preserve"> TOC \o "1-3" \h \z \u </w:instrText>
          </w:r>
          <w:r>
            <w:rPr>
              <w:rFonts w:asciiTheme="majorHAnsi" w:eastAsiaTheme="majorEastAsia" w:hAnsiTheme="majorHAnsi" w:cstheme="majorBidi"/>
              <w:b w:val="0"/>
              <w:color w:val="2F5496" w:themeColor="accent1" w:themeShade="BF"/>
              <w:sz w:val="32"/>
              <w:szCs w:val="32"/>
              <w:lang w:val="en-US"/>
            </w:rPr>
            <w:fldChar w:fldCharType="separate"/>
          </w:r>
          <w:hyperlink w:anchor="_Toc79137081" w:history="1">
            <w:r w:rsidR="00562EDB" w:rsidRPr="004C7CA8">
              <w:rPr>
                <w:rStyle w:val="Hypertextovodkaz"/>
                <w:noProof/>
              </w:rPr>
              <w:t>Obsah</w:t>
            </w:r>
            <w:r w:rsidR="00562EDB">
              <w:rPr>
                <w:noProof/>
                <w:webHidden/>
              </w:rPr>
              <w:tab/>
            </w:r>
            <w:r w:rsidR="00562EDB">
              <w:rPr>
                <w:noProof/>
                <w:webHidden/>
              </w:rPr>
              <w:fldChar w:fldCharType="begin"/>
            </w:r>
            <w:r w:rsidR="00562EDB">
              <w:rPr>
                <w:noProof/>
                <w:webHidden/>
              </w:rPr>
              <w:instrText xml:space="preserve"> PAGEREF _Toc79137081 \h </w:instrText>
            </w:r>
            <w:r w:rsidR="00562EDB">
              <w:rPr>
                <w:noProof/>
                <w:webHidden/>
              </w:rPr>
            </w:r>
            <w:r w:rsidR="00562EDB">
              <w:rPr>
                <w:noProof/>
                <w:webHidden/>
              </w:rPr>
              <w:fldChar w:fldCharType="separate"/>
            </w:r>
            <w:r w:rsidR="00562EDB">
              <w:rPr>
                <w:noProof/>
                <w:webHidden/>
              </w:rPr>
              <w:t>2</w:t>
            </w:r>
            <w:r w:rsidR="00562EDB">
              <w:rPr>
                <w:noProof/>
                <w:webHidden/>
              </w:rPr>
              <w:fldChar w:fldCharType="end"/>
            </w:r>
          </w:hyperlink>
        </w:p>
        <w:p w14:paraId="785E6E1D" w14:textId="715BCCB4" w:rsidR="00562EDB" w:rsidRDefault="008C4DE2">
          <w:pPr>
            <w:pStyle w:val="Obsah1"/>
            <w:rPr>
              <w:rFonts w:asciiTheme="minorHAnsi" w:eastAsiaTheme="minorEastAsia" w:hAnsiTheme="minorHAnsi" w:cstheme="minorBidi"/>
              <w:b w:val="0"/>
              <w:noProof/>
              <w:sz w:val="22"/>
              <w:lang w:eastAsia="cs-CZ"/>
            </w:rPr>
          </w:pPr>
          <w:hyperlink w:anchor="_Toc79137082" w:history="1">
            <w:r w:rsidR="00562EDB" w:rsidRPr="004C7CA8">
              <w:rPr>
                <w:rStyle w:val="Hypertextovodkaz"/>
                <w:noProof/>
              </w:rPr>
              <w:t>Úvod</w:t>
            </w:r>
            <w:r w:rsidR="00562EDB">
              <w:rPr>
                <w:noProof/>
                <w:webHidden/>
              </w:rPr>
              <w:tab/>
            </w:r>
            <w:r w:rsidR="00562EDB">
              <w:rPr>
                <w:noProof/>
                <w:webHidden/>
              </w:rPr>
              <w:fldChar w:fldCharType="begin"/>
            </w:r>
            <w:r w:rsidR="00562EDB">
              <w:rPr>
                <w:noProof/>
                <w:webHidden/>
              </w:rPr>
              <w:instrText xml:space="preserve"> PAGEREF _Toc79137082 \h </w:instrText>
            </w:r>
            <w:r w:rsidR="00562EDB">
              <w:rPr>
                <w:noProof/>
                <w:webHidden/>
              </w:rPr>
            </w:r>
            <w:r w:rsidR="00562EDB">
              <w:rPr>
                <w:noProof/>
                <w:webHidden/>
              </w:rPr>
              <w:fldChar w:fldCharType="separate"/>
            </w:r>
            <w:r w:rsidR="00562EDB">
              <w:rPr>
                <w:noProof/>
                <w:webHidden/>
              </w:rPr>
              <w:t>3</w:t>
            </w:r>
            <w:r w:rsidR="00562EDB">
              <w:rPr>
                <w:noProof/>
                <w:webHidden/>
              </w:rPr>
              <w:fldChar w:fldCharType="end"/>
            </w:r>
          </w:hyperlink>
        </w:p>
        <w:p w14:paraId="59B353C2" w14:textId="6532FE4D" w:rsidR="00562EDB" w:rsidRDefault="008C4DE2">
          <w:pPr>
            <w:pStyle w:val="Obsah1"/>
            <w:rPr>
              <w:rFonts w:asciiTheme="minorHAnsi" w:eastAsiaTheme="minorEastAsia" w:hAnsiTheme="minorHAnsi" w:cstheme="minorBidi"/>
              <w:b w:val="0"/>
              <w:noProof/>
              <w:sz w:val="22"/>
              <w:lang w:eastAsia="cs-CZ"/>
            </w:rPr>
          </w:pPr>
          <w:hyperlink w:anchor="_Toc79137083" w:history="1">
            <w:r w:rsidR="00562EDB" w:rsidRPr="004C7CA8">
              <w:rPr>
                <w:rStyle w:val="Hypertextovodkaz"/>
                <w:noProof/>
              </w:rPr>
              <w:t>1.</w:t>
            </w:r>
            <w:r w:rsidR="00562EDB">
              <w:rPr>
                <w:rFonts w:asciiTheme="minorHAnsi" w:eastAsiaTheme="minorEastAsia" w:hAnsiTheme="minorHAnsi" w:cstheme="minorBidi"/>
                <w:b w:val="0"/>
                <w:noProof/>
                <w:sz w:val="22"/>
                <w:lang w:eastAsia="cs-CZ"/>
              </w:rPr>
              <w:tab/>
            </w:r>
            <w:r w:rsidR="00562EDB" w:rsidRPr="004C7CA8">
              <w:rPr>
                <w:rStyle w:val="Hypertextovodkaz"/>
                <w:noProof/>
              </w:rPr>
              <w:t>Teoretická východiska</w:t>
            </w:r>
            <w:r w:rsidR="00562EDB">
              <w:rPr>
                <w:noProof/>
                <w:webHidden/>
              </w:rPr>
              <w:tab/>
            </w:r>
            <w:r w:rsidR="00562EDB">
              <w:rPr>
                <w:noProof/>
                <w:webHidden/>
              </w:rPr>
              <w:fldChar w:fldCharType="begin"/>
            </w:r>
            <w:r w:rsidR="00562EDB">
              <w:rPr>
                <w:noProof/>
                <w:webHidden/>
              </w:rPr>
              <w:instrText xml:space="preserve"> PAGEREF _Toc79137083 \h </w:instrText>
            </w:r>
            <w:r w:rsidR="00562EDB">
              <w:rPr>
                <w:noProof/>
                <w:webHidden/>
              </w:rPr>
            </w:r>
            <w:r w:rsidR="00562EDB">
              <w:rPr>
                <w:noProof/>
                <w:webHidden/>
              </w:rPr>
              <w:fldChar w:fldCharType="separate"/>
            </w:r>
            <w:r w:rsidR="00562EDB">
              <w:rPr>
                <w:noProof/>
                <w:webHidden/>
              </w:rPr>
              <w:t>5</w:t>
            </w:r>
            <w:r w:rsidR="00562EDB">
              <w:rPr>
                <w:noProof/>
                <w:webHidden/>
              </w:rPr>
              <w:fldChar w:fldCharType="end"/>
            </w:r>
          </w:hyperlink>
        </w:p>
        <w:p w14:paraId="4FA111D1" w14:textId="636F08F0" w:rsidR="00562EDB" w:rsidRDefault="008C4DE2">
          <w:pPr>
            <w:pStyle w:val="Obsah2"/>
            <w:rPr>
              <w:rFonts w:asciiTheme="minorHAnsi" w:eastAsiaTheme="minorEastAsia" w:hAnsiTheme="minorHAnsi" w:cstheme="minorBidi"/>
              <w:b w:val="0"/>
              <w:noProof/>
              <w:lang w:eastAsia="cs-CZ"/>
            </w:rPr>
          </w:pPr>
          <w:hyperlink w:anchor="_Toc79137084" w:history="1">
            <w:r w:rsidR="00562EDB" w:rsidRPr="004C7CA8">
              <w:rPr>
                <w:rStyle w:val="Hypertextovodkaz"/>
                <w:noProof/>
              </w:rPr>
              <w:t>1.1</w:t>
            </w:r>
            <w:r w:rsidR="00562EDB">
              <w:rPr>
                <w:rFonts w:asciiTheme="minorHAnsi" w:eastAsiaTheme="minorEastAsia" w:hAnsiTheme="minorHAnsi" w:cstheme="minorBidi"/>
                <w:b w:val="0"/>
                <w:noProof/>
                <w:lang w:eastAsia="cs-CZ"/>
              </w:rPr>
              <w:tab/>
            </w:r>
            <w:r w:rsidR="00562EDB" w:rsidRPr="004C7CA8">
              <w:rPr>
                <w:rStyle w:val="Hypertextovodkaz"/>
                <w:noProof/>
              </w:rPr>
              <w:t>Robotická procesní automatizace</w:t>
            </w:r>
            <w:r w:rsidR="00562EDB">
              <w:rPr>
                <w:noProof/>
                <w:webHidden/>
              </w:rPr>
              <w:tab/>
            </w:r>
            <w:r w:rsidR="00562EDB">
              <w:rPr>
                <w:noProof/>
                <w:webHidden/>
              </w:rPr>
              <w:fldChar w:fldCharType="begin"/>
            </w:r>
            <w:r w:rsidR="00562EDB">
              <w:rPr>
                <w:noProof/>
                <w:webHidden/>
              </w:rPr>
              <w:instrText xml:space="preserve"> PAGEREF _Toc79137084 \h </w:instrText>
            </w:r>
            <w:r w:rsidR="00562EDB">
              <w:rPr>
                <w:noProof/>
                <w:webHidden/>
              </w:rPr>
            </w:r>
            <w:r w:rsidR="00562EDB">
              <w:rPr>
                <w:noProof/>
                <w:webHidden/>
              </w:rPr>
              <w:fldChar w:fldCharType="separate"/>
            </w:r>
            <w:r w:rsidR="00562EDB">
              <w:rPr>
                <w:noProof/>
                <w:webHidden/>
              </w:rPr>
              <w:t>5</w:t>
            </w:r>
            <w:r w:rsidR="00562EDB">
              <w:rPr>
                <w:noProof/>
                <w:webHidden/>
              </w:rPr>
              <w:fldChar w:fldCharType="end"/>
            </w:r>
          </w:hyperlink>
        </w:p>
        <w:p w14:paraId="71355EAE" w14:textId="68C826AE" w:rsidR="00562EDB" w:rsidRDefault="008C4DE2">
          <w:pPr>
            <w:pStyle w:val="Obsah2"/>
            <w:rPr>
              <w:rFonts w:asciiTheme="minorHAnsi" w:eastAsiaTheme="minorEastAsia" w:hAnsiTheme="minorHAnsi" w:cstheme="minorBidi"/>
              <w:b w:val="0"/>
              <w:noProof/>
              <w:lang w:eastAsia="cs-CZ"/>
            </w:rPr>
          </w:pPr>
          <w:hyperlink w:anchor="_Toc79137085" w:history="1">
            <w:r w:rsidR="00562EDB" w:rsidRPr="004C7CA8">
              <w:rPr>
                <w:rStyle w:val="Hypertextovodkaz"/>
                <w:noProof/>
              </w:rPr>
              <w:t>1.2</w:t>
            </w:r>
            <w:r w:rsidR="00562EDB">
              <w:rPr>
                <w:rFonts w:asciiTheme="minorHAnsi" w:eastAsiaTheme="minorEastAsia" w:hAnsiTheme="minorHAnsi" w:cstheme="minorBidi"/>
                <w:b w:val="0"/>
                <w:noProof/>
                <w:lang w:eastAsia="cs-CZ"/>
              </w:rPr>
              <w:tab/>
            </w:r>
            <w:r w:rsidR="00562EDB" w:rsidRPr="004C7CA8">
              <w:rPr>
                <w:rStyle w:val="Hypertextovodkaz"/>
                <w:noProof/>
              </w:rPr>
              <w:t>RPA – Výjimky</w:t>
            </w:r>
            <w:r w:rsidR="00562EDB">
              <w:rPr>
                <w:noProof/>
                <w:webHidden/>
              </w:rPr>
              <w:tab/>
            </w:r>
            <w:r w:rsidR="00562EDB">
              <w:rPr>
                <w:noProof/>
                <w:webHidden/>
              </w:rPr>
              <w:fldChar w:fldCharType="begin"/>
            </w:r>
            <w:r w:rsidR="00562EDB">
              <w:rPr>
                <w:noProof/>
                <w:webHidden/>
              </w:rPr>
              <w:instrText xml:space="preserve"> PAGEREF _Toc79137085 \h </w:instrText>
            </w:r>
            <w:r w:rsidR="00562EDB">
              <w:rPr>
                <w:noProof/>
                <w:webHidden/>
              </w:rPr>
            </w:r>
            <w:r w:rsidR="00562EDB">
              <w:rPr>
                <w:noProof/>
                <w:webHidden/>
              </w:rPr>
              <w:fldChar w:fldCharType="separate"/>
            </w:r>
            <w:r w:rsidR="00562EDB">
              <w:rPr>
                <w:noProof/>
                <w:webHidden/>
              </w:rPr>
              <w:t>8</w:t>
            </w:r>
            <w:r w:rsidR="00562EDB">
              <w:rPr>
                <w:noProof/>
                <w:webHidden/>
              </w:rPr>
              <w:fldChar w:fldCharType="end"/>
            </w:r>
          </w:hyperlink>
        </w:p>
        <w:p w14:paraId="277E3EA9" w14:textId="5377811C" w:rsidR="00562EDB" w:rsidRDefault="008C4DE2">
          <w:pPr>
            <w:pStyle w:val="Obsah3"/>
            <w:rPr>
              <w:rFonts w:asciiTheme="minorHAnsi" w:eastAsiaTheme="minorEastAsia" w:hAnsiTheme="minorHAnsi" w:cstheme="minorBidi"/>
              <w:noProof/>
              <w:lang w:eastAsia="cs-CZ"/>
            </w:rPr>
          </w:pPr>
          <w:hyperlink w:anchor="_Toc79137086" w:history="1">
            <w:r w:rsidR="00562EDB" w:rsidRPr="004C7CA8">
              <w:rPr>
                <w:rStyle w:val="Hypertextovodkaz"/>
                <w:noProof/>
              </w:rPr>
              <w:t>1.2.1</w:t>
            </w:r>
            <w:r w:rsidR="00562EDB">
              <w:rPr>
                <w:rFonts w:asciiTheme="minorHAnsi" w:eastAsiaTheme="minorEastAsia" w:hAnsiTheme="minorHAnsi" w:cstheme="minorBidi"/>
                <w:noProof/>
                <w:lang w:eastAsia="cs-CZ"/>
              </w:rPr>
              <w:tab/>
            </w:r>
            <w:r w:rsidR="00562EDB" w:rsidRPr="004C7CA8">
              <w:rPr>
                <w:rStyle w:val="Hypertextovodkaz"/>
                <w:noProof/>
              </w:rPr>
              <w:t>Byznys výjimky</w:t>
            </w:r>
            <w:r w:rsidR="00562EDB">
              <w:rPr>
                <w:noProof/>
                <w:webHidden/>
              </w:rPr>
              <w:tab/>
            </w:r>
            <w:r w:rsidR="00562EDB">
              <w:rPr>
                <w:noProof/>
                <w:webHidden/>
              </w:rPr>
              <w:fldChar w:fldCharType="begin"/>
            </w:r>
            <w:r w:rsidR="00562EDB">
              <w:rPr>
                <w:noProof/>
                <w:webHidden/>
              </w:rPr>
              <w:instrText xml:space="preserve"> PAGEREF _Toc79137086 \h </w:instrText>
            </w:r>
            <w:r w:rsidR="00562EDB">
              <w:rPr>
                <w:noProof/>
                <w:webHidden/>
              </w:rPr>
            </w:r>
            <w:r w:rsidR="00562EDB">
              <w:rPr>
                <w:noProof/>
                <w:webHidden/>
              </w:rPr>
              <w:fldChar w:fldCharType="separate"/>
            </w:r>
            <w:r w:rsidR="00562EDB">
              <w:rPr>
                <w:noProof/>
                <w:webHidden/>
              </w:rPr>
              <w:t>9</w:t>
            </w:r>
            <w:r w:rsidR="00562EDB">
              <w:rPr>
                <w:noProof/>
                <w:webHidden/>
              </w:rPr>
              <w:fldChar w:fldCharType="end"/>
            </w:r>
          </w:hyperlink>
        </w:p>
        <w:p w14:paraId="3136A034" w14:textId="7510211A" w:rsidR="00562EDB" w:rsidRDefault="008C4DE2">
          <w:pPr>
            <w:pStyle w:val="Obsah3"/>
            <w:rPr>
              <w:rFonts w:asciiTheme="minorHAnsi" w:eastAsiaTheme="minorEastAsia" w:hAnsiTheme="minorHAnsi" w:cstheme="minorBidi"/>
              <w:noProof/>
              <w:lang w:eastAsia="cs-CZ"/>
            </w:rPr>
          </w:pPr>
          <w:hyperlink w:anchor="_Toc79137087" w:history="1">
            <w:r w:rsidR="00562EDB" w:rsidRPr="004C7CA8">
              <w:rPr>
                <w:rStyle w:val="Hypertextovodkaz"/>
                <w:noProof/>
              </w:rPr>
              <w:t>1.2.2</w:t>
            </w:r>
            <w:r w:rsidR="00562EDB">
              <w:rPr>
                <w:rFonts w:asciiTheme="minorHAnsi" w:eastAsiaTheme="minorEastAsia" w:hAnsiTheme="minorHAnsi" w:cstheme="minorBidi"/>
                <w:noProof/>
                <w:lang w:eastAsia="cs-CZ"/>
              </w:rPr>
              <w:tab/>
            </w:r>
            <w:r w:rsidR="00562EDB" w:rsidRPr="004C7CA8">
              <w:rPr>
                <w:rStyle w:val="Hypertextovodkaz"/>
                <w:noProof/>
              </w:rPr>
              <w:t>Systémové výjimky</w:t>
            </w:r>
            <w:r w:rsidR="00562EDB">
              <w:rPr>
                <w:noProof/>
                <w:webHidden/>
              </w:rPr>
              <w:tab/>
            </w:r>
            <w:r w:rsidR="00562EDB">
              <w:rPr>
                <w:noProof/>
                <w:webHidden/>
              </w:rPr>
              <w:fldChar w:fldCharType="begin"/>
            </w:r>
            <w:r w:rsidR="00562EDB">
              <w:rPr>
                <w:noProof/>
                <w:webHidden/>
              </w:rPr>
              <w:instrText xml:space="preserve"> PAGEREF _Toc79137087 \h </w:instrText>
            </w:r>
            <w:r w:rsidR="00562EDB">
              <w:rPr>
                <w:noProof/>
                <w:webHidden/>
              </w:rPr>
            </w:r>
            <w:r w:rsidR="00562EDB">
              <w:rPr>
                <w:noProof/>
                <w:webHidden/>
              </w:rPr>
              <w:fldChar w:fldCharType="separate"/>
            </w:r>
            <w:r w:rsidR="00562EDB">
              <w:rPr>
                <w:noProof/>
                <w:webHidden/>
              </w:rPr>
              <w:t>9</w:t>
            </w:r>
            <w:r w:rsidR="00562EDB">
              <w:rPr>
                <w:noProof/>
                <w:webHidden/>
              </w:rPr>
              <w:fldChar w:fldCharType="end"/>
            </w:r>
          </w:hyperlink>
        </w:p>
        <w:p w14:paraId="17ACB752" w14:textId="04ED1B58" w:rsidR="00562EDB" w:rsidRDefault="008C4DE2">
          <w:pPr>
            <w:pStyle w:val="Obsah2"/>
            <w:rPr>
              <w:rFonts w:asciiTheme="minorHAnsi" w:eastAsiaTheme="minorEastAsia" w:hAnsiTheme="minorHAnsi" w:cstheme="minorBidi"/>
              <w:b w:val="0"/>
              <w:noProof/>
              <w:lang w:eastAsia="cs-CZ"/>
            </w:rPr>
          </w:pPr>
          <w:hyperlink w:anchor="_Toc79137088" w:history="1">
            <w:r w:rsidR="00562EDB" w:rsidRPr="004C7CA8">
              <w:rPr>
                <w:rStyle w:val="Hypertextovodkaz"/>
                <w:noProof/>
              </w:rPr>
              <w:t>1.3</w:t>
            </w:r>
            <w:r w:rsidR="00562EDB">
              <w:rPr>
                <w:rFonts w:asciiTheme="minorHAnsi" w:eastAsiaTheme="minorEastAsia" w:hAnsiTheme="minorHAnsi" w:cstheme="minorBidi"/>
                <w:b w:val="0"/>
                <w:noProof/>
                <w:lang w:eastAsia="cs-CZ"/>
              </w:rPr>
              <w:tab/>
            </w:r>
            <w:r w:rsidR="00562EDB" w:rsidRPr="004C7CA8">
              <w:rPr>
                <w:rStyle w:val="Hypertextovodkaz"/>
                <w:noProof/>
              </w:rPr>
              <w:t>Process Mining</w:t>
            </w:r>
            <w:r w:rsidR="00562EDB">
              <w:rPr>
                <w:noProof/>
                <w:webHidden/>
              </w:rPr>
              <w:tab/>
            </w:r>
            <w:r w:rsidR="00562EDB">
              <w:rPr>
                <w:noProof/>
                <w:webHidden/>
              </w:rPr>
              <w:fldChar w:fldCharType="begin"/>
            </w:r>
            <w:r w:rsidR="00562EDB">
              <w:rPr>
                <w:noProof/>
                <w:webHidden/>
              </w:rPr>
              <w:instrText xml:space="preserve"> PAGEREF _Toc79137088 \h </w:instrText>
            </w:r>
            <w:r w:rsidR="00562EDB">
              <w:rPr>
                <w:noProof/>
                <w:webHidden/>
              </w:rPr>
            </w:r>
            <w:r w:rsidR="00562EDB">
              <w:rPr>
                <w:noProof/>
                <w:webHidden/>
              </w:rPr>
              <w:fldChar w:fldCharType="separate"/>
            </w:r>
            <w:r w:rsidR="00562EDB">
              <w:rPr>
                <w:noProof/>
                <w:webHidden/>
              </w:rPr>
              <w:t>10</w:t>
            </w:r>
            <w:r w:rsidR="00562EDB">
              <w:rPr>
                <w:noProof/>
                <w:webHidden/>
              </w:rPr>
              <w:fldChar w:fldCharType="end"/>
            </w:r>
          </w:hyperlink>
        </w:p>
        <w:p w14:paraId="580182C1" w14:textId="1020AF27" w:rsidR="00562EDB" w:rsidRDefault="008C4DE2">
          <w:pPr>
            <w:pStyle w:val="Obsah2"/>
            <w:rPr>
              <w:rFonts w:asciiTheme="minorHAnsi" w:eastAsiaTheme="minorEastAsia" w:hAnsiTheme="minorHAnsi" w:cstheme="minorBidi"/>
              <w:b w:val="0"/>
              <w:noProof/>
              <w:lang w:eastAsia="cs-CZ"/>
            </w:rPr>
          </w:pPr>
          <w:hyperlink w:anchor="_Toc79137089" w:history="1">
            <w:r w:rsidR="00562EDB" w:rsidRPr="004C7CA8">
              <w:rPr>
                <w:rStyle w:val="Hypertextovodkaz"/>
                <w:noProof/>
              </w:rPr>
              <w:t>1.4</w:t>
            </w:r>
            <w:r w:rsidR="00562EDB">
              <w:rPr>
                <w:rFonts w:asciiTheme="minorHAnsi" w:eastAsiaTheme="minorEastAsia" w:hAnsiTheme="minorHAnsi" w:cstheme="minorBidi"/>
                <w:b w:val="0"/>
                <w:noProof/>
                <w:lang w:eastAsia="cs-CZ"/>
              </w:rPr>
              <w:tab/>
            </w:r>
            <w:r w:rsidR="00562EDB" w:rsidRPr="004C7CA8">
              <w:rPr>
                <w:rStyle w:val="Hypertextovodkaz"/>
                <w:noProof/>
              </w:rPr>
              <w:t>Inteligentní procesní automatizace</w:t>
            </w:r>
            <w:r w:rsidR="00562EDB">
              <w:rPr>
                <w:noProof/>
                <w:webHidden/>
              </w:rPr>
              <w:tab/>
            </w:r>
            <w:r w:rsidR="00562EDB">
              <w:rPr>
                <w:noProof/>
                <w:webHidden/>
              </w:rPr>
              <w:fldChar w:fldCharType="begin"/>
            </w:r>
            <w:r w:rsidR="00562EDB">
              <w:rPr>
                <w:noProof/>
                <w:webHidden/>
              </w:rPr>
              <w:instrText xml:space="preserve"> PAGEREF _Toc79137089 \h </w:instrText>
            </w:r>
            <w:r w:rsidR="00562EDB">
              <w:rPr>
                <w:noProof/>
                <w:webHidden/>
              </w:rPr>
            </w:r>
            <w:r w:rsidR="00562EDB">
              <w:rPr>
                <w:noProof/>
                <w:webHidden/>
              </w:rPr>
              <w:fldChar w:fldCharType="separate"/>
            </w:r>
            <w:r w:rsidR="00562EDB">
              <w:rPr>
                <w:noProof/>
                <w:webHidden/>
              </w:rPr>
              <w:t>11</w:t>
            </w:r>
            <w:r w:rsidR="00562EDB">
              <w:rPr>
                <w:noProof/>
                <w:webHidden/>
              </w:rPr>
              <w:fldChar w:fldCharType="end"/>
            </w:r>
          </w:hyperlink>
        </w:p>
        <w:p w14:paraId="4D020845" w14:textId="77E1F737" w:rsidR="00562EDB" w:rsidRDefault="008C4DE2">
          <w:pPr>
            <w:pStyle w:val="Obsah3"/>
            <w:rPr>
              <w:rFonts w:asciiTheme="minorHAnsi" w:eastAsiaTheme="minorEastAsia" w:hAnsiTheme="minorHAnsi" w:cstheme="minorBidi"/>
              <w:noProof/>
              <w:lang w:eastAsia="cs-CZ"/>
            </w:rPr>
          </w:pPr>
          <w:hyperlink w:anchor="_Toc79137090" w:history="1">
            <w:r w:rsidR="00562EDB" w:rsidRPr="004C7CA8">
              <w:rPr>
                <w:rStyle w:val="Hypertextovodkaz"/>
                <w:noProof/>
              </w:rPr>
              <w:t>1.4.1</w:t>
            </w:r>
            <w:r w:rsidR="00562EDB">
              <w:rPr>
                <w:rFonts w:asciiTheme="minorHAnsi" w:eastAsiaTheme="minorEastAsia" w:hAnsiTheme="minorHAnsi" w:cstheme="minorBidi"/>
                <w:noProof/>
                <w:lang w:eastAsia="cs-CZ"/>
              </w:rPr>
              <w:tab/>
            </w:r>
            <w:r w:rsidR="00562EDB" w:rsidRPr="004C7CA8">
              <w:rPr>
                <w:rStyle w:val="Hypertextovodkaz"/>
                <w:noProof/>
              </w:rPr>
              <w:t>Trendy inteligentní procesní automatizace</w:t>
            </w:r>
            <w:r w:rsidR="00562EDB">
              <w:rPr>
                <w:noProof/>
                <w:webHidden/>
              </w:rPr>
              <w:tab/>
            </w:r>
            <w:r w:rsidR="00562EDB">
              <w:rPr>
                <w:noProof/>
                <w:webHidden/>
              </w:rPr>
              <w:fldChar w:fldCharType="begin"/>
            </w:r>
            <w:r w:rsidR="00562EDB">
              <w:rPr>
                <w:noProof/>
                <w:webHidden/>
              </w:rPr>
              <w:instrText xml:space="preserve"> PAGEREF _Toc79137090 \h </w:instrText>
            </w:r>
            <w:r w:rsidR="00562EDB">
              <w:rPr>
                <w:noProof/>
                <w:webHidden/>
              </w:rPr>
            </w:r>
            <w:r w:rsidR="00562EDB">
              <w:rPr>
                <w:noProof/>
                <w:webHidden/>
              </w:rPr>
              <w:fldChar w:fldCharType="separate"/>
            </w:r>
            <w:r w:rsidR="00562EDB">
              <w:rPr>
                <w:noProof/>
                <w:webHidden/>
              </w:rPr>
              <w:t>12</w:t>
            </w:r>
            <w:r w:rsidR="00562EDB">
              <w:rPr>
                <w:noProof/>
                <w:webHidden/>
              </w:rPr>
              <w:fldChar w:fldCharType="end"/>
            </w:r>
          </w:hyperlink>
        </w:p>
        <w:p w14:paraId="620416F5" w14:textId="2B655AEE" w:rsidR="00562EDB" w:rsidRDefault="008C4DE2">
          <w:pPr>
            <w:pStyle w:val="Obsah1"/>
            <w:rPr>
              <w:rFonts w:asciiTheme="minorHAnsi" w:eastAsiaTheme="minorEastAsia" w:hAnsiTheme="minorHAnsi" w:cstheme="minorBidi"/>
              <w:b w:val="0"/>
              <w:noProof/>
              <w:sz w:val="22"/>
              <w:lang w:eastAsia="cs-CZ"/>
            </w:rPr>
          </w:pPr>
          <w:hyperlink w:anchor="_Toc79137091" w:history="1">
            <w:r w:rsidR="00562EDB" w:rsidRPr="004C7CA8">
              <w:rPr>
                <w:rStyle w:val="Hypertextovodkaz"/>
                <w:noProof/>
              </w:rPr>
              <w:t>2.</w:t>
            </w:r>
            <w:r w:rsidR="00562EDB">
              <w:rPr>
                <w:rFonts w:asciiTheme="minorHAnsi" w:eastAsiaTheme="minorEastAsia" w:hAnsiTheme="minorHAnsi" w:cstheme="minorBidi"/>
                <w:b w:val="0"/>
                <w:noProof/>
                <w:sz w:val="22"/>
                <w:lang w:eastAsia="cs-CZ"/>
              </w:rPr>
              <w:tab/>
            </w:r>
            <w:r w:rsidR="00562EDB" w:rsidRPr="004C7CA8">
              <w:rPr>
                <w:rStyle w:val="Hypertextovodkaz"/>
                <w:noProof/>
              </w:rPr>
              <w:t>Cíle disertační práce</w:t>
            </w:r>
            <w:r w:rsidR="00562EDB">
              <w:rPr>
                <w:noProof/>
                <w:webHidden/>
              </w:rPr>
              <w:tab/>
            </w:r>
            <w:r w:rsidR="00562EDB">
              <w:rPr>
                <w:noProof/>
                <w:webHidden/>
              </w:rPr>
              <w:fldChar w:fldCharType="begin"/>
            </w:r>
            <w:r w:rsidR="00562EDB">
              <w:rPr>
                <w:noProof/>
                <w:webHidden/>
              </w:rPr>
              <w:instrText xml:space="preserve"> PAGEREF _Toc79137091 \h </w:instrText>
            </w:r>
            <w:r w:rsidR="00562EDB">
              <w:rPr>
                <w:noProof/>
                <w:webHidden/>
              </w:rPr>
            </w:r>
            <w:r w:rsidR="00562EDB">
              <w:rPr>
                <w:noProof/>
                <w:webHidden/>
              </w:rPr>
              <w:fldChar w:fldCharType="separate"/>
            </w:r>
            <w:r w:rsidR="00562EDB">
              <w:rPr>
                <w:noProof/>
                <w:webHidden/>
              </w:rPr>
              <w:t>15</w:t>
            </w:r>
            <w:r w:rsidR="00562EDB">
              <w:rPr>
                <w:noProof/>
                <w:webHidden/>
              </w:rPr>
              <w:fldChar w:fldCharType="end"/>
            </w:r>
          </w:hyperlink>
        </w:p>
        <w:p w14:paraId="51F19151" w14:textId="57CC2F27" w:rsidR="00562EDB" w:rsidRDefault="008C4DE2">
          <w:pPr>
            <w:pStyle w:val="Obsah1"/>
            <w:rPr>
              <w:rFonts w:asciiTheme="minorHAnsi" w:eastAsiaTheme="minorEastAsia" w:hAnsiTheme="minorHAnsi" w:cstheme="minorBidi"/>
              <w:b w:val="0"/>
              <w:noProof/>
              <w:sz w:val="22"/>
              <w:lang w:eastAsia="cs-CZ"/>
            </w:rPr>
          </w:pPr>
          <w:hyperlink w:anchor="_Toc79137092" w:history="1">
            <w:r w:rsidR="00562EDB" w:rsidRPr="004C7CA8">
              <w:rPr>
                <w:rStyle w:val="Hypertextovodkaz"/>
                <w:noProof/>
              </w:rPr>
              <w:t>3.</w:t>
            </w:r>
            <w:r w:rsidR="00562EDB">
              <w:rPr>
                <w:rFonts w:asciiTheme="minorHAnsi" w:eastAsiaTheme="minorEastAsia" w:hAnsiTheme="minorHAnsi" w:cstheme="minorBidi"/>
                <w:b w:val="0"/>
                <w:noProof/>
                <w:sz w:val="22"/>
                <w:lang w:eastAsia="cs-CZ"/>
              </w:rPr>
              <w:tab/>
            </w:r>
            <w:r w:rsidR="00562EDB" w:rsidRPr="004C7CA8">
              <w:rPr>
                <w:rStyle w:val="Hypertextovodkaz"/>
                <w:noProof/>
              </w:rPr>
              <w:t>Metodika disertační práce</w:t>
            </w:r>
            <w:r w:rsidR="00562EDB">
              <w:rPr>
                <w:noProof/>
                <w:webHidden/>
              </w:rPr>
              <w:tab/>
            </w:r>
            <w:r w:rsidR="00562EDB">
              <w:rPr>
                <w:noProof/>
                <w:webHidden/>
              </w:rPr>
              <w:fldChar w:fldCharType="begin"/>
            </w:r>
            <w:r w:rsidR="00562EDB">
              <w:rPr>
                <w:noProof/>
                <w:webHidden/>
              </w:rPr>
              <w:instrText xml:space="preserve"> PAGEREF _Toc79137092 \h </w:instrText>
            </w:r>
            <w:r w:rsidR="00562EDB">
              <w:rPr>
                <w:noProof/>
                <w:webHidden/>
              </w:rPr>
            </w:r>
            <w:r w:rsidR="00562EDB">
              <w:rPr>
                <w:noProof/>
                <w:webHidden/>
              </w:rPr>
              <w:fldChar w:fldCharType="separate"/>
            </w:r>
            <w:r w:rsidR="00562EDB">
              <w:rPr>
                <w:noProof/>
                <w:webHidden/>
              </w:rPr>
              <w:t>17</w:t>
            </w:r>
            <w:r w:rsidR="00562EDB">
              <w:rPr>
                <w:noProof/>
                <w:webHidden/>
              </w:rPr>
              <w:fldChar w:fldCharType="end"/>
            </w:r>
          </w:hyperlink>
        </w:p>
        <w:p w14:paraId="3B60A1E0" w14:textId="3F8282F9" w:rsidR="00562EDB" w:rsidRDefault="008C4DE2">
          <w:pPr>
            <w:pStyle w:val="Obsah1"/>
            <w:rPr>
              <w:rFonts w:asciiTheme="minorHAnsi" w:eastAsiaTheme="minorEastAsia" w:hAnsiTheme="minorHAnsi" w:cstheme="minorBidi"/>
              <w:b w:val="0"/>
              <w:noProof/>
              <w:sz w:val="22"/>
              <w:lang w:eastAsia="cs-CZ"/>
            </w:rPr>
          </w:pPr>
          <w:hyperlink w:anchor="_Toc79137093" w:history="1">
            <w:r w:rsidR="00562EDB" w:rsidRPr="004C7CA8">
              <w:rPr>
                <w:rStyle w:val="Hypertextovodkaz"/>
                <w:noProof/>
              </w:rPr>
              <w:t>Závěr</w:t>
            </w:r>
            <w:r w:rsidR="00562EDB">
              <w:rPr>
                <w:noProof/>
                <w:webHidden/>
              </w:rPr>
              <w:tab/>
            </w:r>
            <w:r w:rsidR="00562EDB">
              <w:rPr>
                <w:noProof/>
                <w:webHidden/>
              </w:rPr>
              <w:fldChar w:fldCharType="begin"/>
            </w:r>
            <w:r w:rsidR="00562EDB">
              <w:rPr>
                <w:noProof/>
                <w:webHidden/>
              </w:rPr>
              <w:instrText xml:space="preserve"> PAGEREF _Toc79137093 \h </w:instrText>
            </w:r>
            <w:r w:rsidR="00562EDB">
              <w:rPr>
                <w:noProof/>
                <w:webHidden/>
              </w:rPr>
            </w:r>
            <w:r w:rsidR="00562EDB">
              <w:rPr>
                <w:noProof/>
                <w:webHidden/>
              </w:rPr>
              <w:fldChar w:fldCharType="separate"/>
            </w:r>
            <w:r w:rsidR="00562EDB">
              <w:rPr>
                <w:noProof/>
                <w:webHidden/>
              </w:rPr>
              <w:t>19</w:t>
            </w:r>
            <w:r w:rsidR="00562EDB">
              <w:rPr>
                <w:noProof/>
                <w:webHidden/>
              </w:rPr>
              <w:fldChar w:fldCharType="end"/>
            </w:r>
          </w:hyperlink>
        </w:p>
        <w:p w14:paraId="052ED2DD" w14:textId="28C7F0A0" w:rsidR="00562EDB" w:rsidRDefault="008C4DE2">
          <w:pPr>
            <w:pStyle w:val="Obsah1"/>
            <w:rPr>
              <w:rFonts w:asciiTheme="minorHAnsi" w:eastAsiaTheme="minorEastAsia" w:hAnsiTheme="minorHAnsi" w:cstheme="minorBidi"/>
              <w:b w:val="0"/>
              <w:noProof/>
              <w:sz w:val="22"/>
              <w:lang w:eastAsia="cs-CZ"/>
            </w:rPr>
          </w:pPr>
          <w:hyperlink w:anchor="_Toc79137094" w:history="1">
            <w:r w:rsidR="00562EDB" w:rsidRPr="004C7CA8">
              <w:rPr>
                <w:rStyle w:val="Hypertextovodkaz"/>
                <w:noProof/>
              </w:rPr>
              <w:t>Publikační činnost</w:t>
            </w:r>
            <w:r w:rsidR="00562EDB">
              <w:rPr>
                <w:noProof/>
                <w:webHidden/>
              </w:rPr>
              <w:tab/>
            </w:r>
            <w:r w:rsidR="00562EDB">
              <w:rPr>
                <w:noProof/>
                <w:webHidden/>
              </w:rPr>
              <w:fldChar w:fldCharType="begin"/>
            </w:r>
            <w:r w:rsidR="00562EDB">
              <w:rPr>
                <w:noProof/>
                <w:webHidden/>
              </w:rPr>
              <w:instrText xml:space="preserve"> PAGEREF _Toc79137094 \h </w:instrText>
            </w:r>
            <w:r w:rsidR="00562EDB">
              <w:rPr>
                <w:noProof/>
                <w:webHidden/>
              </w:rPr>
            </w:r>
            <w:r w:rsidR="00562EDB">
              <w:rPr>
                <w:noProof/>
                <w:webHidden/>
              </w:rPr>
              <w:fldChar w:fldCharType="separate"/>
            </w:r>
            <w:r w:rsidR="00562EDB">
              <w:rPr>
                <w:noProof/>
                <w:webHidden/>
              </w:rPr>
              <w:t>20</w:t>
            </w:r>
            <w:r w:rsidR="00562EDB">
              <w:rPr>
                <w:noProof/>
                <w:webHidden/>
              </w:rPr>
              <w:fldChar w:fldCharType="end"/>
            </w:r>
          </w:hyperlink>
        </w:p>
        <w:p w14:paraId="705C1C82" w14:textId="0C797E6E" w:rsidR="00562EDB" w:rsidRDefault="008C4DE2">
          <w:pPr>
            <w:pStyle w:val="Obsah1"/>
            <w:rPr>
              <w:rFonts w:asciiTheme="minorHAnsi" w:eastAsiaTheme="minorEastAsia" w:hAnsiTheme="minorHAnsi" w:cstheme="minorBidi"/>
              <w:b w:val="0"/>
              <w:noProof/>
              <w:sz w:val="22"/>
              <w:lang w:eastAsia="cs-CZ"/>
            </w:rPr>
          </w:pPr>
          <w:hyperlink w:anchor="_Toc79137095" w:history="1">
            <w:r w:rsidR="00562EDB" w:rsidRPr="004C7CA8">
              <w:rPr>
                <w:rStyle w:val="Hypertextovodkaz"/>
                <w:noProof/>
              </w:rPr>
              <w:t>Seznam použité literatury</w:t>
            </w:r>
            <w:r w:rsidR="00562EDB">
              <w:rPr>
                <w:noProof/>
                <w:webHidden/>
              </w:rPr>
              <w:tab/>
            </w:r>
            <w:r w:rsidR="00562EDB">
              <w:rPr>
                <w:noProof/>
                <w:webHidden/>
              </w:rPr>
              <w:fldChar w:fldCharType="begin"/>
            </w:r>
            <w:r w:rsidR="00562EDB">
              <w:rPr>
                <w:noProof/>
                <w:webHidden/>
              </w:rPr>
              <w:instrText xml:space="preserve"> PAGEREF _Toc79137095 \h </w:instrText>
            </w:r>
            <w:r w:rsidR="00562EDB">
              <w:rPr>
                <w:noProof/>
                <w:webHidden/>
              </w:rPr>
            </w:r>
            <w:r w:rsidR="00562EDB">
              <w:rPr>
                <w:noProof/>
                <w:webHidden/>
              </w:rPr>
              <w:fldChar w:fldCharType="separate"/>
            </w:r>
            <w:r w:rsidR="00562EDB">
              <w:rPr>
                <w:noProof/>
                <w:webHidden/>
              </w:rPr>
              <w:t>21</w:t>
            </w:r>
            <w:r w:rsidR="00562EDB">
              <w:rPr>
                <w:noProof/>
                <w:webHidden/>
              </w:rPr>
              <w:fldChar w:fldCharType="end"/>
            </w:r>
          </w:hyperlink>
        </w:p>
        <w:p w14:paraId="5ED829A2" w14:textId="18BE9839" w:rsidR="00CC6AF4" w:rsidRDefault="00CC6AF4">
          <w:r>
            <w:rPr>
              <w:b/>
              <w:bCs/>
              <w:noProof/>
            </w:rPr>
            <w:fldChar w:fldCharType="end"/>
          </w:r>
        </w:p>
      </w:sdtContent>
    </w:sdt>
    <w:p w14:paraId="5FC006C3" w14:textId="64D04360" w:rsidR="00CC6AF4" w:rsidRDefault="00CC6AF4" w:rsidP="00CC6AF4"/>
    <w:p w14:paraId="24B5A03B" w14:textId="66D0AF8E" w:rsidR="00CC6AF4" w:rsidRPr="003730F2" w:rsidRDefault="00CC6AF4">
      <w:pPr>
        <w:spacing w:after="0" w:line="240" w:lineRule="auto"/>
        <w:jc w:val="left"/>
        <w:rPr>
          <w:lang w:val="en-GB"/>
        </w:rPr>
      </w:pPr>
      <w:r>
        <w:br w:type="page"/>
      </w:r>
    </w:p>
    <w:p w14:paraId="6EEBB64C" w14:textId="725DD535" w:rsidR="00CC6AF4" w:rsidRDefault="00CC6AF4" w:rsidP="00CC6AF4">
      <w:pPr>
        <w:pStyle w:val="Nadpis1"/>
        <w:numPr>
          <w:ilvl w:val="0"/>
          <w:numId w:val="0"/>
        </w:numPr>
      </w:pPr>
      <w:bookmarkStart w:id="2" w:name="_Toc79137082"/>
      <w:r>
        <w:lastRenderedPageBreak/>
        <w:t>Úvod</w:t>
      </w:r>
      <w:bookmarkEnd w:id="2"/>
    </w:p>
    <w:p w14:paraId="6CB35436" w14:textId="473B59DA" w:rsidR="00785DF1" w:rsidRDefault="00785DF1" w:rsidP="00785DF1">
      <w:r>
        <w:t>Tato práce se zabývá tématem p</w:t>
      </w:r>
      <w:r w:rsidRPr="00785DF1">
        <w:t>okročil</w:t>
      </w:r>
      <w:r w:rsidR="00C20160">
        <w:t>é</w:t>
      </w:r>
      <w:r w:rsidRPr="00785DF1">
        <w:t xml:space="preserve"> analýz</w:t>
      </w:r>
      <w:r>
        <w:t>y</w:t>
      </w:r>
      <w:r w:rsidR="00C20160">
        <w:t xml:space="preserve"> </w:t>
      </w:r>
      <w:r w:rsidRPr="00785DF1">
        <w:t>robotick</w:t>
      </w:r>
      <w:r>
        <w:t>é</w:t>
      </w:r>
      <w:r w:rsidRPr="00785DF1">
        <w:t xml:space="preserve"> procesní automatizace</w:t>
      </w:r>
      <w:r>
        <w:t>. V této prác</w:t>
      </w:r>
      <w:r w:rsidR="00D22301">
        <w:t>i</w:t>
      </w:r>
      <w:r>
        <w:t xml:space="preserve"> jsou představen</w:t>
      </w:r>
      <w:r w:rsidR="000D62C5">
        <w:t>a</w:t>
      </w:r>
      <w:r>
        <w:t xml:space="preserve"> místa, kde se nachází výzkumná mezera v problematice </w:t>
      </w:r>
      <w:r w:rsidR="00662660">
        <w:t>robotické procesní automatizace.</w:t>
      </w:r>
    </w:p>
    <w:p w14:paraId="2E9928B9" w14:textId="783AD1CB" w:rsidR="001C5978" w:rsidRPr="00C31F84" w:rsidRDefault="001C5978" w:rsidP="00785DF1">
      <w:pPr>
        <w:rPr>
          <w:color w:val="FF0000"/>
        </w:rPr>
      </w:pPr>
      <w:r>
        <w:t xml:space="preserve">V dnešní moderní společnosti je velmi často vyžadováno postupovat podle určitého postupu </w:t>
      </w:r>
      <w:r w:rsidR="00C1431F">
        <w:t xml:space="preserve">pro dosažení </w:t>
      </w:r>
      <w:r w:rsidR="000D62C5">
        <w:t>chtěného</w:t>
      </w:r>
      <w:r w:rsidR="000624AA">
        <w:t xml:space="preserve"> cíle</w:t>
      </w:r>
      <w:r w:rsidR="00C1431F">
        <w:t>.</w:t>
      </w:r>
      <w:r>
        <w:t xml:space="preserve"> </w:t>
      </w:r>
      <w:r w:rsidR="00C1431F">
        <w:t xml:space="preserve">Tento postup se ve firemní kultuře nazývá </w:t>
      </w:r>
      <w:r>
        <w:t>proces</w:t>
      </w:r>
      <w:r w:rsidR="00C1431F">
        <w:t>. Proces se stal jedn</w:t>
      </w:r>
      <w:r w:rsidR="000D62C5">
        <w:t>ím</w:t>
      </w:r>
      <w:r w:rsidR="00C1431F">
        <w:t xml:space="preserve"> z nástrojů řízení firem</w:t>
      </w:r>
      <w:r w:rsidR="000624AA">
        <w:t xml:space="preserve">. </w:t>
      </w:r>
      <w:r w:rsidR="000518C6">
        <w:t xml:space="preserve">Hlavní proud velkých korporátních firem využívá procesy k řízení většiny činností v dané firmě. Korporátní firmy velmi často dbají na dodržování standardů, které byly stanoveny, jelikož dodržování procesu šetří </w:t>
      </w:r>
      <w:r w:rsidR="000518C6" w:rsidRPr="00EE6AEF">
        <w:t>peníze</w:t>
      </w:r>
      <w:r w:rsidR="00EE6AEF" w:rsidRPr="00EE6AEF">
        <w:t xml:space="preserve"> </w:t>
      </w:r>
      <w:r w:rsidR="00A77229" w:rsidRPr="00EE6AEF">
        <w:fldChar w:fldCharType="begin"/>
      </w:r>
      <w:r w:rsidR="003B50B8">
        <w:instrText xml:space="preserve"> ADDIN ZOTERO_ITEM CSL_CITATION {"citationID":"hX8Z8wTg","properties":{"formattedCitation":"(Rebuge a Ferreira 2012)","plainCitation":"(Rebuge a Ferreira 2012)","dontUpdate":true,"noteIndex":0},"citationItems":[{"id":385,"uris":["http://zotero.org/users/6963813/items/HPF77ICB"],"uri":["http://zotero.org/users/6963813/items/HPF77ICB"],"itemData":{"id":385,"type":"article-journal","container-title":"Information Systems","DOI":"10.1016/j.is.2011.01.003","ISSN":"03064379","issue":"2","journalAbbreviation":"Information Systems","language":"en","page":"99-116","source":"DOI.org (Crossref)","title":"Business process analysis in healthcare environments: A methodology based on process mining","title-short":"Business process analysis in healthcare environments","URL":"https://linkinghub.elsevier.com/retrieve/pii/S0306437911000044","volume":"37","author":[{"family":"Rebuge","given":"Álvaro"},{"family":"Ferreira","given":"Diogo R."}],"accessed":{"date-parts":[["2021",6,2]]},"issued":{"date-parts":[["2012",4]]}}}],"schema":"https://github.com/citation-style-language/schema/raw/master/csl-citation.json"} </w:instrText>
      </w:r>
      <w:r w:rsidR="00A77229" w:rsidRPr="00EE6AEF">
        <w:fldChar w:fldCharType="separate"/>
      </w:r>
      <w:r w:rsidR="00A77229" w:rsidRPr="00EE6AEF">
        <w:t>(Rebuge a Ferreira</w:t>
      </w:r>
      <w:r w:rsidR="00463273">
        <w:t>,</w:t>
      </w:r>
      <w:r w:rsidR="00A77229" w:rsidRPr="00EE6AEF">
        <w:t xml:space="preserve"> 2012</w:t>
      </w:r>
      <w:r w:rsidR="00A77229" w:rsidRPr="00EE6AEF">
        <w:fldChar w:fldCharType="end"/>
      </w:r>
      <w:r w:rsidR="00EE6AEF" w:rsidRPr="00EE6AEF">
        <w:t>;</w:t>
      </w:r>
      <w:r w:rsidR="00A77229" w:rsidRPr="00EE6AEF">
        <w:t xml:space="preserve"> </w:t>
      </w:r>
      <w:r w:rsidR="00A77229" w:rsidRPr="00EE6AEF">
        <w:fldChar w:fldCharType="begin"/>
      </w:r>
      <w:r w:rsidR="00DB5F98">
        <w:instrText xml:space="preserve"> ADDIN ZOTERO_ITEM CSL_CITATION {"citationID":"aSAtDI0c","properties":{"formattedCitation":"(Ant\\uc0\\u243{}n et al. 1994)","plainCitation":"(Antón et al. 1994)","dontUpdate":true,"noteIndex":0},"citationItems":[{"id":388,"uris":["http://zotero.org/users/6963813/items/G2UANU8G"],"uri":["http://zotero.org/users/6963813/items/G2UANU8G"],"itemData":{"id":388,"type":"chapter","container-title":"Active Flow and Combustion Control 2018","event-place":"Cham","ISBN":"978-3-319-98176-5","note":"collection-title: Notes on Numerical Fluid Mechanics and Multidisciplinary Design\nDOI: 10.1007/3-540-58113-8_164","page":"94-104","publisher":"Springer International Publishing","publisher-place":"Cham","source":"DOI.org (Crossref)","title":"Goal decomposition and scenario analysis in business process reengineering","URL":"http://link.springer.com/10.1007/3-540-58113-8_164","volume":"141","editor":[{"family":"King","given":"Rudibert"}],"author":[{"family":"Antón","given":"Annie I."},{"family":"McCracken","given":"W. Michael"},{"family":"Potts","given":"Colin"}],"accessed":{"date-parts":[["2021",6,2]]},"issued":{"date-parts":[["1994"]]}}}],"schema":"https://github.com/citation-style-language/schema/raw/master/csl-citation.json"} </w:instrText>
      </w:r>
      <w:r w:rsidR="00A77229" w:rsidRPr="00EE6AEF">
        <w:fldChar w:fldCharType="separate"/>
      </w:r>
      <w:r w:rsidR="00A77229" w:rsidRPr="00EE6AEF">
        <w:rPr>
          <w:szCs w:val="24"/>
        </w:rPr>
        <w:t>Antón et al.</w:t>
      </w:r>
      <w:r w:rsidR="00463273">
        <w:rPr>
          <w:szCs w:val="24"/>
        </w:rPr>
        <w:t>,</w:t>
      </w:r>
      <w:r w:rsidR="00A77229" w:rsidRPr="00EE6AEF">
        <w:rPr>
          <w:szCs w:val="24"/>
        </w:rPr>
        <w:t xml:space="preserve"> 1994</w:t>
      </w:r>
      <w:r w:rsidR="00A77229" w:rsidRPr="00EE6AEF">
        <w:fldChar w:fldCharType="end"/>
      </w:r>
      <w:r w:rsidR="00EE6AEF" w:rsidRPr="00EE6AEF">
        <w:t>;</w:t>
      </w:r>
      <w:r w:rsidR="00A77229" w:rsidRPr="00EE6AEF">
        <w:t xml:space="preserve"> </w:t>
      </w:r>
      <w:r w:rsidR="00A77229" w:rsidRPr="00EE6AEF">
        <w:fldChar w:fldCharType="begin"/>
      </w:r>
      <w:r w:rsidR="003B50B8">
        <w:instrText xml:space="preserve"> ADDIN ZOTERO_ITEM CSL_CITATION {"citationID":"3UDQLhAD","properties":{"formattedCitation":"(Short a Venkatraman 1992)","plainCitation":"(Short a Venkatraman 1992)","dontUpdate":true,"noteIndex":0},"citationItems":[{"id":391,"uris":["http://zotero.org/users/6963813/items/A7J6D2C2"],"uri":["http://zotero.org/users/6963813/items/A7J6D2C2"],"itemData":{"id":391,"type":"article-journal","abstract":"American Hospital Supply Corp.'s (AHSC) Analytic Systems Automatic Purchasing (ASAP), a computerized system for ordering, tracking, and managing hospital supplies, is one of the best-known, most often cited strategic information systems.  ASAP and a current service offering, the ValueLink program, have been examined over the last several years in order to analyze the interrelationship between business process redesign and business network redesign.  Based on a longitudinal case study of ASAP's full, 30-year-plus history, 2 key conclusions are presented.  First, a distinctive characteristic of this case was the ability of AHSC (now Baxter Healthcare) to proactively make the literally hundreds of small, incremental redesigns of internal work processes and information technology necessary to improve its overall service level and business relationship with customers.  A 2nd distinctive characteristic was Baxter's ability to reconceptualize its primary business relationship with hospitals to one of a value-added partner with changed business scope.","archive":"ProQuest Central","archive_location":"224965987; 00652076","container-title":"Sloan Management Review","ISSN":"0019848X","issue":"1","language":"English","note":"publisher-place: Cambridge\npublisher: Massachusetts Institute of Technology, Cambridge, MA","page":"7","title":"Beyond Business Process Redesign: Redefining Baxter's Business Network","URL":"https://www.proquest.com/scholarly-journals/beyond-business-process-redesign-redefining/docview/224965987/se-2?accountid=17116","volume":"34","author":[{"family":"Short","given":"James E"},{"family":"Venkatraman","given":"N"}],"issued":{"date-parts":[["1992"]]}}}],"schema":"https://github.com/citation-style-language/schema/raw/master/csl-citation.json"} </w:instrText>
      </w:r>
      <w:r w:rsidR="00A77229" w:rsidRPr="00EE6AEF">
        <w:fldChar w:fldCharType="separate"/>
      </w:r>
      <w:r w:rsidR="00A77229" w:rsidRPr="00EE6AEF">
        <w:t>Short a Venkatraman</w:t>
      </w:r>
      <w:r w:rsidR="00463273">
        <w:t>,</w:t>
      </w:r>
      <w:r w:rsidR="00A77229" w:rsidRPr="00EE6AEF">
        <w:t xml:space="preserve"> 1992)</w:t>
      </w:r>
      <w:r w:rsidR="00A77229" w:rsidRPr="00EE6AEF">
        <w:fldChar w:fldCharType="end"/>
      </w:r>
      <w:r w:rsidR="000518C6" w:rsidRPr="00EE6AEF">
        <w:t>.</w:t>
      </w:r>
      <w:r w:rsidR="000518C6">
        <w:t xml:space="preserve"> Díky důslednosti dodržování procesu můžeme tyto procesy označit za deterministické. Deterministické procesy, které probíhají v počítačovém systému</w:t>
      </w:r>
      <w:r w:rsidR="000D62C5">
        <w:t>,</w:t>
      </w:r>
      <w:r w:rsidR="000518C6">
        <w:t xml:space="preserve"> je možné automatizovat. </w:t>
      </w:r>
      <w:r w:rsidR="000518C6" w:rsidRPr="003D77B2">
        <w:t xml:space="preserve">Pro deterministické procesy je možné vytvořit algoritmus, </w:t>
      </w:r>
      <w:r w:rsidR="003D77B2" w:rsidRPr="003D77B2">
        <w:t xml:space="preserve">podle </w:t>
      </w:r>
      <w:r w:rsidR="000518C6" w:rsidRPr="003D77B2">
        <w:t>kter</w:t>
      </w:r>
      <w:r w:rsidR="003D77B2" w:rsidRPr="003D77B2">
        <w:t>ého</w:t>
      </w:r>
      <w:r w:rsidR="006B70AA" w:rsidRPr="003D77B2">
        <w:t xml:space="preserve"> bude</w:t>
      </w:r>
      <w:r w:rsidR="003D77B2" w:rsidRPr="003D77B2">
        <w:t xml:space="preserve"> program</w:t>
      </w:r>
      <w:r w:rsidR="000518C6" w:rsidRPr="003D77B2">
        <w:t xml:space="preserve"> činnosti vykonávat.</w:t>
      </w:r>
      <w:r w:rsidR="00BD4D29" w:rsidRPr="003D77B2">
        <w:t xml:space="preserve"> </w:t>
      </w:r>
    </w:p>
    <w:p w14:paraId="0251622B" w14:textId="0DBAE4C4" w:rsidR="00026995" w:rsidRDefault="00026995" w:rsidP="00785DF1">
      <w:r>
        <w:t>Mnoho korporátní</w:t>
      </w:r>
      <w:r w:rsidR="000D62C5">
        <w:t>ch</w:t>
      </w:r>
      <w:r>
        <w:t xml:space="preserve"> firem po celém světě, které mají dlouholetou tradici, vstoupil</w:t>
      </w:r>
      <w:r w:rsidR="000D62C5">
        <w:t>y</w:t>
      </w:r>
      <w:r>
        <w:t xml:space="preserve"> do éry informačních technologii</w:t>
      </w:r>
      <w:r w:rsidR="003872E8">
        <w:t xml:space="preserve"> již v minulém století </w:t>
      </w:r>
      <w:r>
        <w:t>a začal</w:t>
      </w:r>
      <w:r w:rsidR="000D62C5">
        <w:t>y</w:t>
      </w:r>
      <w:r>
        <w:t xml:space="preserve"> používat nejrůznější systémy k řízení fir</w:t>
      </w:r>
      <w:r w:rsidR="008557AE">
        <w:t>e</w:t>
      </w:r>
      <w:r>
        <w:t xml:space="preserve">m. Nicméně tyto systémy morálně zastarávají a firmy do nich již nechtějí investovat, ale i nadále je používají, protože jsou funkční a investice do nového systému s moderní architekturou </w:t>
      </w:r>
      <w:r w:rsidR="003D77B2" w:rsidRPr="003D77B2">
        <w:t>není ekonomicky výhodná</w:t>
      </w:r>
      <w:r>
        <w:t>. Tyto zastaralé systémy jsou označovány jako „Legacy Systems“</w:t>
      </w:r>
      <w:r w:rsidR="00E00E3A">
        <w:rPr>
          <w:rStyle w:val="Znakapoznpodarou"/>
        </w:rPr>
        <w:footnoteReference w:id="2"/>
      </w:r>
      <w:r w:rsidR="008C2CC4">
        <w:t xml:space="preserve"> </w:t>
      </w:r>
      <w:r w:rsidR="00844ACF">
        <w:fldChar w:fldCharType="begin"/>
      </w:r>
      <w:r w:rsidR="003B50B8">
        <w:instrText xml:space="preserve"> ADDIN ZOTERO_ITEM CSL_CITATION {"citationID":"wx6gSil9","properties":{"formattedCitation":"(Asatiani a Penttinen 2016)","plainCitation":"(Asatiani a Penttinen 2016)","dontUpdate":true,"noteIndex":0},"citationItems":[{"id":381,"uris":["http://zotero.org/users/6963813/items/69SBGGZM"],"uri":["http://zotero.org/users/6963813/items/69SBGGZM"],"itemData":{"id":381,"type":"article-journal","abstract":"OpusCapita Group is a Finnish company offering financial processes and outsourcing services to medium-sized companies and large corporations. OpusCapita particularly focuses on comprehensive Purchase-to-Pay and Order-to-Cash processes. In hopes to stay ahead of the curve in financial process automation, OpusCapita is betting on Robotic Process Automation (RPA). This teaching case presents challenges faced by Mr. Petri Karjalainen, Senior Vice President at OpusCapita Group, who is looking for ways to introduce RPA to the market, and provide added value to new and existing customers.","container-title":"Journal of Information Technology Teaching Cases","DOI":"10.1057/jittc.2016.5","ISSN":"2043-8869","issue":"2","journalAbbreviation":"J Info Technol Teach Cases","language":"en","page":"67-74","source":"Springer Link","title":"Turning robotic process automation into commercial success – Case OpusCapita","URL":"https://doi.org/10.1057/jittc.2016.5","volume":"6","author":[{"family":"Asatiani","given":"Aleksandre"},{"family":"Penttinen","given":"Esko"}],"accessed":{"date-parts":[["2021",6,1]]},"issued":{"date-parts":[["2016",11,1]]}}}],"schema":"https://github.com/citation-style-language/schema/raw/master/csl-citation.json"} </w:instrText>
      </w:r>
      <w:r w:rsidR="00844ACF">
        <w:fldChar w:fldCharType="separate"/>
      </w:r>
      <w:r w:rsidR="00844ACF" w:rsidRPr="000D2E69">
        <w:t>(Asatiani a Penttinen</w:t>
      </w:r>
      <w:r w:rsidR="00844ACF">
        <w:t>,</w:t>
      </w:r>
      <w:r w:rsidR="00844ACF" w:rsidRPr="000D2E69">
        <w:t xml:space="preserve"> 2016</w:t>
      </w:r>
      <w:r w:rsidR="00844ACF">
        <w:fldChar w:fldCharType="end"/>
      </w:r>
      <w:r w:rsidR="00E047D6">
        <w:fldChar w:fldCharType="begin"/>
      </w:r>
      <w:r w:rsidR="003B50B8">
        <w:instrText xml:space="preserve"> ADDIN ZOTERO_ITEM CSL_CITATION {"citationID":"SMOwa2ty","properties":{"formattedCitation":"(Bennett 1995)","plainCitation":"(Bennett 1995)","dontUpdate":true,"noteIndex":0},"citationItems":[{"id":397,"uris":["http://zotero.org/users/6963813/items/MKQQQSCU"],"uri":["http://zotero.org/users/6963813/items/MKQQQSCU"],"itemData":{"id":397,"type":"article-journal","container-title":"IEEE Software","DOI":"10.1109/52.363157","ISSN":"0740-7459, 1937-4194","issue":"1","journalAbbreviation":"IEEE Softw.","page":"19-23","source":"DOI.org (Crossref)","title":"Legacy systems: coping with success","title-short":"Legacy systems","URL":"https://ieeexplore.ieee.org/document/363157/","volume":"12","author":[{"family":"Bennett","given":"K."}],"accessed":{"date-parts":[["2021",6,2]]},"issued":{"date-parts":[["1995",1]]}}}],"schema":"https://github.com/citation-style-language/schema/raw/master/csl-citation.json"} </w:instrText>
      </w:r>
      <w:r w:rsidR="00E047D6">
        <w:fldChar w:fldCharType="separate"/>
      </w:r>
      <w:r w:rsidR="00EE6AEF">
        <w:t xml:space="preserve">; </w:t>
      </w:r>
      <w:r w:rsidR="00E047D6" w:rsidRPr="00E047D6">
        <w:t>Bennett</w:t>
      </w:r>
      <w:r w:rsidR="00E047D6">
        <w:t>,</w:t>
      </w:r>
      <w:r w:rsidR="00E047D6" w:rsidRPr="00E047D6">
        <w:t xml:space="preserve"> 1995)</w:t>
      </w:r>
      <w:r w:rsidR="00E047D6">
        <w:fldChar w:fldCharType="end"/>
      </w:r>
      <w:r w:rsidR="00D31E6D">
        <w:t>.</w:t>
      </w:r>
      <w:r w:rsidR="00A745B1">
        <w:t xml:space="preserve"> </w:t>
      </w:r>
      <w:r w:rsidR="008557AE">
        <w:t xml:space="preserve">Jakákoliv úprava Legacy Systémů je problematická z mnoha důvodů, kde jedním z nich je, že systém byl napsán v jazyce, který se již běžně nepoužívá a také proto, že najmout pracovní sílu na rozvoj systému je extrémně drahé. </w:t>
      </w:r>
      <w:r w:rsidR="00A745B1">
        <w:t>Také jak</w:t>
      </w:r>
      <w:r w:rsidR="000D62C5">
        <w:t>á</w:t>
      </w:r>
      <w:r w:rsidR="00A745B1">
        <w:t xml:space="preserve">koliv změna v systému může způsobit </w:t>
      </w:r>
      <w:r w:rsidR="00A745B1" w:rsidRPr="003D77B2">
        <w:t>nefunkčnost systém</w:t>
      </w:r>
      <w:r w:rsidR="003D77B2" w:rsidRPr="003D77B2">
        <w:t>u</w:t>
      </w:r>
      <w:r w:rsidR="008557AE">
        <w:t>,</w:t>
      </w:r>
      <w:r w:rsidR="00A745B1">
        <w:t xml:space="preserve"> což je problém hlavně u systémů, které firma využívá denně</w:t>
      </w:r>
      <w:r w:rsidR="00A745B1" w:rsidRPr="00A745B1">
        <w:t xml:space="preserve"> </w:t>
      </w:r>
      <w:r w:rsidR="00A745B1">
        <w:fldChar w:fldCharType="begin"/>
      </w:r>
      <w:r w:rsidR="003B50B8">
        <w:instrText xml:space="preserve"> ADDIN ZOTERO_ITEM CSL_CITATION {"citationID":"WDdUbMWi","properties":{"formattedCitation":"(Bennett 1995)","plainCitation":"(Bennett 1995)","dontUpdate":true,"noteIndex":0},"citationItems":[{"id":397,"uris":["http://zotero.org/users/6963813/items/MKQQQSCU"],"uri":["http://zotero.org/users/6963813/items/MKQQQSCU"],"itemData":{"id":397,"type":"article-journal","container-title":"IEEE Software","DOI":"10.1109/52.363157","ISSN":"0740-7459, 1937-4194","issue":"1","journalAbbreviation":"IEEE Softw.","page":"19-23","source":"DOI.org (Crossref)","title":"Legacy systems: coping with success","title-short":"Legacy systems","URL":"https://ieeexplore.ieee.org/document/363157/","volume":"12","author":[{"family":"Bennett","given":"K."}],"accessed":{"date-parts":[["2021",6,2]]},"issued":{"date-parts":[["1995",1]]}}}],"schema":"https://github.com/citation-style-language/schema/raw/master/csl-citation.json"} </w:instrText>
      </w:r>
      <w:r w:rsidR="00A745B1">
        <w:fldChar w:fldCharType="separate"/>
      </w:r>
      <w:r w:rsidR="00A745B1" w:rsidRPr="00E047D6">
        <w:t>(Bennett</w:t>
      </w:r>
      <w:r w:rsidR="00A745B1">
        <w:t>,</w:t>
      </w:r>
      <w:r w:rsidR="00A745B1" w:rsidRPr="00E047D6">
        <w:t xml:space="preserve"> 1995)</w:t>
      </w:r>
      <w:r w:rsidR="00A745B1">
        <w:fldChar w:fldCharType="end"/>
      </w:r>
      <w:r w:rsidR="00D31E6D">
        <w:t>.</w:t>
      </w:r>
    </w:p>
    <w:p w14:paraId="0843174A" w14:textId="0A9E528F" w:rsidR="00B33881" w:rsidRDefault="00BD4D29" w:rsidP="00684E02">
      <w:r>
        <w:t>Předcházející dvě skutečnosti dal</w:t>
      </w:r>
      <w:r w:rsidR="00E47353">
        <w:t>y</w:t>
      </w:r>
      <w:r>
        <w:t xml:space="preserve"> vzniknout novému </w:t>
      </w:r>
      <w:r w:rsidR="003872E8">
        <w:t xml:space="preserve">technologickému </w:t>
      </w:r>
      <w:r>
        <w:t>oboru, kter</w:t>
      </w:r>
      <w:r w:rsidR="003872E8">
        <w:t>ý</w:t>
      </w:r>
      <w:r>
        <w:t xml:space="preserve"> se nazývá r</w:t>
      </w:r>
      <w:r w:rsidR="00684E02" w:rsidRPr="00BD4D29">
        <w:t>obotická procesní automatizace neboli RPA (Robotic Process Automation)</w:t>
      </w:r>
      <w:r w:rsidRPr="00BD4D29">
        <w:t>.</w:t>
      </w:r>
      <w:r w:rsidR="0079788F">
        <w:t xml:space="preserve"> RPA kombinuje automatizaci deterministických procesů, které je možné provést pomocí počítače </w:t>
      </w:r>
      <w:r w:rsidR="0079788F">
        <w:lastRenderedPageBreak/>
        <w:t xml:space="preserve">z pohledu uživatele, </w:t>
      </w:r>
      <w:r w:rsidR="00935415">
        <w:t>jenž</w:t>
      </w:r>
      <w:r w:rsidR="0079788F">
        <w:t xml:space="preserve"> využívá</w:t>
      </w:r>
      <w:r w:rsidR="00191661">
        <w:t xml:space="preserve"> IT</w:t>
      </w:r>
      <w:r w:rsidR="0079788F">
        <w:t xml:space="preserve"> systém</w:t>
      </w:r>
      <w:r w:rsidR="00D74254">
        <w:t>.</w:t>
      </w:r>
      <w:r w:rsidR="007333B0">
        <w:t xml:space="preserve"> </w:t>
      </w:r>
      <w:r w:rsidR="007333B0">
        <w:fldChar w:fldCharType="begin"/>
      </w:r>
      <w:r w:rsidR="00A20462">
        <w:instrText xml:space="preserve"> ADDIN ZOTERO_ITEM CSL_CITATION {"citationID":"yAye9GgC","properties":{"formattedCitation":"(Aguirre a Rodriguez 2017; Willcocks et al. 2015)","plainCitation":"(Aguirre a Rodriguez 2017; Willcocks et al. 2015)","dontUpdate":true,"noteIndex":0},"citationItems":[{"id":399,"uris":["http://zotero.org/users/6963813/items/SZRPD7DP"],"uri":["http://zotero.org/users/6963813/items/SZRPD7DP"],"itemData":{"id":399,"type":"chapter","container-title":"Applied Computer Sciences in Engineering","event-place":"Cham","ISBN":"978-3-319-66962-5","note":"collection-title: Communications in Computer and Information Science\nDOI: 10.1007/978-3-319-66963-2_7","page":"65-71","publisher":"Springer International Publishing","publisher-place":"Cham","source":"DOI.org (Crossref)","title":"Automation of a Business Process Using Robotic Process Automation (RPA): A Case Study","title-short":"Automation of a Business Process Using Robotic Process Automation (RPA)","URL":"http://link.springer.com/10.1007/978-3-319-66963-2_7","volume":"742","editor":[{"family":"Figueroa-García","given":"Juan Carlos"},{"family":"López-Santana","given":"Eduyn Ramiro"},{"family":"Villa-Ramírez","given":"José Luis"},{"family":"Ferro-Escobar","given":"Roberto"}],"author":[{"family":"Aguirre","given":"Santiago"},{"family":"Rodriguez","given":"Alejandro"}],"accessed":{"date-parts":[["2021",6,2]]},"issued":{"date-parts":[["2017"]]}}},{"id":470,"uris":["http://zotero.org/users/6963813/items/UZ5JKCSE"],"uri":["http://zotero.org/users/6963813/items/UZ5JKCSE"],"itemData":{"id":470,"type":"report","note":"issue: 64519","page":"1-39","publisher":"London School of Economics and Political Science, LSE Library","title":"The IT function and robotic process automation","URL":"https://ideas.repec.org/p/ehl/lserod/64519.html","author":[{"family":"Willcocks","given":"Leslie P."},{"family":"Lacity","given":"Mary"},{"family":"Craig","given":"Andrew"}],"issued":{"date-parts":[["2015",10]]}}}],"schema":"https://github.com/citation-style-language/schema/raw/master/csl-citation.json"} </w:instrText>
      </w:r>
      <w:r w:rsidR="007333B0">
        <w:fldChar w:fldCharType="separate"/>
      </w:r>
      <w:r w:rsidR="00B33881" w:rsidRPr="00B33881">
        <w:t>(Aguirre a Rodriguez</w:t>
      </w:r>
      <w:r w:rsidR="007776FF">
        <w:t>,</w:t>
      </w:r>
      <w:r w:rsidR="00B33881" w:rsidRPr="00B33881">
        <w:t xml:space="preserve"> 2017; Willcocks</w:t>
      </w:r>
      <w:r w:rsidR="00B33881">
        <w:t> </w:t>
      </w:r>
      <w:r w:rsidR="00B33881" w:rsidRPr="00B33881">
        <w:t>et</w:t>
      </w:r>
      <w:r w:rsidR="00B33881">
        <w:t> </w:t>
      </w:r>
      <w:r w:rsidR="00B33881" w:rsidRPr="00B33881">
        <w:t>al.</w:t>
      </w:r>
      <w:r w:rsidR="00B33881">
        <w:t>, </w:t>
      </w:r>
      <w:r w:rsidR="00B33881" w:rsidRPr="00B33881">
        <w:t>2015)</w:t>
      </w:r>
      <w:r w:rsidR="007333B0">
        <w:fldChar w:fldCharType="end"/>
      </w:r>
      <w:r w:rsidR="00A745B1">
        <w:t xml:space="preserve"> </w:t>
      </w:r>
    </w:p>
    <w:p w14:paraId="219897F2" w14:textId="499A0E23" w:rsidR="00191661" w:rsidRDefault="00191661" w:rsidP="00684E02">
      <w:r>
        <w:t xml:space="preserve">Jeden z důvodů, proč </w:t>
      </w:r>
      <w:r w:rsidR="008557AE">
        <w:t xml:space="preserve">je </w:t>
      </w:r>
      <w:r>
        <w:t xml:space="preserve">RPA </w:t>
      </w:r>
      <w:r w:rsidR="00681A0D">
        <w:t>v</w:t>
      </w:r>
      <w:r w:rsidR="00F5688B">
        <w:t>elmi populární</w:t>
      </w:r>
      <w:r w:rsidR="00681A0D">
        <w:t>,</w:t>
      </w:r>
      <w:r w:rsidR="00F5688B" w:rsidRPr="003D77B2">
        <w:t xml:space="preserve"> </w:t>
      </w:r>
      <w:r w:rsidRPr="003D77B2">
        <w:t>je</w:t>
      </w:r>
      <w:r w:rsidR="0079788F" w:rsidRPr="003D77B2">
        <w:t xml:space="preserve"> kvůli </w:t>
      </w:r>
      <w:r w:rsidR="007333B0" w:rsidRPr="003D77B2">
        <w:t>neinvazivnosti</w:t>
      </w:r>
      <w:r w:rsidRPr="003D77B2">
        <w:t xml:space="preserve"> RPA do současných IT systému</w:t>
      </w:r>
      <w:r w:rsidR="003D77B2" w:rsidRPr="003D77B2">
        <w:t xml:space="preserve"> a tím spojenou </w:t>
      </w:r>
      <w:r w:rsidR="0079788F" w:rsidRPr="003D77B2">
        <w:t>možnost</w:t>
      </w:r>
      <w:r w:rsidR="003D77B2" w:rsidRPr="003D77B2">
        <w:t>í</w:t>
      </w:r>
      <w:r w:rsidR="0079788F" w:rsidRPr="003D77B2">
        <w:t xml:space="preserve"> automatizovat činnosti </w:t>
      </w:r>
      <w:r w:rsidR="00F5688B" w:rsidRPr="003D77B2">
        <w:t xml:space="preserve">legacy systémů bez nutnosti investice do back-end architektury. </w:t>
      </w:r>
      <w:r w:rsidR="00F5688B">
        <w:t>V neposlední řad</w:t>
      </w:r>
      <w:r w:rsidR="002672FC">
        <w:t>ě</w:t>
      </w:r>
      <w:r w:rsidR="008557AE">
        <w:t xml:space="preserve"> </w:t>
      </w:r>
      <w:r w:rsidR="00F5688B">
        <w:t>také investice do RPA vychází ekonomick</w:t>
      </w:r>
      <w:r w:rsidR="00846484">
        <w:t>y lépe než rozvoj</w:t>
      </w:r>
      <w:r w:rsidR="0079788F">
        <w:t xml:space="preserve"> legacy</w:t>
      </w:r>
      <w:r w:rsidR="00846484">
        <w:t xml:space="preserve"> systémů.</w:t>
      </w:r>
      <w:r w:rsidR="0079788F">
        <w:t xml:space="preserve"> </w:t>
      </w:r>
      <w:r>
        <w:fldChar w:fldCharType="begin"/>
      </w:r>
      <w:r w:rsidR="003B50B8">
        <w:instrText xml:space="preserve"> ADDIN ZOTERO_ITEM CSL_CITATION {"citationID":"bY1EKqPv","properties":{"formattedCitation":"(Syed et al. 2020)","plainCitation":"(Syed et al. 2020)","dontUpdate":true,"noteIndex":0},"citationItems":[{"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schema":"https://github.com/citation-style-language/schema/raw/master/csl-citation.json"} </w:instrText>
      </w:r>
      <w:r>
        <w:fldChar w:fldCharType="separate"/>
      </w:r>
      <w:r w:rsidRPr="00191661">
        <w:t>(Syed et al.</w:t>
      </w:r>
      <w:r w:rsidR="00463273">
        <w:t>,</w:t>
      </w:r>
      <w:r w:rsidRPr="00191661">
        <w:t xml:space="preserve"> 2020</w:t>
      </w:r>
      <w:r>
        <w:fldChar w:fldCharType="end"/>
      </w:r>
      <w:r w:rsidR="00A745B1">
        <w:fldChar w:fldCharType="begin"/>
      </w:r>
      <w:r w:rsidR="003B50B8">
        <w:instrText xml:space="preserve"> ADDIN ZOTERO_ITEM CSL_CITATION {"citationID":"lPyag5ED","properties":{"formattedCitation":"(Asatiani a Penttinen 2016)","plainCitation":"(Asatiani a Penttinen 2016)","dontUpdate":true,"noteIndex":0},"citationItems":[{"id":381,"uris":["http://zotero.org/users/6963813/items/69SBGGZM"],"uri":["http://zotero.org/users/6963813/items/69SBGGZM"],"itemData":{"id":381,"type":"article-journal","abstract":"OpusCapita Group is a Finnish company offering financial processes and outsourcing services to medium-sized companies and large corporations. OpusCapita particularly focuses on comprehensive Purchase-to-Pay and Order-to-Cash processes. In hopes to stay ahead of the curve in financial process automation, OpusCapita is betting on Robotic Process Automation (RPA). This teaching case presents challenges faced by Mr. Petri Karjalainen, Senior Vice President at OpusCapita Group, who is looking for ways to introduce RPA to the market, and provide added value to new and existing customers.","container-title":"Journal of Information Technology Teaching Cases","DOI":"10.1057/jittc.2016.5","ISSN":"2043-8869","issue":"2","journalAbbreviation":"J Info Technol Teach Cases","language":"en","page":"67-74","source":"Springer Link","title":"Turning robotic process automation into commercial success – Case OpusCapita","URL":"https://doi.org/10.1057/jittc.2016.5","volume":"6","author":[{"family":"Asatiani","given":"Aleksandre"},{"family":"Penttinen","given":"Esko"}],"accessed":{"date-parts":[["2021",6,1]]},"issued":{"date-parts":[["2016",11,1]]}}}],"schema":"https://github.com/citation-style-language/schema/raw/master/csl-citation.json"} </w:instrText>
      </w:r>
      <w:r w:rsidR="00A745B1">
        <w:fldChar w:fldCharType="separate"/>
      </w:r>
      <w:r w:rsidR="00463273">
        <w:t xml:space="preserve">; </w:t>
      </w:r>
      <w:r w:rsidR="00A745B1" w:rsidRPr="000D2E69">
        <w:t>Asatiani a Penttinen</w:t>
      </w:r>
      <w:r w:rsidR="00A745B1">
        <w:t>,</w:t>
      </w:r>
      <w:r w:rsidR="00A745B1" w:rsidRPr="000D2E69">
        <w:t xml:space="preserve"> 2016)</w:t>
      </w:r>
      <w:r w:rsidR="00A745B1">
        <w:fldChar w:fldCharType="end"/>
      </w:r>
    </w:p>
    <w:p w14:paraId="50BB4B48" w14:textId="7E0E2D22" w:rsidR="00563C54" w:rsidRDefault="00563C54" w:rsidP="00684E02">
      <w:pPr>
        <w:rPr>
          <w:highlight w:val="yellow"/>
        </w:rPr>
      </w:pPr>
      <w:r>
        <w:t>RPA využívá front-endu uživatele a pracuje podle předem daného postupu, podle kterého by pracoval i zaměstnanec firmy a využívá úplně stejné uživatelské rozhraní jako zaměstnanec.</w:t>
      </w:r>
      <w:r w:rsidR="00F94CC4">
        <w:t xml:space="preserve"> </w:t>
      </w:r>
      <w:r w:rsidR="00F17757">
        <w:fldChar w:fldCharType="begin"/>
      </w:r>
      <w:r w:rsidR="00A20462">
        <w:instrText xml:space="preserve"> ADDIN ZOTERO_ITEM CSL_CITATION {"citationID":"zXuQ32xO","properties":{"formattedCitation":"(Willcocks et al. 2015)","plainCitation":"(Willcocks et al. 2015)","dontUpdate":true,"noteIndex":0},"citationItems":[{"id":470,"uris":["http://zotero.org/users/6963813/items/UZ5JKCSE"],"uri":["http://zotero.org/users/6963813/items/UZ5JKCSE"],"itemData":{"id":470,"type":"report","note":"issue: 64519","page":"1-39","publisher":"London School of Economics and Political Science, LSE Library","title":"The IT function and robotic process automation","URL":"https://ideas.repec.org/p/ehl/lserod/64519.html","author":[{"family":"Willcocks","given":"Leslie P."},{"family":"Lacity","given":"Mary"},{"family":"Craig","given":"Andrew"}],"issued":{"date-parts":[["2015",10]]}}}],"schema":"https://github.com/citation-style-language/schema/raw/master/csl-citation.json"} </w:instrText>
      </w:r>
      <w:r w:rsidR="00F17757">
        <w:fldChar w:fldCharType="separate"/>
      </w:r>
      <w:r w:rsidR="00F17757" w:rsidRPr="00F17757">
        <w:t>(Willcocks et al.</w:t>
      </w:r>
      <w:r w:rsidR="00D14311">
        <w:t>,</w:t>
      </w:r>
      <w:r w:rsidR="00F17757" w:rsidRPr="00F17757">
        <w:t xml:space="preserve"> 2015)</w:t>
      </w:r>
      <w:r w:rsidR="00F17757">
        <w:fldChar w:fldCharType="end"/>
      </w:r>
    </w:p>
    <w:p w14:paraId="351EB425" w14:textId="681A07CB" w:rsidR="002E3687" w:rsidRDefault="002A51B2" w:rsidP="00785DF1">
      <w:r>
        <w:t xml:space="preserve">RPA technologie je již velmi pokročilá a </w:t>
      </w:r>
      <w:r w:rsidR="007357B7">
        <w:t xml:space="preserve">vyspělá. </w:t>
      </w:r>
      <w:r w:rsidR="003C3FA3">
        <w:t>Většina předních výrobců RPA softwaru dokáž</w:t>
      </w:r>
      <w:r w:rsidR="006706D1">
        <w:t>e</w:t>
      </w:r>
      <w:r w:rsidR="003C3FA3">
        <w:t xml:space="preserve"> automatizovat </w:t>
      </w:r>
      <w:r w:rsidR="005D08A3" w:rsidRPr="005D08A3">
        <w:t>přibližně</w:t>
      </w:r>
      <w:r w:rsidR="006706D1" w:rsidRPr="005D08A3">
        <w:t xml:space="preserve"> 90 až 95</w:t>
      </w:r>
      <w:r w:rsidR="008557AE" w:rsidRPr="005D08A3">
        <w:t xml:space="preserve"> </w:t>
      </w:r>
      <w:r w:rsidR="006706D1" w:rsidRPr="005D08A3">
        <w:t xml:space="preserve">% </w:t>
      </w:r>
      <w:r w:rsidR="003C3FA3">
        <w:t>činnost</w:t>
      </w:r>
      <w:r w:rsidR="005D08A3">
        <w:t>í, které může vykonávat</w:t>
      </w:r>
      <w:r w:rsidR="003C3FA3">
        <w:t xml:space="preserve"> uživatel</w:t>
      </w:r>
      <w:r w:rsidR="006706D1">
        <w:t xml:space="preserve"> </w:t>
      </w:r>
      <w:r w:rsidR="006706D1">
        <w:fldChar w:fldCharType="begin"/>
      </w:r>
      <w:r w:rsidR="00DB5F98">
        <w:instrText xml:space="preserve"> ADDIN ZOTERO_ITEM CSL_CITATION {"citationID":"lYn4wv1X","properties":{"formattedCitation":"(Lhuer 2016)","plainCitation":"(Lhuer 2016)","dontUpdate":true,"noteIndex":0},"citationItems":[{"id":401,"uris":["http://zotero.org/users/6963813/items/PLCSGJPC"],"uri":["http://zotero.org/users/6963813/items/PLCSGJPC"],"itemData":{"id":401,"type":"article-journal","note":"publisher: McKinsey","title":"The next acronym you need to know about: RPA (robotic process automation)","author":[{"family":"Lhuer","given":"Xavier"}],"issued":{"date-parts":[["2016"]]}}}],"schema":"https://github.com/citation-style-language/schema/raw/master/csl-citation.json"} </w:instrText>
      </w:r>
      <w:r w:rsidR="006706D1">
        <w:fldChar w:fldCharType="separate"/>
      </w:r>
      <w:r w:rsidR="006706D1" w:rsidRPr="006706D1">
        <w:t>(Lhuer</w:t>
      </w:r>
      <w:r w:rsidR="006706D1">
        <w:t>,</w:t>
      </w:r>
      <w:r w:rsidR="006706D1" w:rsidRPr="006706D1">
        <w:t xml:space="preserve"> 2016)</w:t>
      </w:r>
      <w:r w:rsidR="006706D1">
        <w:fldChar w:fldCharType="end"/>
      </w:r>
      <w:r w:rsidR="00424215">
        <w:t>.</w:t>
      </w:r>
      <w:r w:rsidR="006706D1">
        <w:t xml:space="preserve"> </w:t>
      </w:r>
      <w:r w:rsidR="003C3FA3">
        <w:t>Většina výrobců RPA se snaží vytvořit přívětivé uživatelské rozhraní s dobrou uživatelskou zkušen</w:t>
      </w:r>
      <w:r w:rsidR="008557AE">
        <w:t>ostí</w:t>
      </w:r>
      <w:r w:rsidR="003C3FA3">
        <w:t xml:space="preserve">, pro zjednodušení práce. </w:t>
      </w:r>
      <w:r w:rsidR="004C291F">
        <w:t>C</w:t>
      </w:r>
      <w:r w:rsidR="006706D1">
        <w:t>harakteristick</w:t>
      </w:r>
      <w:r w:rsidR="004C291F">
        <w:t>ým znakem</w:t>
      </w:r>
      <w:r w:rsidR="003C3FA3">
        <w:t xml:space="preserve"> pro RPA technologii</w:t>
      </w:r>
      <w:r w:rsidR="006706D1">
        <w:t xml:space="preserve"> je</w:t>
      </w:r>
      <w:r w:rsidR="003C3FA3">
        <w:t xml:space="preserve">, že většina RPA softwaru je takzvaný </w:t>
      </w:r>
      <w:r w:rsidR="00432FE7">
        <w:t>„</w:t>
      </w:r>
      <w:r w:rsidR="003C3FA3">
        <w:t>Low-Code</w:t>
      </w:r>
      <w:r w:rsidR="00432FE7">
        <w:t>“</w:t>
      </w:r>
      <w:r w:rsidR="008F3E76">
        <w:t xml:space="preserve">, </w:t>
      </w:r>
      <w:r w:rsidR="008557AE">
        <w:t>což</w:t>
      </w:r>
      <w:r w:rsidR="008F3E76">
        <w:t xml:space="preserve"> </w:t>
      </w:r>
      <w:r w:rsidR="003C3FA3">
        <w:t xml:space="preserve">znamená, </w:t>
      </w:r>
      <w:r w:rsidR="00432FE7">
        <w:t>že Low-Code software využívá minimum kódu, který je naps</w:t>
      </w:r>
      <w:r w:rsidR="008557AE">
        <w:t>á</w:t>
      </w:r>
      <w:r w:rsidR="00432FE7">
        <w:t>n vývojářem a spíše se snaží zjednodušit vývoj programu</w:t>
      </w:r>
      <w:r w:rsidR="008F3E76">
        <w:t xml:space="preserve"> </w:t>
      </w:r>
      <w:r w:rsidR="002B425C">
        <w:t>robota</w:t>
      </w:r>
      <w:r w:rsidR="00432FE7">
        <w:t xml:space="preserve"> pomocí</w:t>
      </w:r>
      <w:r w:rsidR="00846484">
        <w:t xml:space="preserve"> uživatelského</w:t>
      </w:r>
      <w:r w:rsidR="00432FE7">
        <w:t xml:space="preserve"> grafického rozhraní, kde </w:t>
      </w:r>
      <w:r w:rsidR="008F3E76">
        <w:t xml:space="preserve">vývojář </w:t>
      </w:r>
      <w:r w:rsidR="002B425C">
        <w:t>ro</w:t>
      </w:r>
      <w:r w:rsidR="00846484">
        <w:t>bota</w:t>
      </w:r>
      <w:r w:rsidR="008F3E76">
        <w:t xml:space="preserve"> </w:t>
      </w:r>
      <w:r w:rsidR="00432FE7">
        <w:t xml:space="preserve">využívá </w:t>
      </w:r>
      <w:r w:rsidR="008F3E76">
        <w:t xml:space="preserve">především </w:t>
      </w:r>
      <w:r w:rsidR="00432FE7">
        <w:t>předpřipravených funkc</w:t>
      </w:r>
      <w:r w:rsidR="008557AE">
        <w:t>í platfotmy</w:t>
      </w:r>
      <w:r w:rsidR="008F3E76">
        <w:t xml:space="preserve">. </w:t>
      </w:r>
      <w:r w:rsidR="00432FE7">
        <w:t xml:space="preserve"> </w:t>
      </w:r>
      <w:r w:rsidR="008F3E76">
        <w:t>V</w:t>
      </w:r>
      <w:r w:rsidR="00432FE7">
        <w:t>elmi čast</w:t>
      </w:r>
      <w:r w:rsidR="008F3E76">
        <w:t>o je Low-Code software spojován s</w:t>
      </w:r>
      <w:r w:rsidR="00432FE7">
        <w:t xml:space="preserve"> funkc</w:t>
      </w:r>
      <w:r w:rsidR="008557AE">
        <w:t>í</w:t>
      </w:r>
      <w:r w:rsidR="00432FE7">
        <w:t xml:space="preserve"> „Drag and Drop“</w:t>
      </w:r>
      <w:r w:rsidR="009725F7">
        <w:rPr>
          <w:rStyle w:val="Znakapoznpodarou"/>
        </w:rPr>
        <w:footnoteReference w:id="3"/>
      </w:r>
      <w:r w:rsidR="00424215">
        <w:t xml:space="preserve"> </w:t>
      </w:r>
      <w:r w:rsidR="005B4CBB">
        <w:fldChar w:fldCharType="begin"/>
      </w:r>
      <w:r w:rsidR="00A20462">
        <w:instrText xml:space="preserve"> ADDIN ZOTERO_ITEM CSL_CITATION {"citationID":"S4arAsIb","properties":{"formattedCitation":"(Willcocks et al. 2015)","plainCitation":"(Willcocks et al. 2015)","dontUpdate":true,"noteIndex":0},"citationItems":[{"id":470,"uris":["http://zotero.org/users/6963813/items/UZ5JKCSE"],"uri":["http://zotero.org/users/6963813/items/UZ5JKCSE"],"itemData":{"id":470,"type":"report","note":"issue: 64519","page":"1-39","publisher":"London School of Economics and Political Science, LSE Library","title":"The IT function and robotic process automation","URL":"https://ideas.repec.org/p/ehl/lserod/64519.html","author":[{"family":"Willcocks","given":"Leslie P."},{"family":"Lacity","given":"Mary"},{"family":"Craig","given":"Andrew"}],"issued":{"date-parts":[["2015",10]]}}}],"schema":"https://github.com/citation-style-language/schema/raw/master/csl-citation.json"} </w:instrText>
      </w:r>
      <w:r w:rsidR="005B4CBB">
        <w:fldChar w:fldCharType="separate"/>
      </w:r>
      <w:r w:rsidR="005B4CBB" w:rsidRPr="005B4CBB">
        <w:t>(Willcocks et al.</w:t>
      </w:r>
      <w:r w:rsidR="005B4CBB">
        <w:t>,</w:t>
      </w:r>
      <w:r w:rsidR="005B4CBB" w:rsidRPr="005B4CBB">
        <w:t xml:space="preserve"> 2015)</w:t>
      </w:r>
      <w:r w:rsidR="005B4CBB">
        <w:fldChar w:fldCharType="end"/>
      </w:r>
      <w:r w:rsidR="00424215">
        <w:t>.</w:t>
      </w:r>
      <w:r w:rsidR="005B4CBB">
        <w:t xml:space="preserve"> </w:t>
      </w:r>
    </w:p>
    <w:p w14:paraId="57FCB7FC" w14:textId="1E9659FB" w:rsidR="00B21227" w:rsidRDefault="0016451D" w:rsidP="00B21227">
      <w:pPr>
        <w:rPr>
          <w:szCs w:val="24"/>
        </w:rPr>
      </w:pPr>
      <w:r w:rsidRPr="003D04CB">
        <w:t xml:space="preserve">Vývoj vlastních </w:t>
      </w:r>
      <w:r w:rsidR="00E804E4" w:rsidRPr="003D04CB">
        <w:t xml:space="preserve">Low-Code </w:t>
      </w:r>
      <w:r w:rsidRPr="003D04CB">
        <w:t>programů vede</w:t>
      </w:r>
      <w:r w:rsidR="00E804E4" w:rsidRPr="003D04CB">
        <w:t xml:space="preserve"> k tomu, že</w:t>
      </w:r>
      <w:r w:rsidR="00846484">
        <w:t xml:space="preserve"> se</w:t>
      </w:r>
      <w:r w:rsidR="00E804E4" w:rsidRPr="003D04CB">
        <w:t xml:space="preserve"> zjednodušuje vývoj a </w:t>
      </w:r>
      <w:r w:rsidR="00846484">
        <w:t>je možné zautomatizovat pomocí Low-Code RPA více činností, než</w:t>
      </w:r>
      <w:r w:rsidRPr="003D04CB">
        <w:t xml:space="preserve"> kdyby bylo nutné </w:t>
      </w:r>
      <w:r w:rsidR="00846484">
        <w:t>procesy automatizovat</w:t>
      </w:r>
      <w:r w:rsidR="004B45A9">
        <w:t xml:space="preserve"> </w:t>
      </w:r>
      <w:r w:rsidRPr="003D04CB">
        <w:t>pomocí</w:t>
      </w:r>
      <w:r w:rsidR="00DC2483">
        <w:t xml:space="preserve"> vlastního</w:t>
      </w:r>
      <w:r w:rsidRPr="003D04CB">
        <w:t xml:space="preserve"> kódu</w:t>
      </w:r>
      <w:r w:rsidR="00D54D2B">
        <w:t xml:space="preserve"> </w:t>
      </w:r>
      <w:r w:rsidR="005B4CBB">
        <w:fldChar w:fldCharType="begin"/>
      </w:r>
      <w:r w:rsidR="003B50B8">
        <w:instrText xml:space="preserve"> ADDIN ZOTERO_ITEM CSL_CITATION {"citationID":"NF7ExQl8","properties":{"formattedCitation":"(Willcocks et al. 2015; Anagnoste 2017a)","plainCitation":"(Willcocks et al. 2015; Anagnoste 2017a)","dontUpdate":true,"noteIndex":0},"citationItems":[{"id":470,"uris":["http://zotero.org/users/6963813/items/UZ5JKCSE"],"uri":["http://zotero.org/users/6963813/items/UZ5JKCSE"],"itemData":{"id":470,"type":"report","note":"issue: 64519","page":"1-39","publisher":"London School of Economics and Political Science, LSE Library","title":"The IT function and robotic process automation","URL":"https://ideas.repec.org/p/ehl/lserod/64519.html","author":[{"family":"Willcocks","given":"Leslie P."},{"family":"Lacity","given":"Mary"},{"family":"Craig","given":"Andrew"}],"issued":{"date-parts":[["2015",10]]}}},{"id":422,"uris":["http://zotero.org/users/6963813/items/UNNKPGJ4"],"uri":["http://zotero.org/users/6963813/items/UNNKPGJ4"],"itemData":{"id":422,"type":"article-journal","abstract":"Abstract\n            Forced to provide results consistent results to shareholders the organizations turned to Robotic Process Automation (RPA) in order to tackle the following typical challenges they face: (1) Cost reduction, (2) Quality increase and (3) Faster processes. RPA is now considered the next big thing for the Shared Services Centers (SSC) and Business Process Outsourced (BPO) around the world, and especially in Central and Eastern Europe. In SSCs and BPOs the activities with the highest potential for automation are in finance, supply chain and in human resource departments. This means that the problems these business are facing are mostly related to high data entry volumes, high error rates, significant rework, numerous manual processes, multiple not-integrated legacy systems and high turnover due to repetitive/low value added activities. One advantage of RPA is that it can be trained by the users to undertake structured repeatable, computer based tasks interacting in the same time with multiple systems while performing complex decisions based on algorithms. By doing this, the robot can identify the exceptions for manual processing, remove idle times and keep logs of actions performed. Another advantage is that the automated solutions can work 24/7, it can be implemented fast, work with the existing architecture, cut data entry costs by up to 70% and perform at 30% of the cost of a full time employee, thus providing a quick and tangible return to organizations. For Romania, a key destination for SSCs and BPOs, this technology will make them more competitive, but also will lead to a creation of a series of high-paid jobs while eliminating the low-input jobs. The paper will analyze also the most important vendor providers of RPA solutions on the market and will provide specific case studies from different industries, thus helping future leaders and organizations taking better decisions.","container-title":"Proceedings of the International Conference on Business Excellence","DOI":"10.1515/picbe-2017-0072","ISSN":"2558-9652","issue":"1","language":"en","page":"676-686","source":"DOI.org (Crossref)","title":"Robotic Automation Process - The next major revolution in terms of back office operations improvement","URL":"https://www.sciendo.com/article/10.1515/picbe-2017-0072","volume":"11","author":[{"family":"Anagnoste","given":"Sorin"}],"accessed":{"date-parts":[["2021",6,7]]},"issued":{"date-parts":[["2017",7,1]]}}}],"schema":"https://github.com/citation-style-language/schema/raw/master/csl-citation.json"} </w:instrText>
      </w:r>
      <w:r w:rsidR="005B4CBB">
        <w:fldChar w:fldCharType="separate"/>
      </w:r>
      <w:r w:rsidR="00D54D2B" w:rsidRPr="00D54D2B">
        <w:t>(Willcocks et al. 2015; Anagnoste</w:t>
      </w:r>
      <w:r w:rsidR="00D54D2B">
        <w:t>,</w:t>
      </w:r>
      <w:r w:rsidR="00D54D2B" w:rsidRPr="00D54D2B">
        <w:t xml:space="preserve"> 2017)</w:t>
      </w:r>
      <w:r w:rsidR="005B4CBB">
        <w:fldChar w:fldCharType="end"/>
      </w:r>
      <w:r w:rsidR="00D54D2B">
        <w:t>.</w:t>
      </w:r>
      <w:r w:rsidRPr="003D04CB">
        <w:t xml:space="preserve"> To vede k tomu, že je občas nutné tyto roboty spravovat a udržovat v chodu. Vytvořit RPA </w:t>
      </w:r>
      <w:r w:rsidR="00937FC7">
        <w:t>ro</w:t>
      </w:r>
      <w:r w:rsidRPr="003D04CB">
        <w:t>bota,</w:t>
      </w:r>
      <w:r w:rsidR="008557AE">
        <w:t xml:space="preserve"> je relativně</w:t>
      </w:r>
      <w:r w:rsidRPr="003D04CB">
        <w:t xml:space="preserve"> jednoduchá část, ale údržba</w:t>
      </w:r>
      <w:r w:rsidR="008557AE">
        <w:t xml:space="preserve"> RPA </w:t>
      </w:r>
      <w:r w:rsidR="00B82396" w:rsidRPr="005D08A3">
        <w:t>ro</w:t>
      </w:r>
      <w:r w:rsidR="008557AE" w:rsidRPr="005D08A3">
        <w:t>bota</w:t>
      </w:r>
      <w:r w:rsidRPr="005D08A3">
        <w:t xml:space="preserve"> je </w:t>
      </w:r>
      <w:r w:rsidR="005D08A3" w:rsidRPr="005D08A3">
        <w:t xml:space="preserve">mnohem </w:t>
      </w:r>
      <w:r w:rsidR="00B1370C" w:rsidRPr="005D08A3">
        <w:t xml:space="preserve">náročnější </w:t>
      </w:r>
      <w:r w:rsidR="004C291F" w:rsidRPr="00AF5480">
        <w:fldChar w:fldCharType="begin"/>
      </w:r>
      <w:r w:rsidR="003B50B8">
        <w:instrText xml:space="preserve"> ADDIN ZOTERO_ITEM CSL_CITATION {"citationID":"jNAxFdKR","properties":{"formattedCitation":"(Kedziora a Penttinen 2020)","plainCitation":"(Kedziora a Penttinen 2020)","dontUpdate":true,"noteIndex":0},"citationItems":[{"id":402,"uris":["http://zotero.org/users/6963813/items/RSYIF459"],"uri":["http://zotero.org/users/6963813/items/RSYIF459"],"itemData":{"id":402,"type":"article-journal","abstract":"The teaching case addresses the governance of robotic process automation at Nordea, a large banking group operating primarily in the Nordic region. Nordea has deployed numerous software robots, for a wide range of business processes, from transaction-processing work and both internal and external reporting all the way to interaction with end users in handling of General Data Protection Regulation (GDPR)-related queries. The scene is set with a meeting where three people discuss the current state of robotic process automation implementation at Nordea: Group Head of Robotics Agnieszka Belowska Gosławska, Head of Robotic Process Automation Operations Piotr Stolarczyk and Acting Head of Robotics Execution Jaroslaw Motylewski. The presentation outlines several governance-related issues and decision points that must be addressed in connection with any deployment of robotic process automation at somewhat large scale within a company. The key issues are related to the software’s development and maintenance, robotic process automation governance and IT infrastructure. Students who have worked through the case should be able to (1) describe archetypal and hybrid governance modes for robotic process automation and (2) evaluate their advantages and disadvantages for solid infrastructure and effective software development and maintenance.","container-title":"Journal of Information Technology Teaching Cases","DOI":"10.1177/2043886920937022","ISSN":"2043-8869, 2043-8869","issue":"1","journalAbbreviation":"Journal of Information Technology Teaching Cases","language":"en","page":"20-29","source":"DOI.org (Crossref)","title":"Governance models for robotic process automation: The case of Nordea Bank","title-short":"Governance models for robotic process automation","URL":"http://journals.sagepub.com/doi/10.1177/2043886920937022","volume":"11","author":[{"family":"Kedziora","given":"Damian"},{"family":"Penttinen","given":"Esko"}],"accessed":{"date-parts":[["2021",6,2]]},"issued":{"date-parts":[["2020",6,27]]}}}],"schema":"https://github.com/citation-style-language/schema/raw/master/csl-citation.json"} </w:instrText>
      </w:r>
      <w:r w:rsidR="004C291F" w:rsidRPr="00AF5480">
        <w:fldChar w:fldCharType="separate"/>
      </w:r>
      <w:r w:rsidR="00DB5F98" w:rsidRPr="00DB5F98">
        <w:t>(Kedziora a Penttinen</w:t>
      </w:r>
      <w:r w:rsidR="008557AE">
        <w:t>,</w:t>
      </w:r>
      <w:r w:rsidR="00DB5F98" w:rsidRPr="00DB5F98">
        <w:t xml:space="preserve"> 2020)</w:t>
      </w:r>
      <w:r w:rsidR="004C291F" w:rsidRPr="00AF5480">
        <w:fldChar w:fldCharType="end"/>
      </w:r>
      <w:r w:rsidRPr="00AF5480">
        <w:t>.</w:t>
      </w:r>
      <w:r w:rsidRPr="003D04CB">
        <w:t xml:space="preserve"> Údržba</w:t>
      </w:r>
      <w:r w:rsidR="00AF5480">
        <w:t xml:space="preserve"> a správa </w:t>
      </w:r>
      <w:r w:rsidRPr="003D04CB">
        <w:t>se stává jedním z velkých problémů současného stavu poznání v</w:t>
      </w:r>
      <w:r w:rsidR="00AF5480">
        <w:t xml:space="preserve"> oblasti robotické procesní automatizace </w:t>
      </w:r>
      <w:r w:rsidR="00AF5480">
        <w:fldChar w:fldCharType="begin"/>
      </w:r>
      <w:r w:rsidR="003B50B8">
        <w:instrText xml:space="preserve"> ADDIN ZOTERO_ITEM CSL_CITATION {"citationID":"lO1OJgee","properties":{"formattedCitation":"(Syed et al. 2020)","plainCitation":"(Syed et al. 2020)","dontUpdate":true,"noteIndex":0},"citationItems":[{"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schema":"https://github.com/citation-style-language/schema/raw/master/csl-citation.json"} </w:instrText>
      </w:r>
      <w:r w:rsidR="00AF5480">
        <w:fldChar w:fldCharType="separate"/>
      </w:r>
      <w:r w:rsidR="00AF5480" w:rsidRPr="00AF5480">
        <w:t>(Syed et al.</w:t>
      </w:r>
      <w:r w:rsidR="00CC204D">
        <w:t>,</w:t>
      </w:r>
      <w:r w:rsidR="00AF5480" w:rsidRPr="00AF5480">
        <w:t xml:space="preserve"> 2020)</w:t>
      </w:r>
      <w:r w:rsidR="00AF5480">
        <w:fldChar w:fldCharType="end"/>
      </w:r>
      <w:r w:rsidRPr="003D04CB">
        <w:t>.</w:t>
      </w:r>
      <w:r w:rsidR="00463273">
        <w:t xml:space="preserve"> </w:t>
      </w:r>
      <w:r w:rsidR="003D04CB" w:rsidRPr="003D04CB">
        <w:t>Proto tato práce rozpracovává a představuje možná řešení, kter</w:t>
      </w:r>
      <w:r w:rsidR="00B1370C">
        <w:t>á</w:t>
      </w:r>
      <w:r w:rsidR="003D04CB" w:rsidRPr="003D04CB">
        <w:t xml:space="preserve"> jsou předmětem budoucího výzkumu.</w:t>
      </w:r>
    </w:p>
    <w:p w14:paraId="1EE9C94B" w14:textId="267CEEE5" w:rsidR="00EC2BF5" w:rsidRPr="00EC2BF5" w:rsidRDefault="00CC6AF4" w:rsidP="000B1353">
      <w:pPr>
        <w:spacing w:after="0" w:line="240" w:lineRule="auto"/>
        <w:jc w:val="left"/>
        <w:rPr>
          <w:rStyle w:val="Code"/>
          <w:rFonts w:ascii="Times New Roman" w:hAnsi="Times New Roman"/>
          <w:szCs w:val="24"/>
        </w:rPr>
      </w:pPr>
      <w:r>
        <w:rPr>
          <w:szCs w:val="24"/>
        </w:rPr>
        <w:br w:type="page"/>
      </w:r>
    </w:p>
    <w:p w14:paraId="6AFA03BF" w14:textId="277E4838" w:rsidR="00CC6AF4" w:rsidRDefault="000B1353" w:rsidP="00CC6AF4">
      <w:pPr>
        <w:pStyle w:val="Nadpis1"/>
      </w:pPr>
      <w:bookmarkStart w:id="3" w:name="_Toc79137083"/>
      <w:r>
        <w:lastRenderedPageBreak/>
        <w:t>Teoretická východiska</w:t>
      </w:r>
      <w:bookmarkEnd w:id="3"/>
    </w:p>
    <w:p w14:paraId="32A54EE2" w14:textId="1E3DF507" w:rsidR="00340C01" w:rsidRDefault="00340C01" w:rsidP="00340C01">
      <w:r>
        <w:t xml:space="preserve">Tato kapitola </w:t>
      </w:r>
      <w:r w:rsidR="007119FE">
        <w:t>představuje problematiku robotické procesní automatizace</w:t>
      </w:r>
      <w:r w:rsidR="00227F87">
        <w:t xml:space="preserve"> a proces minigu. Nejdříve bud</w:t>
      </w:r>
      <w:r w:rsidR="00B53235">
        <w:t>ou</w:t>
      </w:r>
      <w:r w:rsidR="00227F87">
        <w:t xml:space="preserve"> představen</w:t>
      </w:r>
      <w:r w:rsidR="00B53235">
        <w:t>a</w:t>
      </w:r>
      <w:r w:rsidR="005205B9">
        <w:t xml:space="preserve"> teoretická východiska</w:t>
      </w:r>
      <w:r w:rsidR="00227F87">
        <w:t xml:space="preserve"> RPA</w:t>
      </w:r>
      <w:r w:rsidR="005205B9">
        <w:t xml:space="preserve"> a následně bude představen proces mining jako důležitá součást optimalizace a </w:t>
      </w:r>
      <w:r w:rsidR="00384A3E">
        <w:t>automatizace pomocí</w:t>
      </w:r>
      <w:r w:rsidR="005205B9">
        <w:t xml:space="preserve"> RPA.</w:t>
      </w:r>
      <w:r w:rsidR="00227F87">
        <w:t xml:space="preserve">  </w:t>
      </w:r>
    </w:p>
    <w:p w14:paraId="7B66E6A5" w14:textId="503E8E16" w:rsidR="00DB5F98" w:rsidRDefault="00DB5F98" w:rsidP="00DB5F98">
      <w:pPr>
        <w:pStyle w:val="Nadpis2"/>
        <w:rPr>
          <w:rStyle w:val="Code"/>
          <w:rFonts w:ascii="Times New Roman" w:hAnsi="Times New Roman"/>
          <w:sz w:val="28"/>
          <w:szCs w:val="28"/>
        </w:rPr>
      </w:pPr>
      <w:bookmarkStart w:id="4" w:name="_Toc79137084"/>
      <w:r w:rsidRPr="00DB5F98">
        <w:rPr>
          <w:rStyle w:val="Code"/>
          <w:rFonts w:ascii="Times New Roman" w:hAnsi="Times New Roman"/>
          <w:sz w:val="28"/>
          <w:szCs w:val="28"/>
        </w:rPr>
        <w:t>Robotická procesní automatizace</w:t>
      </w:r>
      <w:bookmarkEnd w:id="4"/>
    </w:p>
    <w:p w14:paraId="4685C6ED" w14:textId="66547186" w:rsidR="001026C1" w:rsidRDefault="00DB5F98" w:rsidP="00DB5F98">
      <w:r>
        <w:t xml:space="preserve">Robotická procesní automatizace </w:t>
      </w:r>
      <w:r w:rsidR="0005183A">
        <w:t xml:space="preserve">podle definice IEEE </w:t>
      </w:r>
      <w:r w:rsidR="0005183A" w:rsidRPr="0005183A">
        <w:t>Corporate Advisory Group</w:t>
      </w:r>
      <w:r w:rsidR="0005183A">
        <w:t xml:space="preserve"> </w:t>
      </w:r>
      <w:r w:rsidR="0005183A">
        <w:fldChar w:fldCharType="begin"/>
      </w:r>
      <w:r w:rsidR="00104BD4">
        <w:instrText xml:space="preserve"> ADDIN ZOTERO_ITEM CSL_CITATION {"citationID":"FdekBcpP","properties":{"formattedCitation":"(Anon. 2017)","plainCitation":"(Anon. 2017)","dontUpdate":true,"noteIndex":0},"citationItems":[{"id":411,"uris":["http://zotero.org/users/6963813/items/84TGF9YF"],"uri":["http://zotero.org/users/6963813/items/84TGF9YF"],"itemData":{"id":411,"type":"article-journal","DOI":"10.1109/ieeestd.2017.8070671","note":"publisher: IEEE","title":"IEEE Guide for Terms and Concepts in Intelligent Process Automation","URL":"https://dx.doi.org/10.1109/ieeestd.2017.8070671","issued":{"date-parts":[["2017",6,14]]}}}],"schema":"https://github.com/citation-style-language/schema/raw/master/csl-citation.json"} </w:instrText>
      </w:r>
      <w:r w:rsidR="0005183A">
        <w:fldChar w:fldCharType="separate"/>
      </w:r>
      <w:r w:rsidR="0005183A" w:rsidRPr="0005183A">
        <w:t>(2017</w:t>
      </w:r>
      <w:r w:rsidR="0005183A">
        <w:t>, s. 11</w:t>
      </w:r>
      <w:r w:rsidR="0005183A" w:rsidRPr="0005183A">
        <w:t>)</w:t>
      </w:r>
      <w:r w:rsidR="0005183A">
        <w:fldChar w:fldCharType="end"/>
      </w:r>
      <w:r w:rsidR="0005183A">
        <w:t xml:space="preserve"> </w:t>
      </w:r>
      <w:r w:rsidR="0005183A" w:rsidRPr="00C31F84">
        <w:rPr>
          <w:lang w:val="en-GB"/>
        </w:rPr>
        <w:t>„</w:t>
      </w:r>
      <w:r w:rsidR="00DC0FE1" w:rsidRPr="00C31F84">
        <w:rPr>
          <w:i/>
          <w:iCs/>
          <w:lang w:val="en-GB"/>
        </w:rPr>
        <w:t>A preconfigured software instance that uses business rules and predefined activity  choreography  to  complete  the  autonomous  execution  of  a  combination  of  processes,  activities,  transactions, and tasks in one or more unrelated software systems to deliver a result or service with human exception management</w:t>
      </w:r>
      <w:r w:rsidR="0005183A" w:rsidRPr="00C31F84">
        <w:rPr>
          <w:i/>
          <w:iCs/>
          <w:lang w:val="en-GB"/>
        </w:rPr>
        <w:t>.“</w:t>
      </w:r>
      <w:r w:rsidR="00A66C20">
        <w:rPr>
          <w:i/>
          <w:iCs/>
        </w:rPr>
        <w:t xml:space="preserve"> </w:t>
      </w:r>
      <w:r w:rsidR="0005183A">
        <w:t xml:space="preserve">Všichni autoři z literární rešerše se shodují na této definici, </w:t>
      </w:r>
      <w:r w:rsidR="00B53235">
        <w:t>popřípadě</w:t>
      </w:r>
      <w:r w:rsidR="0005183A">
        <w:t xml:space="preserve"> by akceptovali tuto definici. </w:t>
      </w:r>
      <w:r w:rsidR="008A600E">
        <w:t xml:space="preserve"> RPA je tedy software, který autonomně plní předem stanovené úkoly v daném procesu.</w:t>
      </w:r>
      <w:r w:rsidR="001026C1">
        <w:t xml:space="preserve"> RPA je především </w:t>
      </w:r>
      <w:r w:rsidR="005D08A3" w:rsidRPr="005D08A3">
        <w:t>používáno</w:t>
      </w:r>
      <w:r w:rsidR="001026C1" w:rsidRPr="005D08A3">
        <w:t xml:space="preserve"> </w:t>
      </w:r>
      <w:r w:rsidR="001026C1">
        <w:t xml:space="preserve">jako nástroj k odstranění zátěže zaměstnanců na jednoduchých a </w:t>
      </w:r>
      <w:r w:rsidR="005D08A3" w:rsidRPr="005D08A3">
        <w:t>opakujících se</w:t>
      </w:r>
      <w:r w:rsidR="001026C1" w:rsidRPr="005D08A3">
        <w:t xml:space="preserve"> </w:t>
      </w:r>
      <w:r w:rsidR="001026C1">
        <w:t xml:space="preserve">úkolech. </w:t>
      </w:r>
      <w:r w:rsidR="001026C1">
        <w:fldChar w:fldCharType="begin"/>
      </w:r>
      <w:r w:rsidR="00104BD4">
        <w:instrText xml:space="preserve"> ADDIN ZOTERO_ITEM CSL_CITATION {"citationID":"ldp6deVT","properties":{"formattedCitation":"(Aguirre a Rodriguez 2017)","plainCitation":"(Aguirre a Rodriguez 2017)","dontUpdate":true,"noteIndex":0},"citationItems":[{"id":399,"uris":["http://zotero.org/users/6963813/items/SZRPD7DP"],"uri":["http://zotero.org/users/6963813/items/SZRPD7DP"],"itemData":{"id":399,"type":"chapter","container-title":"Applied Computer Sciences in Engineering","event-place":"Cham","ISBN":"978-3-319-66962-5","note":"collection-title: Communications in Computer and Information Science\nDOI: 10.1007/978-3-319-66963-2_7","page":"65-71","publisher":"Springer International Publishing","publisher-place":"Cham","source":"DOI.org (Crossref)","title":"Automation of a Business Process Using Robotic Process Automation (RPA): A Case Study","title-short":"Automation of a Business Process Using Robotic Process Automation (RPA)","URL":"http://link.springer.com/10.1007/978-3-319-66963-2_7","volume":"742","editor":[{"family":"Figueroa-García","given":"Juan Carlos"},{"family":"López-Santana","given":"Eduyn Ramiro"},{"family":"Villa-Ramírez","given":"José Luis"},{"family":"Ferro-Escobar","given":"Roberto"}],"author":[{"family":"Aguirre","given":"Santiago"},{"family":"Rodriguez","given":"Alejandro"}],"accessed":{"date-parts":[["2021",6,2]]},"issued":{"date-parts":[["2017"]]}}}],"schema":"https://github.com/citation-style-language/schema/raw/master/csl-citation.json"} </w:instrText>
      </w:r>
      <w:r w:rsidR="001026C1">
        <w:fldChar w:fldCharType="separate"/>
      </w:r>
      <w:r w:rsidR="001026C1" w:rsidRPr="001026C1">
        <w:t>(Aguirre a Rodriguez</w:t>
      </w:r>
      <w:r w:rsidR="001026C1">
        <w:t>,</w:t>
      </w:r>
      <w:r w:rsidR="001026C1" w:rsidRPr="001026C1">
        <w:t xml:space="preserve"> 2017)</w:t>
      </w:r>
      <w:r w:rsidR="001026C1">
        <w:fldChar w:fldCharType="end"/>
      </w:r>
      <w:r w:rsidR="001026C1">
        <w:t xml:space="preserve">. RPA je také způsob </w:t>
      </w:r>
      <w:r w:rsidR="00B53235">
        <w:t>jak</w:t>
      </w:r>
      <w:r w:rsidR="001026C1">
        <w:t xml:space="preserve"> snížit chybovost při určité činnosti, nebo zvýš</w:t>
      </w:r>
      <w:r w:rsidR="00B53235">
        <w:t>it</w:t>
      </w:r>
      <w:r w:rsidR="001026C1">
        <w:t xml:space="preserve"> rychlost vyřízení daného úkolu </w:t>
      </w:r>
      <w:r w:rsidR="001026C1">
        <w:fldChar w:fldCharType="begin"/>
      </w:r>
      <w:r w:rsidR="00A20462">
        <w:instrText xml:space="preserve"> ADDIN ZOTERO_ITEM CSL_CITATION {"citationID":"ZPC6oeBj","properties":{"formattedCitation":"(Willcocks et al. 2015)","plainCitation":"(Willcocks et al. 2015)","dontUpdate":true,"noteIndex":0},"citationItems":[{"id":470,"uris":["http://zotero.org/users/6963813/items/UZ5JKCSE"],"uri":["http://zotero.org/users/6963813/items/UZ5JKCSE"],"itemData":{"id":470,"type":"report","note":"issue: 64519","page":"1-39","publisher":"London School of Economics and Political Science, LSE Library","title":"The IT function and robotic process automation","URL":"https://ideas.repec.org/p/ehl/lserod/64519.html","author":[{"family":"Willcocks","given":"Leslie P."},{"family":"Lacity","given":"Mary"},{"family":"Craig","given":"Andrew"}],"issued":{"date-parts":[["2015",10]]}}}],"schema":"https://github.com/citation-style-language/schema/raw/master/csl-citation.json"} </w:instrText>
      </w:r>
      <w:r w:rsidR="001026C1">
        <w:fldChar w:fldCharType="separate"/>
      </w:r>
      <w:r w:rsidR="004261B4" w:rsidRPr="004261B4">
        <w:t>(Willcocks et al.</w:t>
      </w:r>
      <w:r w:rsidR="004261B4">
        <w:t>,</w:t>
      </w:r>
      <w:r w:rsidR="004261B4" w:rsidRPr="004261B4">
        <w:t xml:space="preserve"> 2015)</w:t>
      </w:r>
      <w:r w:rsidR="001026C1">
        <w:fldChar w:fldCharType="end"/>
      </w:r>
      <w:r w:rsidR="001026C1">
        <w:t>.</w:t>
      </w:r>
      <w:r w:rsidR="00E10121">
        <w:t xml:space="preserve"> Díky tomu, že RPA je externí software, který je možný nainstalovat na kterýkoliv počítač (pokud daný RPA software podporuje danou platformu), tak nezasahuje do žádného softwaru ani do současné IT infrastruktury. RPA pracuje velmi podobně jako kdyby seděl pracovník za počítačem a vykonával úkoly sám. RPA využívá především</w:t>
      </w:r>
      <w:r w:rsidR="00384A3E">
        <w:t xml:space="preserve"> grafického</w:t>
      </w:r>
      <w:r w:rsidR="00E10121">
        <w:t xml:space="preserve"> uživatelského rozhraní aplikací, nicméně moderní RPA software umí využívat i API</w:t>
      </w:r>
      <w:r w:rsidR="00384A3E">
        <w:t>,</w:t>
      </w:r>
      <w:r w:rsidR="00E10121">
        <w:t xml:space="preserve"> proto je RPA velmi neinvazivní a díky tomu je možné jednoduše automatizovat i legacy systémy</w:t>
      </w:r>
      <w:r w:rsidR="00057B43">
        <w:t xml:space="preserve"> </w:t>
      </w:r>
      <w:r w:rsidR="00057B43">
        <w:fldChar w:fldCharType="begin"/>
      </w:r>
      <w:r w:rsidR="00A20462">
        <w:instrText xml:space="preserve"> ADDIN ZOTERO_ITEM CSL_CITATION {"citationID":"luZWXbdD","properties":{"formattedCitation":"(Willcocks et al. 2015)","plainCitation":"(Willcocks et al. 2015)","dontUpdate":true,"noteIndex":0},"citationItems":[{"id":470,"uris":["http://zotero.org/users/6963813/items/UZ5JKCSE"],"uri":["http://zotero.org/users/6963813/items/UZ5JKCSE"],"itemData":{"id":470,"type":"report","note":"issue: 64519","page":"1-39","publisher":"London School of Economics and Political Science, LSE Library","title":"The IT function and robotic process automation","URL":"https://ideas.repec.org/p/ehl/lserod/64519.html","author":[{"family":"Willcocks","given":"Leslie P."},{"family":"Lacity","given":"Mary"},{"family":"Craig","given":"Andrew"}],"issued":{"date-parts":[["2015",10]]}}}],"schema":"https://github.com/citation-style-language/schema/raw/master/csl-citation.json"} </w:instrText>
      </w:r>
      <w:r w:rsidR="00057B43">
        <w:fldChar w:fldCharType="separate"/>
      </w:r>
      <w:r w:rsidR="004261B4" w:rsidRPr="004261B4">
        <w:t>(Willcocks et al.</w:t>
      </w:r>
      <w:r w:rsidR="004261B4">
        <w:t>,</w:t>
      </w:r>
      <w:r w:rsidR="004261B4" w:rsidRPr="004261B4">
        <w:t xml:space="preserve"> 2015)</w:t>
      </w:r>
      <w:r w:rsidR="00057B43">
        <w:fldChar w:fldCharType="end"/>
      </w:r>
      <w:r w:rsidR="00272F21">
        <w:t>.</w:t>
      </w:r>
    </w:p>
    <w:p w14:paraId="0ADDD011" w14:textId="73D8F740" w:rsidR="00DB5F98" w:rsidRDefault="00C20DDF" w:rsidP="00DB5F98">
      <w:r>
        <w:t xml:space="preserve">Podle </w:t>
      </w:r>
      <w:r>
        <w:fldChar w:fldCharType="begin"/>
      </w:r>
      <w:r w:rsidR="003B50B8">
        <w:instrText xml:space="preserve"> ADDIN ZOTERO_ITEM CSL_CITATION {"citationID":"nTzfj6H9","properties":{"formattedCitation":"(van der\\uc0\\u160{}Aalst et al. 2018)","plainCitation":"(van der Aalst et al. 2018)","dontUpdate":true,"noteIndex":0},"citationItems":[{"id":368,"uris":["http://zotero.org/users/6963813/items/8L8VXN7B"],"uri":["http://zotero.org/users/6963813/items/8L8VXN7B"],"itemData":{"id":368,"type":"article-journal","container-title":"Business &amp; Information Systems Engineering","DOI":"10.1007/s12599-018-0542-4","ISSN":"1867-0202","issue":"4","journalAbbreviation":"Bus Inf Syst Eng","language":"en","page":"269-272","source":"Springer Link","title":"Robotic Process Automation","URL":"https://doi.org/10.1007/s12599-018-0542-4","volume":"60","author":[{"family":"Aalst","given":"Wil M. P.","non-dropping-particle":"van der"},{"family":"Bichler","given":"Martin"},{"family":"Heinzl","given":"Armin"}],"accessed":{"date-parts":[["2021",5,28]]},"issued":{"date-parts":[["2018",8,1]]}}}],"schema":"https://github.com/citation-style-language/schema/raw/master/csl-citation.json"} </w:instrText>
      </w:r>
      <w:r>
        <w:fldChar w:fldCharType="separate"/>
      </w:r>
      <w:r w:rsidRPr="00C20DDF">
        <w:rPr>
          <w:szCs w:val="24"/>
        </w:rPr>
        <w:t xml:space="preserve">van der Aalst et al. </w:t>
      </w:r>
      <w:r>
        <w:rPr>
          <w:szCs w:val="24"/>
        </w:rPr>
        <w:t>(</w:t>
      </w:r>
      <w:r w:rsidRPr="00C20DDF">
        <w:rPr>
          <w:szCs w:val="24"/>
        </w:rPr>
        <w:t>2018)</w:t>
      </w:r>
      <w:r>
        <w:fldChar w:fldCharType="end"/>
      </w:r>
      <w:r>
        <w:t xml:space="preserve"> je RPA nástroj</w:t>
      </w:r>
      <w:r w:rsidR="00C31F84" w:rsidRPr="00C31F84">
        <w:rPr>
          <w:color w:val="FF0000"/>
        </w:rPr>
        <w:t>,</w:t>
      </w:r>
      <w:r w:rsidRPr="00C31F84">
        <w:rPr>
          <w:color w:val="FF0000"/>
        </w:rPr>
        <w:t xml:space="preserve"> </w:t>
      </w:r>
      <w:r>
        <w:t>pomocí kterého</w:t>
      </w:r>
      <w:r w:rsidR="00B53235">
        <w:t xml:space="preserve"> </w:t>
      </w:r>
      <w:r w:rsidR="00CD6221">
        <w:t>lze</w:t>
      </w:r>
      <w:r>
        <w:t xml:space="preserve"> jednoduše a relativně rychle</w:t>
      </w:r>
      <w:r w:rsidR="00B53235">
        <w:t xml:space="preserve"> získat zpět investované zdroje</w:t>
      </w:r>
      <w:r w:rsidR="001026C1">
        <w:t xml:space="preserve">. </w:t>
      </w:r>
      <w:r w:rsidR="000C4D52">
        <w:t xml:space="preserve">RPA se od tradiční automatizace liší především v jednoduchosti a rychlosti nasazení, proto je vhodné RPA využívat jen v případech, kdy by ekonomicky nedávalo smysl </w:t>
      </w:r>
      <w:r w:rsidR="005D08A3" w:rsidRPr="005D08A3">
        <w:t xml:space="preserve">využít </w:t>
      </w:r>
      <w:r w:rsidR="000C4D52" w:rsidRPr="005D08A3">
        <w:t>tradiční automatizac</w:t>
      </w:r>
      <w:r w:rsidR="005D08A3" w:rsidRPr="005D08A3">
        <w:t>i</w:t>
      </w:r>
      <w:r w:rsidR="000C4D52" w:rsidRPr="005D08A3">
        <w:t xml:space="preserve">. </w:t>
      </w:r>
      <w:r w:rsidR="000C4D52">
        <w:t xml:space="preserve">Na obrázku 1 jsou vidět případy, kdy je vhodné využít tradiční automatizaci, </w:t>
      </w:r>
      <w:r w:rsidR="00B53235">
        <w:t>kdy</w:t>
      </w:r>
      <w:r w:rsidR="000C4D52">
        <w:t xml:space="preserve"> RPA a </w:t>
      </w:r>
      <w:r w:rsidR="00B53235">
        <w:t>také</w:t>
      </w:r>
      <w:r w:rsidR="000C4D52">
        <w:t>, kdy je úkolů tak málo, že ekonomicky nedává smysl proces automatizovat.</w:t>
      </w:r>
      <w:r w:rsidR="001F676D">
        <w:t xml:space="preserve"> </w:t>
      </w:r>
      <w:r w:rsidR="00E35CB6">
        <w:t>Důvody proč zavést RPA podle</w:t>
      </w:r>
      <w:r w:rsidR="00B53235">
        <w:t xml:space="preserve"> </w:t>
      </w:r>
      <w:r w:rsidR="00E35CB6">
        <w:fldChar w:fldCharType="begin"/>
      </w:r>
      <w:r w:rsidR="00104BD4">
        <w:instrText xml:space="preserve"> ADDIN ZOTERO_ITEM CSL_CITATION {"citationID":"b6W0yLYJ","properties":{"formattedCitation":"(Aguirre a Rodriguez 2017)","plainCitation":"(Aguirre a Rodriguez 2017)","dontUpdate":true,"noteIndex":0},"citationItems":[{"id":399,"uris":["http://zotero.org/users/6963813/items/SZRPD7DP"],"uri":["http://zotero.org/users/6963813/items/SZRPD7DP"],"itemData":{"id":399,"type":"chapter","container-title":"Applied Computer Sciences in Engineering","event-place":"Cham","ISBN":"978-3-319-66962-5","note":"collection-title: Communications in Computer and Information Science\nDOI: 10.1007/978-3-319-66963-2_7","page":"65-71","publisher":"Springer International Publishing","publisher-place":"Cham","source":"DOI.org (Crossref)","title":"Automation of a Business Process Using Robotic Process Automation (RPA): A Case Study","title-short":"Automation of a Business Process Using Robotic Process Automation (RPA)","URL":"http://link.springer.com/10.1007/978-3-319-66963-2_7","volume":"742","editor":[{"family":"Figueroa-García","given":"Juan Carlos"},{"family":"López-Santana","given":"Eduyn Ramiro"},{"family":"Villa-Ramírez","given":"José Luis"},{"family":"Ferro-Escobar","given":"Roberto"}],"author":[{"family":"Aguirre","given":"Santiago"},{"family":"Rodriguez","given":"Alejandro"}],"accessed":{"date-parts":[["2021",6,2]]},"issued":{"date-parts":[["2017"]]}}}],"schema":"https://github.com/citation-style-language/schema/raw/master/csl-citation.json"} </w:instrText>
      </w:r>
      <w:r w:rsidR="00E35CB6">
        <w:fldChar w:fldCharType="separate"/>
      </w:r>
      <w:r w:rsidR="00E35CB6" w:rsidRPr="00E35CB6">
        <w:t xml:space="preserve">Aguirre a Rodriguez </w:t>
      </w:r>
      <w:r w:rsidR="00B53235">
        <w:t>(</w:t>
      </w:r>
      <w:r w:rsidR="00E35CB6" w:rsidRPr="00E35CB6">
        <w:t>2017)</w:t>
      </w:r>
      <w:r w:rsidR="00E35CB6">
        <w:fldChar w:fldCharType="end"/>
      </w:r>
      <w:r w:rsidR="00B53235">
        <w:t xml:space="preserve"> jsou:</w:t>
      </w:r>
    </w:p>
    <w:p w14:paraId="62D6B55D" w14:textId="5EC3F135" w:rsidR="001F676D" w:rsidRPr="001F676D" w:rsidRDefault="001F676D" w:rsidP="001F676D">
      <w:pPr>
        <w:pStyle w:val="Odstavecseseznamem"/>
        <w:numPr>
          <w:ilvl w:val="0"/>
          <w:numId w:val="23"/>
        </w:numPr>
        <w:rPr>
          <w:rStyle w:val="Zdraznn"/>
          <w:rFonts w:eastAsia="Times New Roman"/>
          <w:i w:val="0"/>
          <w:iCs w:val="0"/>
          <w:color w:val="333333"/>
          <w:spacing w:val="2"/>
          <w:szCs w:val="24"/>
          <w:lang w:eastAsia="cs-CZ"/>
        </w:rPr>
      </w:pPr>
      <w:r w:rsidRPr="001F676D">
        <w:rPr>
          <w:rStyle w:val="Zdraznn"/>
          <w:rFonts w:eastAsia="Times New Roman"/>
          <w:i w:val="0"/>
          <w:iCs w:val="0"/>
          <w:color w:val="333333"/>
          <w:spacing w:val="2"/>
          <w:szCs w:val="24"/>
          <w:lang w:eastAsia="cs-CZ"/>
        </w:rPr>
        <w:lastRenderedPageBreak/>
        <w:t>Nízké kognitivní požadavky</w:t>
      </w:r>
      <w:r w:rsidR="00E35CB6">
        <w:rPr>
          <w:rStyle w:val="Zdraznn"/>
          <w:rFonts w:eastAsia="Times New Roman"/>
          <w:i w:val="0"/>
          <w:iCs w:val="0"/>
          <w:color w:val="333333"/>
          <w:spacing w:val="2"/>
          <w:szCs w:val="24"/>
          <w:lang w:eastAsia="cs-CZ"/>
        </w:rPr>
        <w:t xml:space="preserve"> procesu. Ú</w:t>
      </w:r>
      <w:r w:rsidRPr="001F676D">
        <w:rPr>
          <w:rStyle w:val="Zdraznn"/>
          <w:rFonts w:eastAsia="Times New Roman"/>
          <w:i w:val="0"/>
          <w:iCs w:val="0"/>
          <w:color w:val="333333"/>
          <w:spacing w:val="2"/>
          <w:szCs w:val="24"/>
          <w:lang w:eastAsia="cs-CZ"/>
        </w:rPr>
        <w:t>kol</w:t>
      </w:r>
      <w:r w:rsidR="00B53235">
        <w:rPr>
          <w:rStyle w:val="Zdraznn"/>
          <w:rFonts w:eastAsia="Times New Roman"/>
          <w:i w:val="0"/>
          <w:iCs w:val="0"/>
          <w:color w:val="333333"/>
          <w:spacing w:val="2"/>
          <w:szCs w:val="24"/>
          <w:lang w:eastAsia="cs-CZ"/>
        </w:rPr>
        <w:t>y</w:t>
      </w:r>
      <w:r w:rsidRPr="001F676D">
        <w:rPr>
          <w:rStyle w:val="Zdraznn"/>
          <w:rFonts w:eastAsia="Times New Roman"/>
          <w:i w:val="0"/>
          <w:iCs w:val="0"/>
          <w:color w:val="333333"/>
          <w:spacing w:val="2"/>
          <w:szCs w:val="24"/>
          <w:lang w:eastAsia="cs-CZ"/>
        </w:rPr>
        <w:t xml:space="preserve"> nevyžaduj</w:t>
      </w:r>
      <w:r w:rsidR="00B53235">
        <w:rPr>
          <w:rStyle w:val="Zdraznn"/>
          <w:rFonts w:eastAsia="Times New Roman"/>
          <w:i w:val="0"/>
          <w:iCs w:val="0"/>
          <w:color w:val="333333"/>
          <w:spacing w:val="2"/>
          <w:szCs w:val="24"/>
          <w:lang w:eastAsia="cs-CZ"/>
        </w:rPr>
        <w:t>í</w:t>
      </w:r>
      <w:r w:rsidRPr="001F676D">
        <w:rPr>
          <w:rStyle w:val="Zdraznn"/>
          <w:rFonts w:eastAsia="Times New Roman"/>
          <w:i w:val="0"/>
          <w:iCs w:val="0"/>
          <w:color w:val="333333"/>
          <w:spacing w:val="2"/>
          <w:szCs w:val="24"/>
          <w:lang w:eastAsia="cs-CZ"/>
        </w:rPr>
        <w:t xml:space="preserve"> subjektivní úsudek, kreativitu nebo interpretační schopnosti.</w:t>
      </w:r>
    </w:p>
    <w:p w14:paraId="61F8A73F" w14:textId="66A25AF0" w:rsidR="001F676D" w:rsidRPr="001F676D" w:rsidRDefault="001F676D" w:rsidP="001F676D">
      <w:pPr>
        <w:pStyle w:val="Odstavecseseznamem"/>
        <w:numPr>
          <w:ilvl w:val="0"/>
          <w:numId w:val="23"/>
        </w:numPr>
        <w:rPr>
          <w:rStyle w:val="Zdraznn"/>
          <w:rFonts w:eastAsia="Times New Roman"/>
          <w:i w:val="0"/>
          <w:iCs w:val="0"/>
          <w:color w:val="333333"/>
          <w:spacing w:val="2"/>
          <w:szCs w:val="24"/>
          <w:lang w:eastAsia="cs-CZ"/>
        </w:rPr>
      </w:pPr>
      <w:r w:rsidRPr="001F676D">
        <w:rPr>
          <w:rStyle w:val="Zdraznn"/>
          <w:rFonts w:eastAsia="Times New Roman"/>
          <w:i w:val="0"/>
          <w:iCs w:val="0"/>
          <w:color w:val="333333"/>
          <w:spacing w:val="2"/>
          <w:szCs w:val="24"/>
          <w:lang w:eastAsia="cs-CZ"/>
        </w:rPr>
        <w:t>Vysoká četnost</w:t>
      </w:r>
      <w:r w:rsidR="00B53235">
        <w:rPr>
          <w:rStyle w:val="Zdraznn"/>
          <w:rFonts w:eastAsia="Times New Roman"/>
          <w:i w:val="0"/>
          <w:iCs w:val="0"/>
          <w:color w:val="333333"/>
          <w:spacing w:val="2"/>
          <w:szCs w:val="24"/>
          <w:lang w:eastAsia="cs-CZ"/>
        </w:rPr>
        <w:t>. Časté</w:t>
      </w:r>
      <w:r w:rsidRPr="001F676D">
        <w:rPr>
          <w:rStyle w:val="Zdraznn"/>
          <w:rFonts w:eastAsia="Times New Roman"/>
          <w:i w:val="0"/>
          <w:iCs w:val="0"/>
          <w:color w:val="333333"/>
          <w:spacing w:val="2"/>
          <w:szCs w:val="24"/>
          <w:lang w:eastAsia="cs-CZ"/>
        </w:rPr>
        <w:t xml:space="preserve"> </w:t>
      </w:r>
      <w:r w:rsidR="00B53235" w:rsidRPr="001F676D">
        <w:rPr>
          <w:rStyle w:val="Zdraznn"/>
          <w:rFonts w:eastAsia="Times New Roman"/>
          <w:i w:val="0"/>
          <w:iCs w:val="0"/>
          <w:color w:val="333333"/>
          <w:spacing w:val="2"/>
          <w:szCs w:val="24"/>
          <w:lang w:eastAsia="cs-CZ"/>
        </w:rPr>
        <w:t>provádě</w:t>
      </w:r>
      <w:r w:rsidR="00B53235">
        <w:rPr>
          <w:rStyle w:val="Zdraznn"/>
          <w:rFonts w:eastAsia="Times New Roman"/>
          <w:i w:val="0"/>
          <w:iCs w:val="0"/>
          <w:color w:val="333333"/>
          <w:spacing w:val="2"/>
          <w:szCs w:val="24"/>
          <w:lang w:eastAsia="cs-CZ"/>
        </w:rPr>
        <w:t>ní</w:t>
      </w:r>
      <w:r w:rsidR="00B53235" w:rsidRPr="001F676D">
        <w:rPr>
          <w:rStyle w:val="Zdraznn"/>
          <w:rFonts w:eastAsia="Times New Roman"/>
          <w:i w:val="0"/>
          <w:iCs w:val="0"/>
          <w:color w:val="333333"/>
          <w:spacing w:val="2"/>
          <w:szCs w:val="24"/>
          <w:lang w:eastAsia="cs-CZ"/>
        </w:rPr>
        <w:t xml:space="preserve"> </w:t>
      </w:r>
      <w:r w:rsidRPr="001F676D">
        <w:rPr>
          <w:rStyle w:val="Zdraznn"/>
          <w:rFonts w:eastAsia="Times New Roman"/>
          <w:i w:val="0"/>
          <w:iCs w:val="0"/>
          <w:color w:val="333333"/>
          <w:spacing w:val="2"/>
          <w:szCs w:val="24"/>
          <w:lang w:eastAsia="cs-CZ"/>
        </w:rPr>
        <w:t>úkol</w:t>
      </w:r>
      <w:r w:rsidR="00B53235">
        <w:rPr>
          <w:rStyle w:val="Zdraznn"/>
          <w:rFonts w:eastAsia="Times New Roman"/>
          <w:i w:val="0"/>
          <w:iCs w:val="0"/>
          <w:color w:val="333333"/>
          <w:spacing w:val="2"/>
          <w:szCs w:val="24"/>
          <w:lang w:eastAsia="cs-CZ"/>
        </w:rPr>
        <w:t>ů.</w:t>
      </w:r>
    </w:p>
    <w:p w14:paraId="1B34FC66" w14:textId="5AE6A2E0" w:rsidR="001F676D" w:rsidRPr="001F676D" w:rsidRDefault="001F676D" w:rsidP="001F676D">
      <w:pPr>
        <w:pStyle w:val="Odstavecseseznamem"/>
        <w:numPr>
          <w:ilvl w:val="0"/>
          <w:numId w:val="23"/>
        </w:numPr>
        <w:rPr>
          <w:rStyle w:val="Zdraznn"/>
          <w:rFonts w:eastAsia="Times New Roman"/>
          <w:i w:val="0"/>
          <w:iCs w:val="0"/>
          <w:color w:val="333333"/>
          <w:spacing w:val="2"/>
          <w:szCs w:val="24"/>
          <w:lang w:eastAsia="cs-CZ"/>
        </w:rPr>
      </w:pPr>
      <w:r w:rsidRPr="001F676D">
        <w:rPr>
          <w:rStyle w:val="Zdraznn"/>
          <w:rFonts w:eastAsia="Times New Roman"/>
          <w:i w:val="0"/>
          <w:iCs w:val="0"/>
          <w:color w:val="333333"/>
          <w:spacing w:val="2"/>
          <w:szCs w:val="24"/>
          <w:lang w:eastAsia="cs-CZ"/>
        </w:rPr>
        <w:t>Přístup k více systémům</w:t>
      </w:r>
      <w:r w:rsidR="00E35CB6">
        <w:rPr>
          <w:rStyle w:val="Zdraznn"/>
          <w:rFonts w:eastAsia="Times New Roman"/>
          <w:i w:val="0"/>
          <w:iCs w:val="0"/>
          <w:color w:val="333333"/>
          <w:spacing w:val="2"/>
          <w:szCs w:val="24"/>
          <w:lang w:eastAsia="cs-CZ"/>
        </w:rPr>
        <w:t xml:space="preserve">, pokud proces </w:t>
      </w:r>
      <w:r w:rsidRPr="001F676D">
        <w:rPr>
          <w:rStyle w:val="Zdraznn"/>
          <w:rFonts w:eastAsia="Times New Roman"/>
          <w:i w:val="0"/>
          <w:iCs w:val="0"/>
          <w:color w:val="333333"/>
          <w:spacing w:val="2"/>
          <w:szCs w:val="24"/>
          <w:lang w:eastAsia="cs-CZ"/>
        </w:rPr>
        <w:t>vyžaduje přístup k více aplikacím a systémům k provedení úlohy.</w:t>
      </w:r>
    </w:p>
    <w:p w14:paraId="5AC386BB" w14:textId="77777777" w:rsidR="001F676D" w:rsidRPr="001F676D" w:rsidRDefault="001F676D" w:rsidP="001F676D">
      <w:pPr>
        <w:pStyle w:val="Odstavecseseznamem"/>
        <w:numPr>
          <w:ilvl w:val="0"/>
          <w:numId w:val="23"/>
        </w:numPr>
        <w:rPr>
          <w:rStyle w:val="Zdraznn"/>
          <w:rFonts w:eastAsia="Times New Roman"/>
          <w:i w:val="0"/>
          <w:iCs w:val="0"/>
          <w:color w:val="333333"/>
          <w:spacing w:val="2"/>
          <w:szCs w:val="24"/>
          <w:lang w:eastAsia="cs-CZ"/>
        </w:rPr>
      </w:pPr>
      <w:r w:rsidRPr="001F676D">
        <w:rPr>
          <w:rStyle w:val="Zdraznn"/>
          <w:rFonts w:eastAsia="Times New Roman"/>
          <w:i w:val="0"/>
          <w:iCs w:val="0"/>
          <w:color w:val="333333"/>
          <w:spacing w:val="2"/>
          <w:szCs w:val="24"/>
          <w:lang w:eastAsia="cs-CZ"/>
        </w:rPr>
        <w:t>Omezené zpracování výjimek. Úkoly, které jsou vysoce standardizované s omezenými nebo žádnými výjimkami.</w:t>
      </w:r>
    </w:p>
    <w:p w14:paraId="01625482" w14:textId="77777777" w:rsidR="006861B2" w:rsidRPr="006861B2" w:rsidRDefault="001F676D" w:rsidP="006861B2">
      <w:pPr>
        <w:pStyle w:val="Odstavecseseznamem"/>
        <w:numPr>
          <w:ilvl w:val="0"/>
          <w:numId w:val="23"/>
        </w:numPr>
        <w:rPr>
          <w:rStyle w:val="Zdraznn"/>
        </w:rPr>
      </w:pPr>
      <w:r w:rsidRPr="001F676D">
        <w:rPr>
          <w:rStyle w:val="Zdraznn"/>
          <w:rFonts w:eastAsia="Times New Roman"/>
          <w:i w:val="0"/>
          <w:iCs w:val="0"/>
          <w:color w:val="333333"/>
          <w:spacing w:val="2"/>
          <w:szCs w:val="24"/>
          <w:lang w:eastAsia="cs-CZ"/>
        </w:rPr>
        <w:t>Lidská chyba. Úkoly, které jsou náchylné k lidské chybě v důsledku manuální práce.</w:t>
      </w:r>
    </w:p>
    <w:p w14:paraId="329FF413" w14:textId="5655D830" w:rsidR="006861B2" w:rsidRDefault="006861B2" w:rsidP="006861B2">
      <w:pPr>
        <w:pStyle w:val="Odstavecseseznamem"/>
      </w:pPr>
      <w:r>
        <w:rPr>
          <w:noProof/>
          <w:lang w:eastAsia="cs-CZ"/>
        </w:rPr>
        <mc:AlternateContent>
          <mc:Choice Requires="wpg">
            <w:drawing>
              <wp:anchor distT="0" distB="0" distL="114300" distR="114300" simplePos="0" relativeHeight="251660288" behindDoc="1" locked="0" layoutInCell="1" allowOverlap="1" wp14:anchorId="36538F44" wp14:editId="2A7DDEEF">
                <wp:simplePos x="0" y="0"/>
                <wp:positionH relativeFrom="column">
                  <wp:posOffset>-5080</wp:posOffset>
                </wp:positionH>
                <wp:positionV relativeFrom="paragraph">
                  <wp:posOffset>250825</wp:posOffset>
                </wp:positionV>
                <wp:extent cx="5579745" cy="3800475"/>
                <wp:effectExtent l="0" t="0" r="1905" b="9525"/>
                <wp:wrapTight wrapText="bothSides">
                  <wp:wrapPolygon edited="0">
                    <wp:start x="0" y="0"/>
                    <wp:lineTo x="0" y="21546"/>
                    <wp:lineTo x="21534" y="21546"/>
                    <wp:lineTo x="21534" y="19380"/>
                    <wp:lineTo x="20575" y="18839"/>
                    <wp:lineTo x="20427" y="0"/>
                    <wp:lineTo x="0" y="0"/>
                  </wp:wrapPolygon>
                </wp:wrapTight>
                <wp:docPr id="5" name="Skupina 5"/>
                <wp:cNvGraphicFramePr/>
                <a:graphic xmlns:a="http://schemas.openxmlformats.org/drawingml/2006/main">
                  <a:graphicData uri="http://schemas.microsoft.com/office/word/2010/wordprocessingGroup">
                    <wpg:wgp>
                      <wpg:cNvGrpSpPr/>
                      <wpg:grpSpPr>
                        <a:xfrm>
                          <a:off x="0" y="0"/>
                          <a:ext cx="5579745" cy="3800475"/>
                          <a:chOff x="0" y="0"/>
                          <a:chExt cx="5579745" cy="3800475"/>
                        </a:xfrm>
                      </wpg:grpSpPr>
                      <pic:pic xmlns:pic="http://schemas.openxmlformats.org/drawingml/2006/picture">
                        <pic:nvPicPr>
                          <pic:cNvPr id="1" name="Obrázek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248275" cy="3340735"/>
                          </a:xfrm>
                          <a:prstGeom prst="rect">
                            <a:avLst/>
                          </a:prstGeom>
                        </pic:spPr>
                      </pic:pic>
                      <wps:wsp>
                        <wps:cNvPr id="2" name="Textové pole 2"/>
                        <wps:cNvSpPr txBox="1"/>
                        <wps:spPr>
                          <a:xfrm>
                            <a:off x="0" y="3419475"/>
                            <a:ext cx="5579745" cy="381000"/>
                          </a:xfrm>
                          <a:prstGeom prst="rect">
                            <a:avLst/>
                          </a:prstGeom>
                          <a:solidFill>
                            <a:prstClr val="white"/>
                          </a:solidFill>
                          <a:ln>
                            <a:noFill/>
                          </a:ln>
                        </wps:spPr>
                        <wps:txbx>
                          <w:txbxContent>
                            <w:p w14:paraId="20708475" w14:textId="56018D82" w:rsidR="000C4D52" w:rsidRDefault="000C4D52" w:rsidP="000C4D52">
                              <w:pPr>
                                <w:pStyle w:val="Titulek"/>
                              </w:pPr>
                              <w:r>
                                <w:t xml:space="preserve">Obrázek </w:t>
                              </w:r>
                              <w:r w:rsidR="008C4DE2">
                                <w:fldChar w:fldCharType="begin"/>
                              </w:r>
                              <w:r w:rsidR="008C4DE2">
                                <w:instrText xml:space="preserve"> SEQ Obrázek \* ARABIC </w:instrText>
                              </w:r>
                              <w:r w:rsidR="008C4DE2">
                                <w:fldChar w:fldCharType="separate"/>
                              </w:r>
                              <w:r>
                                <w:rPr>
                                  <w:noProof/>
                                </w:rPr>
                                <w:t>1</w:t>
                              </w:r>
                              <w:r w:rsidR="008C4DE2">
                                <w:rPr>
                                  <w:noProof/>
                                </w:rPr>
                                <w:fldChar w:fldCharType="end"/>
                              </w:r>
                              <w:r>
                                <w:t xml:space="preserve">: </w:t>
                              </w:r>
                              <w:r w:rsidRPr="00727626">
                                <w:t>Vhodnost použití RPA k počtu případů a složitosti procesu</w:t>
                              </w:r>
                            </w:p>
                            <w:p w14:paraId="3DA7A122" w14:textId="40C971A9" w:rsidR="000C4D52" w:rsidRDefault="000C4D52" w:rsidP="000C4D52">
                              <w:pPr>
                                <w:pStyle w:val="Zdroj"/>
                                <w:rPr>
                                  <w:szCs w:val="22"/>
                                </w:rPr>
                              </w:pPr>
                              <w:r>
                                <w:t xml:space="preserve">Zdroj: </w:t>
                              </w:r>
                              <w:r>
                                <w:rPr>
                                  <w:szCs w:val="22"/>
                                </w:rPr>
                                <w:fldChar w:fldCharType="begin"/>
                              </w:r>
                              <w:r>
                                <w:rPr>
                                  <w:szCs w:val="22"/>
                                </w:rPr>
                                <w:instrText xml:space="preserve"> ADDIN ZOTERO_ITEM CSL_CITATION {"citationID":"Wx2J2Vhn","properties":{"formattedCitation":"(van der\\uc0\\u160{}Aalst et al. 2018)","plainCitation":"(van der Aalst et al. 2018)","noteIndex":0},"citationItems":[{"id":368,"uris":["http://zotero.org/users/6963813/items/8L8VXN7B"],"uri":["http://zotero.org/users/6963813/items/8L8VXN7B"],"itemData":{"id":368,"type":"article-journal","container-title":"Business &amp; Information Systems Engineering","DOI":"10.1007/s12599-018-0542-4","ISSN":"1867-0202","issue":"4","journalAbbreviation":"Bus Inf Syst Eng","language":"en","page":"269-272","source":"Springer Link","title":"Robotic Process Automation","volume":"60","author":[{"family":"Aalst","given":"Wil M. P.","non-dropping-particle":"van der"},{"family":"Bichler","given":"Martin"},{"family":"Heinzl","given":"Armin"}],"issued":{"date-parts":[["2018",8,1]]}}}],"schema":"https://github.com/citation-style-language/schema/raw/master/csl-citation.json"} </w:instrText>
                              </w:r>
                              <w:r>
                                <w:rPr>
                                  <w:szCs w:val="22"/>
                                </w:rPr>
                                <w:fldChar w:fldCharType="separate"/>
                              </w:r>
                              <w:r>
                                <w:rPr>
                                  <w:szCs w:val="22"/>
                                </w:rPr>
                                <w:t>van der Aalst et al., 2018</w:t>
                              </w:r>
                              <w:r>
                                <w:rPr>
                                  <w:szCs w:val="22"/>
                                </w:rPr>
                                <w:fldChar w:fldCharType="end"/>
                              </w:r>
                            </w:p>
                            <w:p w14:paraId="1570CA4A" w14:textId="77777777" w:rsidR="006861B2" w:rsidRPr="006861B2" w:rsidRDefault="006861B2" w:rsidP="006861B2"/>
                            <w:p w14:paraId="541E7C77" w14:textId="77777777" w:rsidR="006861B2" w:rsidRPr="006861B2" w:rsidRDefault="006861B2" w:rsidP="006861B2"/>
                            <w:p w14:paraId="532BE97A" w14:textId="77777777" w:rsidR="006861B2" w:rsidRPr="006861B2" w:rsidRDefault="006861B2" w:rsidP="006861B2"/>
                            <w:p w14:paraId="3704B25A" w14:textId="77777777" w:rsidR="006861B2" w:rsidRPr="006861B2" w:rsidRDefault="006861B2" w:rsidP="006861B2"/>
                            <w:p w14:paraId="149E9BDB" w14:textId="62DD7508" w:rsidR="000C4D52" w:rsidRPr="000C4D52" w:rsidRDefault="000C4D52" w:rsidP="000C4D52"/>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36538F44" id="Skupina 5" o:spid="_x0000_s1026" style="position:absolute;left:0;text-align:left;margin-left:-.4pt;margin-top:19.75pt;width:439.35pt;height:299.25pt;z-index:-251656192" coordsize="55797,38004" o:gfxdata="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rázek 1" o:spid="_x0000_s1027" type="#_x0000_t75" style="position:absolute;width:52482;height:334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">
                  <v:imagedata r:id="rId10" o:title=""/>
                </v:shape>
                <v:shapetype id="_x0000_t202" coordsize="21600,21600" o:spt="202" path="m,l,21600r21600,l21600,xe">
                  <v:stroke joinstyle="miter"/>
                  <v:path gradientshapeok="t" o:connecttype="rect"/>
                </v:shapetype>
                <v:shape id="Textové pole 2" o:spid="_x0000_s1028" type="#_x0000_t202" style="position:absolute;top:34194;width:55797;height:3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20708475" w14:textId="56018D82" w:rsidR="000C4D52" w:rsidRDefault="000C4D52" w:rsidP="000C4D52">
                        <w:pPr>
                          <w:pStyle w:val="Titulek"/>
                        </w:pPr>
                        <w:r>
                          <w:t xml:space="preserve">Obrázek </w:t>
                        </w:r>
                        <w:r w:rsidR="008C4DE2">
                          <w:fldChar w:fldCharType="begin"/>
                        </w:r>
                        <w:r w:rsidR="008C4DE2">
                          <w:instrText xml:space="preserve"> SEQ Obrázek \* ARABIC </w:instrText>
                        </w:r>
                        <w:r w:rsidR="008C4DE2">
                          <w:fldChar w:fldCharType="separate"/>
                        </w:r>
                        <w:r>
                          <w:rPr>
                            <w:noProof/>
                          </w:rPr>
                          <w:t>1</w:t>
                        </w:r>
                        <w:r w:rsidR="008C4DE2">
                          <w:rPr>
                            <w:noProof/>
                          </w:rPr>
                          <w:fldChar w:fldCharType="end"/>
                        </w:r>
                        <w:r>
                          <w:t xml:space="preserve">: </w:t>
                        </w:r>
                        <w:r w:rsidRPr="00727626">
                          <w:t>Vhodnost použití RPA k počtu případů a složitosti procesu</w:t>
                        </w:r>
                      </w:p>
                      <w:p w14:paraId="3DA7A122" w14:textId="40C971A9" w:rsidR="000C4D52" w:rsidRDefault="000C4D52" w:rsidP="000C4D52">
                        <w:pPr>
                          <w:pStyle w:val="Zdroj"/>
                          <w:rPr>
                            <w:szCs w:val="22"/>
                          </w:rPr>
                        </w:pPr>
                        <w:r>
                          <w:t xml:space="preserve">Zdroj: </w:t>
                        </w:r>
                        <w:r>
                          <w:rPr>
                            <w:szCs w:val="22"/>
                          </w:rPr>
                          <w:fldChar w:fldCharType="begin"/>
                        </w:r>
                        <w:r>
                          <w:rPr>
                            <w:szCs w:val="22"/>
                          </w:rPr>
                          <w:instrText xml:space="preserve"> ADDIN ZOTERO_ITEM CSL_CITATION {"citationID":"Wx2J2Vhn","properties":{"formattedCitation":"(van der\\uc0\\u160{}Aalst et al. 2018)","plainCitation":"(van der Aalst et al. 2018)","noteIndex":0},"citationItems":[{"id":368,"uris":["http://zotero.org/users/6963813/items/8L8VXN7B"],"uri":["http://zotero.org/users/6963813/items/8L8VXN7B"],"itemData":{"id":368,"type":"article-journal","container-title":"Business &amp; Information Systems Engineering","DOI":"10.1007/s12599-018-0542-4","ISSN":"1867-0202","issue":"4","journalAbbreviation":"Bus Inf Syst Eng","language":"en","page":"269-272","source":"Springer Link","title":"Robotic Process Automation","volume":"60","author":[{"family":"Aalst","given":"Wil M. P.","non-dropping-particle":"van der"},{"family":"Bichler","given":"Martin"},{"family":"Heinzl","given":"Armin"}],"issued":{"date-parts":[["2018",8,1]]}}}],"schema":"https://github.com/citation-style-language/schema/raw/master/csl-citation.json"} </w:instrText>
                        </w:r>
                        <w:r>
                          <w:rPr>
                            <w:szCs w:val="22"/>
                          </w:rPr>
                          <w:fldChar w:fldCharType="separate"/>
                        </w:r>
                        <w:r>
                          <w:rPr>
                            <w:szCs w:val="22"/>
                          </w:rPr>
                          <w:t>van der Aalst et al., 2018</w:t>
                        </w:r>
                        <w:r>
                          <w:rPr>
                            <w:szCs w:val="22"/>
                          </w:rPr>
                          <w:fldChar w:fldCharType="end"/>
                        </w:r>
                      </w:p>
                      <w:p w14:paraId="1570CA4A" w14:textId="77777777" w:rsidR="006861B2" w:rsidRPr="006861B2" w:rsidRDefault="006861B2" w:rsidP="006861B2"/>
                      <w:p w14:paraId="541E7C77" w14:textId="77777777" w:rsidR="006861B2" w:rsidRPr="006861B2" w:rsidRDefault="006861B2" w:rsidP="006861B2"/>
                      <w:p w14:paraId="532BE97A" w14:textId="77777777" w:rsidR="006861B2" w:rsidRPr="006861B2" w:rsidRDefault="006861B2" w:rsidP="006861B2"/>
                      <w:p w14:paraId="3704B25A" w14:textId="77777777" w:rsidR="006861B2" w:rsidRPr="006861B2" w:rsidRDefault="006861B2" w:rsidP="006861B2"/>
                      <w:p w14:paraId="149E9BDB" w14:textId="62DD7508" w:rsidR="000C4D52" w:rsidRPr="000C4D52" w:rsidRDefault="000C4D52" w:rsidP="000C4D52"/>
                    </w:txbxContent>
                  </v:textbox>
                </v:shape>
                <w10:wrap type="tight"/>
              </v:group>
            </w:pict>
          </mc:Fallback>
        </mc:AlternateContent>
      </w:r>
    </w:p>
    <w:p w14:paraId="71043A91" w14:textId="22311CBB" w:rsidR="006861B2" w:rsidRPr="00D46EBE" w:rsidRDefault="006861B2" w:rsidP="006861B2">
      <w:pPr>
        <w:rPr>
          <w:lang w:val="en-GB"/>
        </w:rPr>
      </w:pPr>
      <w:r>
        <w:t xml:space="preserve">Důvody, proč využít RPA </w:t>
      </w:r>
      <w:r w:rsidR="005A26C2">
        <w:t xml:space="preserve">podle </w:t>
      </w:r>
      <w:r w:rsidR="005A26C2">
        <w:fldChar w:fldCharType="begin"/>
      </w:r>
      <w:r w:rsidR="003B50B8">
        <w:instrText xml:space="preserve"> ADDIN ZOTERO_ITEM CSL_CITATION {"citationID":"yMzqeUMC","properties":{"formattedCitation":"(Syed et al. 2020)","plainCitation":"(Syed et al. 2020)","dontUpdate":true,"noteIndex":0},"citationItems":[{"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schema":"https://github.com/citation-style-language/schema/raw/master/csl-citation.json"} </w:instrText>
      </w:r>
      <w:r w:rsidR="005A26C2">
        <w:fldChar w:fldCharType="separate"/>
      </w:r>
      <w:r w:rsidR="005A26C2" w:rsidRPr="005A26C2">
        <w:t xml:space="preserve">Syed et al. </w:t>
      </w:r>
      <w:r w:rsidR="005A26C2">
        <w:t>(</w:t>
      </w:r>
      <w:r w:rsidR="005A26C2" w:rsidRPr="005A26C2">
        <w:t>2020)</w:t>
      </w:r>
      <w:r w:rsidR="005A26C2">
        <w:fldChar w:fldCharType="end"/>
      </w:r>
      <w:r w:rsidR="005A26C2">
        <w:t xml:space="preserve"> </w:t>
      </w:r>
      <w:r>
        <w:t xml:space="preserve">jsou: </w:t>
      </w:r>
    </w:p>
    <w:p w14:paraId="4EE923A2" w14:textId="54329E0B" w:rsidR="006861B2" w:rsidRDefault="006861B2" w:rsidP="006861B2">
      <w:pPr>
        <w:pStyle w:val="Odstavecseseznamem"/>
        <w:numPr>
          <w:ilvl w:val="0"/>
          <w:numId w:val="24"/>
        </w:numPr>
      </w:pPr>
      <w:r>
        <w:t xml:space="preserve">Provozní efektivita: </w:t>
      </w:r>
    </w:p>
    <w:p w14:paraId="03D359BA" w14:textId="76CCCF5A" w:rsidR="006861B2" w:rsidRDefault="006861B2" w:rsidP="006861B2">
      <w:pPr>
        <w:pStyle w:val="Odstavecseseznamem"/>
      </w:pPr>
      <w:r>
        <w:t>Ve většině příkladů, proč využít RPA</w:t>
      </w:r>
      <w:r w:rsidR="001F630F" w:rsidRPr="00C31F84">
        <w:rPr>
          <w:color w:val="FF0000"/>
        </w:rPr>
        <w:t>,</w:t>
      </w:r>
      <w:r>
        <w:t xml:space="preserve"> </w:t>
      </w:r>
      <w:r w:rsidR="00B53235">
        <w:t>s</w:t>
      </w:r>
      <w:r>
        <w:t>e uvádí, že většina firem se především zaměřuje na ukazatel FTE (Full-time ekvivalent</w:t>
      </w:r>
      <w:r w:rsidR="004E33E1">
        <w:t xml:space="preserve"> – </w:t>
      </w:r>
      <w:r w:rsidR="009F5094">
        <w:t>ekvivalent plného p</w:t>
      </w:r>
      <w:r w:rsidR="00EF13A3">
        <w:t>racovního úvazku</w:t>
      </w:r>
      <w:r>
        <w:t>) a snaží se pomocí RPA ušetřit FTE na určitém procesu</w:t>
      </w:r>
      <w:r w:rsidR="008D602A">
        <w:t xml:space="preserve"> </w:t>
      </w:r>
      <w:r w:rsidR="008D602A">
        <w:fldChar w:fldCharType="begin"/>
      </w:r>
      <w:r w:rsidR="003B50B8">
        <w:instrText xml:space="preserve"> ADDIN ZOTERO_ITEM CSL_CITATION {"citationID":"u0NPtO8W","properties":{"formattedCitation":"(Anagnoste 2017; Dunlap a Lacity 2017)","plainCitation":"(Anagnoste 2017; Dunlap a Lacity 2017)","dontUpdate":true,"noteIndex":0},"citationItems":[{"id":"YLYRivxY/YlGyH8EG","uris":["http://zotero.org/users/6963813/items/66BAYBZK"],"uri":["http://zotero.org/users/6963813/items/66BAYBZK"],"itemData":{"id":383,"type":"article-journal","abstract":"Abstract\n            Forced to provide results consistent results to shareholders the organizations turned to Robotic Process Automation (RPA) in order to tackle the following typical challenges they face: (1) Cost reduction, (2) Quality increase and (3) Faster processes. RPA is now considered the next big thing for the Shared Services Centers (SSC) and Business Process Outsourced (BPO) around the world, and especially in Central and Eastern Europe. In SSCs and BPOs the activities with the highest potential for automation are in finance, supply chain and in human resource departments. This means that the problems these business are facing are mostly related to high data entry volumes, high error rates, significant rework, numerous manual processes, multiple not-integrated legacy systems and high turnover due to repetitive/low value added activities. One advantage of RPA is that it can be trained by the users to undertake structured repeatable, computer based tasks interacting in the same time with multiple systems while performing complex decisions based on algorithms. By doing this, the robot can identify the exceptions for manual processing, remove idle times and keep logs of actions performed. Another advantage is that the automated solutions can work 24/7, it can be implemented fast, work with the existing architecture, cut data entry costs by up to 70% and perform at 30% of the cost of a full time employee, thus providing a quick and tangible return to organizations. For Romania, a key destination for SSCs and BPOs, this technology will make them more competitive, but also will lead to a creation of a series of high-paid jobs while eliminating the low-input jobs. The paper will analyze also the most important vendor providers of RPA solutions on the market and will provide specific case studies from different industries, thus helping future leaders and organizations taking better decisions.","container-title":"Proceedings of the International Conference on Business Excellence","DOI":"10.1515/picbe-2017-0072","ISSN":"2558-9652","issue":"1","language":"en","page":"676-686","source":"DOI.org (Crossref)","title":"Robotic Automation Process - The next major revolution in terms of back office operations improvement","volume":"11","author":[{"family":"Anagnoste","given":"Sorin"}],"issued":{"date-parts":[["2017",7,1]]}}},{"id":421,"uris":["http://zotero.org/users/6963813/items/T54NZVA3"],"uri":["http://zotero.org/users/6963813/items/T54NZVA3"],"itemData":{"id":421,"type":"article-journal","abstract":"This teaching case study provides a rich and realistic story of automating knowledge work within the context of a large, non-profit company. As an early pioneer in robotic process automation that built their own tool, the automation team at Blue Cross Blue Shield North Carolina (BCBSNC) sought to improve business performance through automation, which they accomplished in the form of a triple digit return on investment. However, BCBSNC managers had to mitigate the consequences of such success, such as deciding how to deal with redundant staff in an organization that values its employees and how to evaluate the work of the retained staff whose jobs became more challenging after automation. This case offers an opportunity to diagnose and to prescribe practices for resolving automation tussles among organizational stakeholders, including senior management vs middle managers, IT departments vs business operations, management vs labor, and ultimately man vs machine.","container-title":"Journal of Information Technology Teaching Cases","DOI":"10.1057/s41266-016-0008-9","ISSN":"2043-8869, 2043-8869","issue":"1","journalAbbreviation":"Journal of Information Technology Teaching Cases","language":"en","page":"29-34","source":"DOI.org (Crossref)","title":"Resolving Tussles in Service Automation Deployments: Service Automation at Blue Cross Blue Shield North Carolina (BCBSNC)","title-short":"Resolving Tussles in Service Automation Deployments","URL":"http://journals.sagepub.com/doi/10.1057/s41266-016-0008-9","volume":"7","author":[{"family":"Dunlap","given":"Rod"},{"family":"Lacity","given":"Mary"}],"accessed":{"date-parts":[["2021",6,7]]},"issued":{"date-parts":[["2017",5]]}}}],"schema":"https://github.com/citation-style-language/schema/raw/master/csl-citation.json"} </w:instrText>
      </w:r>
      <w:r w:rsidR="008D602A">
        <w:fldChar w:fldCharType="separate"/>
      </w:r>
      <w:r w:rsidR="008D602A" w:rsidRPr="008D602A">
        <w:t>(Anagnoste</w:t>
      </w:r>
      <w:r w:rsidR="008D602A">
        <w:t>,</w:t>
      </w:r>
      <w:r w:rsidR="008D602A" w:rsidRPr="008D602A">
        <w:t xml:space="preserve"> 2017; Dunlap a Lacity</w:t>
      </w:r>
      <w:r w:rsidR="008D602A">
        <w:t>,</w:t>
      </w:r>
      <w:r w:rsidR="008D602A" w:rsidRPr="008D602A">
        <w:t xml:space="preserve"> 2017)</w:t>
      </w:r>
      <w:r w:rsidR="008D602A">
        <w:fldChar w:fldCharType="end"/>
      </w:r>
      <w:r>
        <w:t>.</w:t>
      </w:r>
      <w:r w:rsidR="00AD7027">
        <w:t xml:space="preserve"> Díky RPA je možné zvýšit rychlost zpracování transakcí, </w:t>
      </w:r>
      <w:r w:rsidR="0026622F">
        <w:t>snížit</w:t>
      </w:r>
      <w:r w:rsidR="00AD7027">
        <w:t xml:space="preserve"> množství manuální</w:t>
      </w:r>
      <w:r w:rsidR="00B53235">
        <w:t>ch</w:t>
      </w:r>
      <w:r w:rsidR="00AD7027">
        <w:t xml:space="preserve"> a rutinních úkolů</w:t>
      </w:r>
      <w:r w:rsidR="001F630F" w:rsidRPr="00C31F84">
        <w:rPr>
          <w:color w:val="FF0000"/>
        </w:rPr>
        <w:t>,</w:t>
      </w:r>
      <w:r w:rsidR="00AD7027">
        <w:t xml:space="preserve"> </w:t>
      </w:r>
      <w:r w:rsidR="002F0F7F">
        <w:t>čímž</w:t>
      </w:r>
      <w:r w:rsidR="00AD7027">
        <w:t xml:space="preserve"> mají</w:t>
      </w:r>
      <w:r w:rsidR="002F0F7F">
        <w:t xml:space="preserve"> pracovníci</w:t>
      </w:r>
      <w:r w:rsidR="00AD7027">
        <w:t xml:space="preserve"> více </w:t>
      </w:r>
      <w:r w:rsidR="002F0F7F">
        <w:t>času</w:t>
      </w:r>
      <w:r w:rsidR="00AD7027">
        <w:t xml:space="preserve"> na </w:t>
      </w:r>
      <w:r w:rsidR="00AD7027">
        <w:lastRenderedPageBreak/>
        <w:t>úkoly s vyšší přidanou hodnotou. Dále dokáže snížit manipulační čas</w:t>
      </w:r>
      <w:r w:rsidR="00384A3E">
        <w:t>,</w:t>
      </w:r>
      <w:r w:rsidR="00AD7027">
        <w:t xml:space="preserve"> čas čekání</w:t>
      </w:r>
      <w:r w:rsidR="002F0F7F">
        <w:t>,</w:t>
      </w:r>
      <w:r w:rsidR="00AD7027">
        <w:t xml:space="preserve"> a zkrátit tak trvání určitého procesu.</w:t>
      </w:r>
    </w:p>
    <w:p w14:paraId="5AEE5DE8" w14:textId="77777777" w:rsidR="00DC0CCB" w:rsidRDefault="00DC0CCB" w:rsidP="006861B2">
      <w:pPr>
        <w:pStyle w:val="Odstavecseseznamem"/>
      </w:pPr>
    </w:p>
    <w:p w14:paraId="3619DC45" w14:textId="0D13BAA0" w:rsidR="00AD7027" w:rsidRDefault="00AD7027" w:rsidP="00AD7027">
      <w:pPr>
        <w:pStyle w:val="Odstavecseseznamem"/>
        <w:numPr>
          <w:ilvl w:val="0"/>
          <w:numId w:val="24"/>
        </w:numPr>
      </w:pPr>
      <w:r>
        <w:t>Kvalita služeb:</w:t>
      </w:r>
      <w:r w:rsidRPr="00AD7027">
        <w:t xml:space="preserve"> </w:t>
      </w:r>
    </w:p>
    <w:p w14:paraId="48EB437F" w14:textId="64A3DBBA" w:rsidR="00AD7027" w:rsidRDefault="001C3BC5" w:rsidP="00AD7027">
      <w:pPr>
        <w:pStyle w:val="Odstavecseseznamem"/>
      </w:pPr>
      <w:r>
        <w:t xml:space="preserve">Kvalita služeb se netýká jen toho, že RPA pomůže odstranit lidskou chybu při repetitivních úlohách, ale </w:t>
      </w:r>
      <w:r w:rsidR="00604B39">
        <w:t xml:space="preserve">RPA roboty mohou </w:t>
      </w:r>
      <w:r w:rsidR="002F0F7F">
        <w:t xml:space="preserve">zajišťovat </w:t>
      </w:r>
      <w:r w:rsidR="00604B39">
        <w:t>provoz systému, kter</w:t>
      </w:r>
      <w:r w:rsidR="002F0F7F">
        <w:t>ý</w:t>
      </w:r>
      <w:r w:rsidR="00604B39">
        <w:t xml:space="preserve"> m</w:t>
      </w:r>
      <w:r w:rsidR="0026622F">
        <w:t>á</w:t>
      </w:r>
      <w:r w:rsidR="00604B39">
        <w:t xml:space="preserve"> fungovat nepřetržitě </w:t>
      </w:r>
      <w:r w:rsidR="006B6C81">
        <w:t>„</w:t>
      </w:r>
      <w:r w:rsidR="00604B39">
        <w:t>24/7</w:t>
      </w:r>
      <w:r w:rsidR="006B6C81">
        <w:t>“</w:t>
      </w:r>
      <w:r w:rsidR="00963B05">
        <w:t xml:space="preserve"> </w:t>
      </w:r>
      <w:r w:rsidR="00755FDC">
        <w:fldChar w:fldCharType="begin"/>
      </w:r>
      <w:r w:rsidR="00755FDC">
        <w:instrText xml:space="preserve"> ADDIN ZOTERO_ITEM CSL_CITATION {"citationID":"hslt8nDt","properties":{"formattedCitation":"(Slaby, 2012)","plainCitation":"(Slaby, 2012)","noteIndex":0},"citationItems":[{"id":491,"uris":["http://zotero.org/users/6963813/items/BRIVM8ZG"],"uri":["http://zotero.org/users/6963813/items/BRIVM8ZG"],"itemData":{"id":491,"type":"article","title":"Robotic Automation Emerges asa Threat to Traditional Low-Cost Outsourcing","URL":"https://www.horsesforsources.com/wp-content/uploads/2016/06/RS-1210_Robotic-automation-emerges-as-a-threat-060516.pdf","author":[{"family":"Slaby","given":""}],"issued":{"date-parts":[["2012",10]]}}}],"schema":"https://github.com/citation-style-language/schema/raw/master/csl-citation.json"} </w:instrText>
      </w:r>
      <w:r w:rsidR="00755FDC">
        <w:fldChar w:fldCharType="separate"/>
      </w:r>
      <w:r w:rsidR="00755FDC" w:rsidRPr="00755FDC">
        <w:t>(Slaby, 2012)</w:t>
      </w:r>
      <w:r w:rsidR="00755FDC">
        <w:fldChar w:fldCharType="end"/>
      </w:r>
      <w:r w:rsidR="00604B39">
        <w:t>.</w:t>
      </w:r>
      <w:r w:rsidR="006B6C81">
        <w:t xml:space="preserve"> Vyřizování požadavků zákazníků „24/7“ zvyšuje kvalitu služeb pro zákazníky a jejich spokojenost.</w:t>
      </w:r>
    </w:p>
    <w:p w14:paraId="7C1A6DA6" w14:textId="77777777" w:rsidR="00DC0CCB" w:rsidRDefault="00DC0CCB" w:rsidP="00AD7027">
      <w:pPr>
        <w:pStyle w:val="Odstavecseseznamem"/>
      </w:pPr>
    </w:p>
    <w:p w14:paraId="5E2AB295" w14:textId="2E072AA2" w:rsidR="006B6C81" w:rsidRDefault="006B6C81" w:rsidP="006B6C81">
      <w:pPr>
        <w:pStyle w:val="Odstavecseseznamem"/>
        <w:numPr>
          <w:ilvl w:val="0"/>
          <w:numId w:val="24"/>
        </w:numPr>
      </w:pPr>
      <w:r>
        <w:t>Implementace a integrace:</w:t>
      </w:r>
    </w:p>
    <w:p w14:paraId="755ED7DC" w14:textId="1780D398" w:rsidR="006B6C81" w:rsidRDefault="002B2417" w:rsidP="00DC0CCB">
      <w:pPr>
        <w:pStyle w:val="Odstavecseseznamem"/>
      </w:pPr>
      <w:r w:rsidRPr="002B2417">
        <w:t xml:space="preserve">Jak </w:t>
      </w:r>
      <w:r w:rsidR="0095402F">
        <w:t xml:space="preserve">píše </w:t>
      </w:r>
      <w:r w:rsidR="0095402F">
        <w:fldChar w:fldCharType="begin"/>
      </w:r>
      <w:r w:rsidR="003B50B8">
        <w:instrText xml:space="preserve"> ADDIN ZOTERO_ITEM CSL_CITATION {"citationID":"PUKIvFrv","properties":{"formattedCitation":"(Syed et al., 2020)","plainCitation":"(Syed et al., 2020)","dontUpdate":true,"noteIndex":0},"citationItems":[{"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schema":"https://github.com/citation-style-language/schema/raw/master/csl-citation.json"} </w:instrText>
      </w:r>
      <w:r w:rsidR="0095402F">
        <w:fldChar w:fldCharType="separate"/>
      </w:r>
      <w:r w:rsidR="0095402F" w:rsidRPr="0095402F">
        <w:t xml:space="preserve">Syed et al. </w:t>
      </w:r>
      <w:r w:rsidR="0095402F">
        <w:t>(</w:t>
      </w:r>
      <w:r w:rsidR="0095402F" w:rsidRPr="0095402F">
        <w:t>2020)</w:t>
      </w:r>
      <w:r w:rsidR="0095402F">
        <w:fldChar w:fldCharType="end"/>
      </w:r>
      <w:r w:rsidR="002F0F7F">
        <w:t>,</w:t>
      </w:r>
      <w:r w:rsidRPr="002B2417">
        <w:t xml:space="preserve"> implementace, konfigurace a údržba RPA j</w:t>
      </w:r>
      <w:r w:rsidR="002F0F7F">
        <w:t>sou</w:t>
      </w:r>
      <w:r w:rsidRPr="002B2417">
        <w:t xml:space="preserve"> relativně </w:t>
      </w:r>
      <w:r w:rsidR="00EB7B4E" w:rsidRPr="002B2417">
        <w:t>sna</w:t>
      </w:r>
      <w:r w:rsidR="00EB7B4E">
        <w:t>z</w:t>
      </w:r>
      <w:r w:rsidR="00EB7B4E" w:rsidRPr="002B2417">
        <w:t>ší</w:t>
      </w:r>
      <w:r w:rsidRPr="002B2417">
        <w:t xml:space="preserve"> a levnější ve srovnání s</w:t>
      </w:r>
      <w:r w:rsidR="00EB7B4E">
        <w:t> tradiční automatizací</w:t>
      </w:r>
      <w:r w:rsidRPr="002B2417">
        <w:t xml:space="preserve"> a jinými formami automatizace a obvykle poskytuj</w:t>
      </w:r>
      <w:r w:rsidR="002F0F7F">
        <w:t>í</w:t>
      </w:r>
      <w:r w:rsidRPr="002B2417">
        <w:t xml:space="preserve"> jednoduché a intuitivní rozhraní pro uživatele. RPA lze také implementovat v krátkém časovém rámci</w:t>
      </w:r>
      <w:r w:rsidR="00C777E5">
        <w:t xml:space="preserve"> </w:t>
      </w:r>
      <w:r w:rsidR="00AC79F8">
        <w:fldChar w:fldCharType="begin"/>
      </w:r>
      <w:r w:rsidR="003B50B8">
        <w:instrText xml:space="preserve"> ADDIN ZOTERO_ITEM CSL_CITATION {"citationID":"1hn3D2pF","properties":{"formattedCitation":"(Asatiani a Penttinen, 2016)","plainCitation":"(Asatiani a Penttinen, 2016)","noteIndex":0},"citationItems":[{"id":381,"uris":["http://zotero.org/users/6963813/items/69SBGGZM"],"uri":["http://zotero.org/users/6963813/items/69SBGGZM"],"itemData":{"id":381,"type":"article-journal","abstract":"OpusCapita Group is a Finnish company offering financial processes and outsourcing services to medium-sized companies and large corporations. OpusCapita particularly focuses on comprehensive Purchase-to-Pay and Order-to-Cash processes. In hopes to stay ahead of the curve in financial process automation, OpusCapita is betting on Robotic Process Automation (RPA). This teaching case presents challenges faced by Mr. Petri Karjalainen, Senior Vice President at OpusCapita Group, who is looking for ways to introduce RPA to the market, and provide added value to new and existing customers.","container-title":"Journal of Information Technology Teaching Cases","DOI":"10.1057/jittc.2016.5","ISSN":"2043-8869","issue":"2","journalAbbreviation":"J Info Technol Teach Cases","language":"en","page":"67-74","source":"Springer Link","title":"Turning robotic process automation into commercial success – Case OpusCapita","URL":"https://doi.org/10.1057/jittc.2016.5","volume":"6","author":[{"family":"Asatiani","given":"Aleksandre"},{"family":"Penttinen","given":"Esko"}],"accessed":{"date-parts":[["2021",6,1]]},"issued":{"date-parts":[["2016",11,1]]}}}],"schema":"https://github.com/citation-style-language/schema/raw/master/csl-citation.json"} </w:instrText>
      </w:r>
      <w:r w:rsidR="00AC79F8">
        <w:fldChar w:fldCharType="separate"/>
      </w:r>
      <w:r w:rsidR="00AC79F8" w:rsidRPr="00AC79F8">
        <w:t>(Asatiani a Penttinen, 2016)</w:t>
      </w:r>
      <w:r w:rsidR="00AC79F8">
        <w:fldChar w:fldCharType="end"/>
      </w:r>
      <w:r w:rsidR="001B5DEF">
        <w:t>.</w:t>
      </w:r>
      <w:r w:rsidR="00AF5151">
        <w:t xml:space="preserve"> </w:t>
      </w:r>
      <w:r w:rsidRPr="002B2417">
        <w:t>Například bylo oznámeno</w:t>
      </w:r>
      <w:r w:rsidR="00DC0CCB">
        <w:t xml:space="preserve">, </w:t>
      </w:r>
      <w:r w:rsidRPr="002B2417">
        <w:t xml:space="preserve">že </w:t>
      </w:r>
      <w:r w:rsidR="00B82396">
        <w:t>ro</w:t>
      </w:r>
      <w:r w:rsidRPr="002B2417">
        <w:t>bot naprogramovaný na automatizaci jednoduchého procesu „byl připraven za tři týdny“</w:t>
      </w:r>
      <w:r w:rsidR="00EB7B4E">
        <w:t xml:space="preserve"> </w:t>
      </w:r>
      <w:r w:rsidR="006B1E57">
        <w:fldChar w:fldCharType="begin"/>
      </w:r>
      <w:r w:rsidR="003B50B8">
        <w:instrText xml:space="preserve"> ADDIN ZOTERO_ITEM CSL_CITATION {"citationID":"GvRDdBtZ","properties":{"formattedCitation":"(Anagnoste 2017)","plainCitation":"(Anagnoste 2017)","dontUpdate":true,"noteIndex":0},"citationItems":[{"id":"YLYRivxY/YlGyH8EG","uris":["http://zotero.org/users/6963813/items/66BAYBZK"],"uri":["http://zotero.org/users/6963813/items/66BAYBZK"],"itemData":{"id":383,"type":"article-journal","abstract":"Abstract\n            Forced to provide results consistent results to shareholders the organizations turned to Robotic Process Automation (RPA) in order to tackle the following typical challenges they face: (1) Cost reduction, (2) Quality increase and (3) Faster processes. RPA is now considered the next big thing for the Shared Services Centers (SSC) and Business Process Outsourced (BPO) around the world, and especially in Central and Eastern Europe. In SSCs and BPOs the activities with the highest potential for automation are in finance, supply chain and in human resource departments. This means that the problems these business are facing are mostly related to high data entry volumes, high error rates, significant rework, numerous manual processes, multiple not-integrated legacy systems and high turnover due to repetitive/low value added activities. One advantage of RPA is that it can be trained by the users to undertake structured repeatable, computer based tasks interacting in the same time with multiple systems while performing complex decisions based on algorithms. By doing this, the robot can identify the exceptions for manual processing, remove idle times and keep logs of actions performed. Another advantage is that the automated solutions can work 24/7, it can be implemented fast, work with the existing architecture, cut data entry costs by up to 70% and perform at 30% of the cost of a full time employee, thus providing a quick and tangible return to organizations. For Romania, a key destination for SSCs and BPOs, this technology will make them more competitive, but also will lead to a creation of a series of high-paid jobs while eliminating the low-input jobs. The paper will analyze also the most important vendor providers of RPA solutions on the market and will provide specific case studies from different industries, thus helping future leaders and organizations taking better decisions.","container-title":"Proceedings of the International Conference on Business Excellence","DOI":"10.1515/picbe-2017-0072","ISSN":"2558-9652","issue":"1","language":"en","page":"676-686","source":"DOI.org (Crossref)","title":"Robotic Automation Process - The next major revolution in terms of back office operations improvement","volume":"11","author":[{"family":"Anagnoste","given":"Sorin"}],"issued":{"date-parts":[["2017",7,1]]}}}],"schema":"https://github.com/citation-style-language/schema/raw/master/csl-citation.json"} </w:instrText>
      </w:r>
      <w:r w:rsidR="006B1E57">
        <w:fldChar w:fldCharType="separate"/>
      </w:r>
      <w:r w:rsidR="006B1E57" w:rsidRPr="006B1E57">
        <w:t>(Anagnoste</w:t>
      </w:r>
      <w:r w:rsidR="006B1E57">
        <w:t>,</w:t>
      </w:r>
      <w:r w:rsidR="006B1E57" w:rsidRPr="006B1E57">
        <w:t xml:space="preserve"> 2017)</w:t>
      </w:r>
      <w:r w:rsidR="006B1E57">
        <w:fldChar w:fldCharType="end"/>
      </w:r>
      <w:r w:rsidR="006B1E57">
        <w:t xml:space="preserve">. </w:t>
      </w:r>
      <w:r w:rsidR="00DC0CCB" w:rsidRPr="00DC0CCB">
        <w:t>Jak je uvedeno v</w:t>
      </w:r>
      <w:r w:rsidR="00DC0CCB">
        <w:t> </w:t>
      </w:r>
      <w:r w:rsidR="00DC0CCB" w:rsidRPr="00DC0CCB">
        <w:t>literatuře</w:t>
      </w:r>
      <w:r w:rsidR="00DC0CCB">
        <w:t xml:space="preserve">, </w:t>
      </w:r>
      <w:r w:rsidR="00DC0CCB" w:rsidRPr="00DC0CCB">
        <w:t>protože RPA replikuje typ standardizované procedurální práce lidmi, využívá existující uživatelská rozhraní, je integrován do stávající infrastruktury a systémů, a</w:t>
      </w:r>
      <w:r w:rsidR="00DC0CCB">
        <w:t xml:space="preserve"> proto</w:t>
      </w:r>
      <w:r w:rsidR="00DC0CCB" w:rsidRPr="00DC0CCB">
        <w:t xml:space="preserve"> nevyžaduje nákladnou a sofistikovanou integraci systémů</w:t>
      </w:r>
      <w:r w:rsidR="006210A1">
        <w:t xml:space="preserve"> </w:t>
      </w:r>
      <w:r w:rsidR="006210A1">
        <w:fldChar w:fldCharType="begin"/>
      </w:r>
      <w:r w:rsidR="00872669">
        <w:instrText xml:space="preserve"> ADDIN ZOTERO_ITEM CSL_CITATION {"citationID":"ZGM7zvFl","properties":{"formattedCitation":"(Hallikainen et al. 2018; Stolpe et al. 2017)","plainCitation":"(Hallikainen et al. 2018; Stolpe et al. 2017)","dontUpdate":true,"noteIndex":0},"citationItems":[{"id":429,"uris":["http://zotero.org/users/6963813/items/RVNQ9I4L"],"uri":["http://zotero.org/users/6963813/items/RVNQ9I4L"],"itemData":{"id":429,"type":"article-journal","container-title":"MIS Quarterly Executive","issue":"1","note":"ISBN: 1540-1960","title":"How OpusCapita Used Internal RPA Capabilities to Offer Services to Clients.","volume":"17","author":[{"family":"Hallikainen","given":"Petri"},{"family":"Bekkhus","given":"Riitta"},{"family":"Pan","given":"Shan L."}],"issued":{"date-parts":[["2018"]]}}},{"id":430,"uris":["http://zotero.org/users/6963813/items/I94M5MAN"],"uri":["http://zotero.org/users/6963813/items/I94M5MAN"],"itemData":{"id":430,"type":"paper-conference","container-title":"Norsk konferanse for organisasjoners bruk at IT","event":"NOKOBIT","event-place":"Oslo","note":"issue: 1","publisher-place":"Oslo","title":"Lightweight IT and the IT function: experiences from robotic process automation in a Norwegian bank","volume":"25","author":[{"family":"Stolpe","given":"Annette"},{"family":"Steinsund","given":"Heidi"},{"family":"Iden","given":"Jon"},{"family":"Bygstad","given":"Bendik"}],"issued":{"date-parts":[["2017"]]}}}],"schema":"https://github.com/citation-style-language/schema/raw/master/csl-citation.json"} </w:instrText>
      </w:r>
      <w:r w:rsidR="006210A1">
        <w:fldChar w:fldCharType="separate"/>
      </w:r>
      <w:r w:rsidR="006210A1" w:rsidRPr="006210A1">
        <w:t>(Hallikainen et al. 2018; Stolpe et al.</w:t>
      </w:r>
      <w:r w:rsidR="006210A1">
        <w:t>,</w:t>
      </w:r>
      <w:r w:rsidR="006210A1" w:rsidRPr="006210A1">
        <w:t xml:space="preserve"> 2017)</w:t>
      </w:r>
      <w:r w:rsidR="006210A1">
        <w:fldChar w:fldCharType="end"/>
      </w:r>
      <w:r w:rsidR="00272F21">
        <w:t>.</w:t>
      </w:r>
    </w:p>
    <w:p w14:paraId="06F4E1F7" w14:textId="77777777" w:rsidR="00DC0CCB" w:rsidRDefault="00DC0CCB" w:rsidP="00DC0CCB">
      <w:pPr>
        <w:pStyle w:val="Odstavecseseznamem"/>
      </w:pPr>
    </w:p>
    <w:p w14:paraId="701F806D" w14:textId="573D233C" w:rsidR="00D46EBE" w:rsidRDefault="006B6C81" w:rsidP="00520269">
      <w:pPr>
        <w:pStyle w:val="Odstavecseseznamem"/>
        <w:numPr>
          <w:ilvl w:val="0"/>
          <w:numId w:val="24"/>
        </w:numPr>
      </w:pPr>
      <w:r>
        <w:t>Risk managment a dodržování předpisů:</w:t>
      </w:r>
    </w:p>
    <w:p w14:paraId="7482C5DD" w14:textId="2DA7DC56" w:rsidR="000A03FC" w:rsidRDefault="00D46EBE" w:rsidP="003F6E34">
      <w:pPr>
        <w:pStyle w:val="Odstavecseseznamem"/>
      </w:pPr>
      <w:r>
        <w:t xml:space="preserve">V určitých případech je RPA dobrý </w:t>
      </w:r>
      <w:r w:rsidR="0025656D">
        <w:t>způsob,</w:t>
      </w:r>
      <w:r>
        <w:t xml:space="preserve"> jak snižovat rizika u hlídaných procesů a dat. RPA zaznamenává jakoukoliv aktivitu, kterou provede, takže existuje protokol události</w:t>
      </w:r>
      <w:r w:rsidR="005D08A3">
        <w:t xml:space="preserve"> o všech provedených změnách, to</w:t>
      </w:r>
      <w:r w:rsidRPr="004A266A">
        <w:rPr>
          <w:color w:val="FF0000"/>
        </w:rPr>
        <w:t xml:space="preserve"> </w:t>
      </w:r>
      <w:r w:rsidRPr="005D08A3">
        <w:t>je důležité</w:t>
      </w:r>
      <w:r w:rsidR="005D08A3" w:rsidRPr="005D08A3">
        <w:t xml:space="preserve"> u procesů co musí</w:t>
      </w:r>
      <w:r w:rsidRPr="005D08A3">
        <w:t xml:space="preserve"> splňoval regulatorní požadavk</w:t>
      </w:r>
      <w:r w:rsidR="0025656D" w:rsidRPr="005D08A3">
        <w:t>y</w:t>
      </w:r>
      <w:r w:rsidR="00C8474C" w:rsidRPr="005D08A3">
        <w:t xml:space="preserve"> </w:t>
      </w:r>
      <w:r w:rsidR="00C8474C">
        <w:fldChar w:fldCharType="begin"/>
      </w:r>
      <w:r w:rsidR="006B1E57">
        <w:instrText xml:space="preserve"> ADDIN ZOTERO_ITEM CSL_CITATION {"citationID":"BYbPGAeq","properties":{"formattedCitation":"(Hallikainen et al. 2018)","plainCitation":"(Hallikainen et al. 2018)","dontUpdate":true,"noteIndex":0},"citationItems":[{"id":429,"uris":["http://zotero.org/users/6963813/items/RVNQ9I4L"],"uri":["http://zotero.org/users/6963813/items/RVNQ9I4L"],"itemData":{"id":429,"type":"article-journal","container-title":"MIS Quarterly Executive","issue":"1","note":"ISBN: 1540-1960","title":"How OpusCapita Used Internal RPA Capabilities to Offer Services to Clients.","volume":"17","author":[{"family":"Hallikainen","given":"Petri"},{"family":"Bekkhus","given":"Riitta"},{"family":"Pan","given":"Shan L."}],"issued":{"date-parts":[["2018"]]}}}],"schema":"https://github.com/citation-style-language/schema/raw/master/csl-citation.json"} </w:instrText>
      </w:r>
      <w:r w:rsidR="00C8474C">
        <w:fldChar w:fldCharType="separate"/>
      </w:r>
      <w:r w:rsidR="00C8474C" w:rsidRPr="00C8474C">
        <w:t>(Hallikainen et al.</w:t>
      </w:r>
      <w:r w:rsidR="00C8474C">
        <w:t>,</w:t>
      </w:r>
      <w:r w:rsidR="00C8474C" w:rsidRPr="00C8474C">
        <w:t xml:space="preserve"> 2018)</w:t>
      </w:r>
      <w:r w:rsidR="00C8474C">
        <w:fldChar w:fldCharType="end"/>
      </w:r>
      <w:r w:rsidR="00272F21">
        <w:t>.</w:t>
      </w:r>
      <w:r>
        <w:t xml:space="preserve"> </w:t>
      </w:r>
      <w:r w:rsidR="0025656D">
        <w:t>Příklady</w:t>
      </w:r>
      <w:r>
        <w:t xml:space="preserve"> takovýchto procesů jsou typické </w:t>
      </w:r>
      <w:r w:rsidR="0025656D">
        <w:t>například pro</w:t>
      </w:r>
      <w:r>
        <w:t xml:space="preserve"> firmy obchodovatelné na </w:t>
      </w:r>
      <w:r w:rsidR="0025656D">
        <w:t>burze,</w:t>
      </w:r>
      <w:r>
        <w:t xml:space="preserve"> k</w:t>
      </w:r>
      <w:r w:rsidR="005D08A3">
        <w:t>teré</w:t>
      </w:r>
      <w:r>
        <w:t xml:space="preserve"> musí </w:t>
      </w:r>
      <w:r w:rsidR="0025656D">
        <w:t>reportovat</w:t>
      </w:r>
      <w:r w:rsidR="005D08A3">
        <w:t xml:space="preserve"> komisi pro cenné papíry</w:t>
      </w:r>
      <w:r w:rsidR="0025656D">
        <w:t xml:space="preserve"> </w:t>
      </w:r>
      <w:r>
        <w:t xml:space="preserve">každý kvartál </w:t>
      </w:r>
      <w:r w:rsidR="0025656D">
        <w:t>finanční výsledk</w:t>
      </w:r>
      <w:r w:rsidR="002F0F7F">
        <w:t>y</w:t>
      </w:r>
      <w:r w:rsidR="00C4113D">
        <w:t>.</w:t>
      </w:r>
      <w:r w:rsidR="0025656D">
        <w:t xml:space="preserve"> Dále v literatuře je zmíněno, že RPA </w:t>
      </w:r>
      <w:r w:rsidR="00B82396">
        <w:t>ro</w:t>
      </w:r>
      <w:r w:rsidR="0025656D">
        <w:t>bot</w:t>
      </w:r>
      <w:r w:rsidR="00EB7B4E">
        <w:t>i</w:t>
      </w:r>
      <w:r w:rsidR="0025656D">
        <w:t xml:space="preserve"> mohou hlídat a generovat upozornění na neobvyklé </w:t>
      </w:r>
      <w:r w:rsidR="00EB7B4E">
        <w:t>činnosti</w:t>
      </w:r>
      <w:r w:rsidR="0025656D">
        <w:t xml:space="preserve"> a </w:t>
      </w:r>
      <w:r w:rsidR="002F0F7F">
        <w:t>takové</w:t>
      </w:r>
      <w:r w:rsidR="0025656D">
        <w:t xml:space="preserve"> </w:t>
      </w:r>
      <w:r w:rsidR="00EB7B4E">
        <w:t>činnosti</w:t>
      </w:r>
      <w:r w:rsidR="0025656D">
        <w:t>, které by porušovali dodržování předpisů. V případových studiích jsou zmíněny i případy, kdy RPA pomáhá dodržovat procesy mnohem lépe auditovatelné díky tomu, že od začátku jsou naprogramovány k</w:t>
      </w:r>
      <w:r w:rsidR="00482B62">
        <w:t> </w:t>
      </w:r>
      <w:r w:rsidR="0025656D">
        <w:t>tomu</w:t>
      </w:r>
      <w:r w:rsidR="00482B62">
        <w:t>,</w:t>
      </w:r>
      <w:r w:rsidR="0025656D">
        <w:t xml:space="preserve"> aby dodržoval</w:t>
      </w:r>
      <w:r w:rsidR="002F0F7F">
        <w:t>y</w:t>
      </w:r>
      <w:r w:rsidR="0025656D">
        <w:t xml:space="preserve"> dané podmínky</w:t>
      </w:r>
      <w:r w:rsidR="00272F21">
        <w:t xml:space="preserve"> </w:t>
      </w:r>
      <w:r w:rsidR="008D1F9D">
        <w:fldChar w:fldCharType="begin"/>
      </w:r>
      <w:r w:rsidR="008D1F9D">
        <w:instrText xml:space="preserve"> ADDIN ZOTERO_ITEM CSL_CITATION {"citationID":"w1pNN8CF","properties":{"formattedCitation":"(Lacity a Willcocks, 2016)","plainCitation":"(Lacity a Willcocks, 2016)","noteIndex":0},"citationItems":[{"id":488,"uris":["http://zotero.org/users/6963813/items/62CBP3CJ"],"uri":["http://zotero.org/users/6963813/items/62CBP3CJ"],"itemData":{"id":488,"type":"article-journal","archive":"Scopus","container-title":"MIT Sloan Management Review","ISSN":"15329194","issue":"1","page":"41-49","title":"A new approach to automating services","volume":"58","author":[{"family":"Lacity","given":"M.C."},{"family":"Willcocks","given":"L.P."}],"issued":{"date-parts":[["2016",9,12]]}}}],"schema":"https://github.com/citation-style-language/schema/raw/master/csl-citation.json"} </w:instrText>
      </w:r>
      <w:r w:rsidR="008D1F9D">
        <w:fldChar w:fldCharType="separate"/>
      </w:r>
      <w:r w:rsidR="008D1F9D" w:rsidRPr="008D1F9D">
        <w:t>(Lacity a Willcocks, 2016)</w:t>
      </w:r>
      <w:r w:rsidR="008D1F9D">
        <w:fldChar w:fldCharType="end"/>
      </w:r>
      <w:r w:rsidR="00322953">
        <w:t>.</w:t>
      </w:r>
    </w:p>
    <w:p w14:paraId="734BA386" w14:textId="61C0578D" w:rsidR="00B27CCC" w:rsidRDefault="00255701" w:rsidP="00255701">
      <w:pPr>
        <w:pStyle w:val="Nadpis2"/>
      </w:pPr>
      <w:bookmarkStart w:id="5" w:name="_Toc79137085"/>
      <w:r w:rsidRPr="00B86AF2">
        <w:lastRenderedPageBreak/>
        <w:t>RPA – V</w:t>
      </w:r>
      <w:r w:rsidR="00AE3D27" w:rsidRPr="00B86AF2">
        <w:t>ý</w:t>
      </w:r>
      <w:r w:rsidRPr="00B86AF2">
        <w:t>j</w:t>
      </w:r>
      <w:r w:rsidR="00AE3D27" w:rsidRPr="00B86AF2">
        <w:t>i</w:t>
      </w:r>
      <w:r w:rsidRPr="00B86AF2">
        <w:t>mky</w:t>
      </w:r>
      <w:bookmarkEnd w:id="5"/>
    </w:p>
    <w:p w14:paraId="765FF1F3" w14:textId="4D7D98C8" w:rsidR="00F84556" w:rsidRPr="00CA3288" w:rsidRDefault="00F84556" w:rsidP="00F84556">
      <w:r w:rsidRPr="00CA3288">
        <w:t xml:space="preserve">U většiny softwarových aplikací mohou nastat situace, na které program není připraven, a program vrátí takzvanou výjimku (exception), </w:t>
      </w:r>
      <w:r w:rsidR="00357DCF" w:rsidRPr="00357DCF">
        <w:t>u</w:t>
      </w:r>
      <w:r w:rsidRPr="00357DCF">
        <w:t xml:space="preserve"> RPA</w:t>
      </w:r>
      <w:r w:rsidR="00357DCF" w:rsidRPr="00357DCF">
        <w:t xml:space="preserve"> robotů tyto situace nastávají také</w:t>
      </w:r>
      <w:r w:rsidRPr="004A266A">
        <w:rPr>
          <w:color w:val="FF0000"/>
        </w:rPr>
        <w:t xml:space="preserve">. </w:t>
      </w:r>
      <w:r w:rsidRPr="00CA3288">
        <w:t>Většinou jde o situace, které nejsou úplně běžné, a vývojáři a architekti zapomněli pokrýt nějaký uživatelský scénář. Například že uživatel zadá místo čísel písmena a program</w:t>
      </w:r>
      <w:r w:rsidR="00C4113D">
        <w:t xml:space="preserve"> má nastaven číselný vstup, a proto program vrátí výjimku.</w:t>
      </w:r>
      <w:r w:rsidRPr="004A266A">
        <w:rPr>
          <w:color w:val="FF0000"/>
        </w:rPr>
        <w:t xml:space="preserve"> </w:t>
      </w:r>
      <w:r w:rsidR="00C4113D" w:rsidRPr="00C4113D">
        <w:t>Tento příklad</w:t>
      </w:r>
      <w:r w:rsidRPr="00C4113D">
        <w:t xml:space="preserve"> výjimk</w:t>
      </w:r>
      <w:r w:rsidR="00C4113D" w:rsidRPr="00C4113D">
        <w:t>y</w:t>
      </w:r>
      <w:r w:rsidRPr="00C4113D">
        <w:t xml:space="preserve"> </w:t>
      </w:r>
      <w:r w:rsidRPr="00CA3288">
        <w:t>je velmi základní, ale určitě patří k jedné z nejběžnějších. Další případ může být například, že program chce získat nějakou informaci z webu, ale web je občas pomalejší než program a program nedostane informaci, kterou měl získat, tak vrátí výjimku.</w:t>
      </w:r>
    </w:p>
    <w:p w14:paraId="59D1FDFF" w14:textId="722999A2" w:rsidR="00F84556" w:rsidRPr="00CA3288" w:rsidRDefault="00F84556" w:rsidP="00F84556">
      <w:r w:rsidRPr="00CA3288">
        <w:t xml:space="preserve"> Moderní programovací jazyky jsou na tuto skutečnosti připraveni a mají takzvaný „exception handling“ způsob, jak pracovat s výjimkami. Nejčastěji se jedná o blok kódu, který začíná klíčovým slovem „try“. Následně u Javy následuje „catch“ a „finally“ u Pythonu jsou klíčová slova čtyři: „Try – expect – else – finally“ Jak u Javy, tak u Pythonu není nutné vždy využít </w:t>
      </w:r>
      <w:r w:rsidR="00C4113D" w:rsidRPr="00C4113D">
        <w:t>všechny</w:t>
      </w:r>
      <w:r w:rsidR="00C4113D" w:rsidRPr="00CA3288">
        <w:t xml:space="preserve"> tři/čtyři klíčová slova </w:t>
      </w:r>
      <w:r w:rsidRPr="00CA3288">
        <w:t xml:space="preserve">při řešení výjimek, ale zaleží na situaci. </w:t>
      </w:r>
      <w:r w:rsidRPr="00CA3288">
        <w:fldChar w:fldCharType="begin"/>
      </w:r>
      <w:r w:rsidR="003B50B8">
        <w:instrText xml:space="preserve"> ADDIN ZOTERO_ITEM CSL_CITATION {"citationID":"hPcbKeJ2","properties":{"formattedCitation":"(Allen a Horwitz, 2003)","plainCitation":"(Allen a Horwitz, 2003)","noteIndex":0},"citationItems":[{"id":504,"uris":["http://zotero.org/users/6963813/items/KJEP2B79"],"uri":["http://zotero.org/users/6963813/items/KJEP2B79"],"itemData":{"id":504,"type":"article-journal","abstract":"Exceptions are the preferred method for error handling in object-oriented languages like Java. Current program-slicing algorithms do not correctly deal with exception-handling constructs, because they do not account for the additional control and data dependences introduced by exceptions. This paper extends previous work on program slicing using the system dependence graph (SDG) to support slicing programs with exceptions.","container-title":"ACM SIGPLAN Notices","DOI":"10.1145/966049.777394","ISSN":"0362-1340, 1558-1160","issue":"10","journalAbbreviation":"SIGPLAN Not.","language":"en","page":"44-54","source":"DOI.org (Crossref)","title":"Slicing java programs that throw and catch exceptions","URL":"https://dl.acm.org/doi/10.1145/966049.777394","volume":"38","author":[{"family":"Allen","given":"Matthew"},{"family":"Horwitz","given":"Susan"}],"accessed":{"date-parts":[["2021",8,3]]},"issued":{"date-parts":[["2003",10]]}}}],"schema":"https://github.com/citation-style-language/schema/raw/master/csl-citation.json"} </w:instrText>
      </w:r>
      <w:r w:rsidRPr="00CA3288">
        <w:fldChar w:fldCharType="separate"/>
      </w:r>
      <w:r w:rsidRPr="00CA3288">
        <w:t>(Allen a Horwitz, 2003)</w:t>
      </w:r>
      <w:r w:rsidRPr="00CA3288">
        <w:fldChar w:fldCharType="end"/>
      </w:r>
    </w:p>
    <w:p w14:paraId="680A1040" w14:textId="2D9E0623" w:rsidR="00F84556" w:rsidRPr="00CA3288" w:rsidRDefault="00F84556" w:rsidP="00F84556">
      <w:r w:rsidRPr="00CA3288">
        <w:t xml:space="preserve">Podle </w:t>
      </w:r>
      <w:r w:rsidRPr="00CA3288">
        <w:fldChar w:fldCharType="begin"/>
      </w:r>
      <w:r w:rsidR="00054206">
        <w:instrText xml:space="preserve"> ADDIN ZOTERO_ITEM CSL_CITATION {"citationID":"9vGMP93I","properties":{"formattedCitation":"(Jovanovi\\uc0\\u263{} et al., 2018; Schuler a Gehring, 2018)","plainCitation":"(Jovanović et al., 2018; Schuler a Gehring, 2018)","dontUpdate":true,"noteIndex":0},"citationItems":[{"id":500,"uris":["http://zotero.org/users/6963813/items/WBST4SK9"],"uri":["http://zotero.org/users/6963813/items/WBST4SK9"],"itemData":{"id":500,"type":"article-journal","container-title":"Int. J. Adv. Qual","issue":"3-4","page":"34-39","title":"Robotic process automation: overview and opportunities","volume":"46","author":[{"family":"Jovanović","given":"Stefan Z."},{"family":"Đurić","given":"Jelena S."},{"family":"Šibalija","given":"Tatjana V."}],"issued":{"date-parts":[["2018"]]}}},{"id":405,"uris":["http://zotero.org/users/6963813/items/4RQR6W22"],"uri":["http://zotero.org/users/6963813/items/4RQR6W22"],"itemData":{"id":405,"type":"article-journal","container-title":"SSRN Electronic Journal","DOI":"10.2139/ssrn.3298036","ISSN":"1556-5068","journalAbbreviation":"SSRN Journal","language":"en","source":"DOI.org (Crossref)","title":"Implementing Robust and Low-Maintenance Robotic Process Automation (RPA) Solutions in Large Organisations","URL":"https://www.ssrn.com/abstract=3298036","author":[{"family":"Schuler","given":"Juerg"},{"family":"Gehring","given":"Florian"}],"accessed":{"date-parts":[["2021",6,2]]},"issued":{"date-parts":[["2018"]]}}}],"schema":"https://github.com/citation-style-language/schema/raw/master/csl-citation.json"} </w:instrText>
      </w:r>
      <w:r w:rsidRPr="00CA3288">
        <w:fldChar w:fldCharType="separate"/>
      </w:r>
      <w:r w:rsidRPr="00CA3288">
        <w:rPr>
          <w:szCs w:val="24"/>
        </w:rPr>
        <w:t>Jovanović et al., (2018) a Schuler a Gehring (2018)</w:t>
      </w:r>
      <w:r w:rsidRPr="00CA3288">
        <w:fldChar w:fldCharType="end"/>
      </w:r>
      <w:r w:rsidRPr="00CA3288">
        <w:t xml:space="preserve"> není vhodné k automatizaci vybírat procesy, co mají mnoho výjimek. Špagetový model „spaghetti model“ je označení pro proces, kde je mnoho procesních cest, kterými se proces </w:t>
      </w:r>
      <w:r w:rsidR="00C4113D" w:rsidRPr="00C4113D">
        <w:t>již v minulosti</w:t>
      </w:r>
      <w:r w:rsidRPr="00C4113D">
        <w:t xml:space="preserve"> ubíra</w:t>
      </w:r>
      <w:r w:rsidR="00C4113D" w:rsidRPr="00C4113D">
        <w:t>l.</w:t>
      </w:r>
      <w:r w:rsidRPr="00C4113D">
        <w:t xml:space="preserve"> </w:t>
      </w:r>
      <w:r w:rsidR="00C4113D" w:rsidRPr="00C4113D">
        <w:t xml:space="preserve">Pokud </w:t>
      </w:r>
      <w:r w:rsidRPr="00C4113D">
        <w:t xml:space="preserve">se </w:t>
      </w:r>
      <w:r w:rsidR="00C4113D" w:rsidRPr="00C4113D">
        <w:t>vy</w:t>
      </w:r>
      <w:r w:rsidRPr="00CA3288">
        <w:t xml:space="preserve">kreslí procesní mapa tohoto modelu, tak připomíná špagety. Podle </w:t>
      </w:r>
      <w:r w:rsidRPr="00CA3288">
        <w:fldChar w:fldCharType="begin"/>
      </w:r>
      <w:r w:rsidR="00054206">
        <w:instrText xml:space="preserve"> ADDIN ZOTERO_ITEM CSL_CITATION {"citationID":"h6kszqOJ","properties":{"formattedCitation":"(Leno et al., 2020)","plainCitation":"(Leno et al., 2020)","dontUpdate":true,"noteIndex":0},"citationItems":[{"id":42,"uris":["http://zotero.org/users/6963813/items/PTW5JKCU"],"uri":["http://zotero.org/users/6963813/items/PTW5JKCU"],"itemData":{"id":42,"type":"article-journal","abstract":"Robotic Process Automation (RPA) is a technology to develop software bots that automate repetitive sequences of interactions between users and software applications (a.k.a. routines). To take full advantage of this technology, organizations need to identify and to scope their routines. This is a challenging endeavor in large organizations, as routines are usually not concentrated in a handful of processes, but rather scattered across the process landscape. Accordingly, the identification of routines from User Interaction (UI) logs has received significant attention. Existing approaches to this problem assume that the UI log is segmented, meaning that it consists of traces of a task that is presupposed to contain one or more routines. However, a UI log usually takes the form of a single unsegmented sequence of events. This paper presents an approach to discover candidate routines from unsegmented UI logs in the presence of noise, i.e. events within or between routine instances that do not belong to any routine. The approach is implemented as an open-source tool and evaluated using synthetic and real-life UI logs.","container-title":"arXiv:2008.05782 [cs]","note":"arXiv: 2008.05782","source":"arXiv.org","title":"Identifying candidate routines for Robotic Process Automation from unsegmented UI logs","URL":"http://arxiv.org/abs/2008.05782","author":[{"family":"Leno","given":"V."},{"family":"Augusto","given":"A."},{"family":"Dumas","given":"M."},{"family":"La Rosa","given":"M."},{"family":"Maggi","given":"F."},{"family":"Polyvyanyy","given":"A."}],"accessed":{"date-parts":[["2020",10,5]]},"issued":{"date-parts":[["2020",8,26]]}}}],"schema":"https://github.com/citation-style-language/schema/raw/master/csl-citation.json"} </w:instrText>
      </w:r>
      <w:r w:rsidRPr="00CA3288">
        <w:fldChar w:fldCharType="separate"/>
      </w:r>
      <w:r w:rsidRPr="00CA3288">
        <w:t>Leno et al., (2020)</w:t>
      </w:r>
      <w:r w:rsidRPr="00CA3288">
        <w:fldChar w:fldCharType="end"/>
      </w:r>
      <w:r w:rsidRPr="00CA3288">
        <w:t xml:space="preserve"> špagetové procesy nejsou také vhodné, jelikož chybí dostatečný počet případů, aby se automatizace procesu vyplatila. I přesto, že architekti a vývojáři RPA se snaží problematickým procesům s mnoha výjimkami vyhýbat, je nutné i tak počítat s tím, že nastanou situace, kdy bude nutné výjimky řešit i u RPA robota. </w:t>
      </w:r>
    </w:p>
    <w:p w14:paraId="651E67AD" w14:textId="77777777" w:rsidR="00F84556" w:rsidRPr="00CA3288" w:rsidRDefault="00F84556" w:rsidP="00F84556">
      <w:r w:rsidRPr="00CA3288">
        <w:t xml:space="preserve">Rozdělení výjimek u RPA robotů se nejčastěji dělí na dvě hlavní kategorie: byznysové výjimky a systémové výjimky. Většina RPA softwaru nabízí sledování výjimek a možnost oznámení události o výjimkách příslušné osobě. Systémové výjimky nejčastěji řeší RPA vývojáři. Oznámení o byznysových výjimkách řeší nejčastěji člověk, který je zodpovědný za daný proces. Většina výjimek se podaří odstranit během testování a popřípadě ve fázi „hypercare“ kdy je proces nasazen do produkce, ale ještě je pečlivě sledován a kontrolován vývojáři a zadavateli. </w:t>
      </w:r>
      <w:r w:rsidRPr="00CA3288">
        <w:fldChar w:fldCharType="begin"/>
      </w:r>
      <w:r w:rsidRPr="00CA3288">
        <w:instrText xml:space="preserve"> ADDIN ZOTERO_ITEM CSL_CITATION {"citationID":"bA9FlyT0","properties":{"formattedCitation":"(Schuler a Gehring, 2018)","plainCitation":"(Schuler a Gehring, 2018)","noteIndex":0},"citationItems":[{"id":405,"uris":["http://zotero.org/users/6963813/items/4RQR6W22"],"uri":["http://zotero.org/users/6963813/items/4RQR6W22"],"itemData":{"id":405,"type":"article-journal","container-title":"SSRN Electronic Journal","DOI":"10.2139/ssrn.3298036","ISSN":"1556-5068","journalAbbreviation":"SSRN Journal","language":"en","source":"DOI.org (Crossref)","title":"Implementing Robust and Low-Maintenance Robotic Process Automation (RPA) Solutions in Large Organisations","URL":"https://www.ssrn.com/abstract=3298036","author":[{"family":"Schuler","given":"Juerg"},{"family":"Gehring","given":"Florian"}],"accessed":{"date-parts":[["2021",6,2]]},"issued":{"date-parts":[["2018"]]}}}],"schema":"https://github.com/citation-style-language/schema/raw/master/csl-citation.json"} </w:instrText>
      </w:r>
      <w:r w:rsidRPr="00CA3288">
        <w:fldChar w:fldCharType="separate"/>
      </w:r>
      <w:r w:rsidRPr="00CA3288">
        <w:t>(Schuler a Gehring, 2018)</w:t>
      </w:r>
      <w:r w:rsidRPr="00CA3288">
        <w:fldChar w:fldCharType="end"/>
      </w:r>
    </w:p>
    <w:p w14:paraId="42381BBE" w14:textId="18CB7B91" w:rsidR="00B021FA" w:rsidRPr="00CA3288" w:rsidRDefault="00B021FA" w:rsidP="00B021FA">
      <w:pPr>
        <w:pStyle w:val="Nadpis3"/>
      </w:pPr>
      <w:bookmarkStart w:id="6" w:name="_Toc79137086"/>
      <w:r w:rsidRPr="00CA3288">
        <w:lastRenderedPageBreak/>
        <w:t>Byznys výjimky</w:t>
      </w:r>
      <w:bookmarkEnd w:id="6"/>
    </w:p>
    <w:p w14:paraId="125962D5" w14:textId="77777777" w:rsidR="00B51F60" w:rsidRPr="00CA3288" w:rsidRDefault="00B51F60" w:rsidP="00B51F60">
      <w:r w:rsidRPr="00CA3288">
        <w:t>Byznys výjimka nastane, když softwarový robot není schopen zpracovat transakci kvůli naprogramovaným instrukcím. Obvykle taková výjimka chybí v zadání a scénáři automatizace.  Velmi často se to stává u procesů, které nejsou dostatečně vyspělé a daný případ ještě nenastal. Nebo když je špatně vytvořené zadání nebo architektura, a tak RPA robot není na dané případy připraven a naprogramován. Velmi časté je, že pro byznys výjimky je nutný lidský úsudek a pro neopakování byznys výjimek u RPA robota vyžaduje jejich vyřešení další náklady.</w:t>
      </w:r>
      <w:r w:rsidRPr="00CA3288">
        <w:fldChar w:fldCharType="begin"/>
      </w:r>
      <w:r w:rsidRPr="00CA3288">
        <w:instrText xml:space="preserve"> ADDIN ZOTERO_ITEM CSL_CITATION {"citationID":"Ii2TxK24","properties":{"formattedCitation":"(Schuler a Gehring, 2018)","plainCitation":"(Schuler a Gehring, 2018)","noteIndex":0},"citationItems":[{"id":405,"uris":["http://zotero.org/users/6963813/items/4RQR6W22"],"uri":["http://zotero.org/users/6963813/items/4RQR6W22"],"itemData":{"id":405,"type":"article-journal","container-title":"SSRN Electronic Journal","DOI":"10.2139/ssrn.3298036","ISSN":"1556-5068","journalAbbreviation":"SSRN Journal","language":"en","source":"DOI.org (Crossref)","title":"Implementing Robust and Low-Maintenance Robotic Process Automation (RPA) Solutions in Large Organisations","URL":"https://www.ssrn.com/abstract=3298036","author":[{"family":"Schuler","given":"Juerg"},{"family":"Gehring","given":"Florian"}],"accessed":{"date-parts":[["2021",6,2]]},"issued":{"date-parts":[["2018"]]}}}],"schema":"https://github.com/citation-style-language/schema/raw/master/csl-citation.json"} </w:instrText>
      </w:r>
      <w:r w:rsidRPr="00CA3288">
        <w:fldChar w:fldCharType="separate"/>
      </w:r>
      <w:r w:rsidRPr="00CA3288">
        <w:t>(Schuler a Gehring, 2018)</w:t>
      </w:r>
      <w:r w:rsidRPr="00CA3288">
        <w:fldChar w:fldCharType="end"/>
      </w:r>
    </w:p>
    <w:p w14:paraId="0A313ACE" w14:textId="77777777" w:rsidR="00B51F60" w:rsidRPr="00CA3288" w:rsidRDefault="00B51F60" w:rsidP="00B51F60">
      <w:r w:rsidRPr="00CA3288">
        <w:t>Příklady byznys výjimek jsou: robot zpracovávající faktury v aplikaci pro vedení účetnictví může být naprogramován tak, aby zpracovával faktury až do výše 1 000 000 Kč. Když narazí na fakturu za 5 000 000 Kč, RPA robot zjistí, že částka je vyšší, než má navrženo, a proto ji nedokáže zpracovat, a vyvolá upozornění na byznys výjimku. Nebo další příklad může být: pokud robot RPA zapojený do přijímání nových spolupracovníků narazí na neúplný formulář, kterému chybí rodné číslo nově nabíraného pracovníka, RPA robot rozpozná, že rodné číslo musí být vyplněné, aby mohl pokračovat v procesu a vyvolá byznys výjimku. V obou případech robot zaznamená výjimku a přejde k další transakci.</w:t>
      </w:r>
    </w:p>
    <w:p w14:paraId="5E8AE61C" w14:textId="3085C0CF" w:rsidR="0073676E" w:rsidRPr="00CA3288" w:rsidRDefault="00B021FA" w:rsidP="006D70C4">
      <w:pPr>
        <w:pStyle w:val="Nadpis3"/>
      </w:pPr>
      <w:bookmarkStart w:id="7" w:name="_Toc79137087"/>
      <w:r w:rsidRPr="00CA3288">
        <w:t>Systémové výjimky</w:t>
      </w:r>
      <w:bookmarkEnd w:id="7"/>
    </w:p>
    <w:p w14:paraId="670EE4A4" w14:textId="77777777" w:rsidR="00CA3288" w:rsidRPr="004A0787" w:rsidRDefault="00CA3288" w:rsidP="00CA3288">
      <w:r w:rsidRPr="00CA3288">
        <w:t xml:space="preserve">K systémové výjimce dochází, když robot narazí na technický problém, jako je například selhání serveru, porucha nebo změna technologického prostředí, která vyžaduje interakci s novou aplikací, programem nebo webem. Častým problém je, že RPA robot, který musí ve webové aplikaci kliknout na přihlašovací tlačítko, se zastaví, když se webová stránka úplně nenačte, nebo když se změní část aplikace při aktualizaci a RPA robot není naprogramován na novou verzi změněné aplikace. Nejlepší způsob, jak překonat systémové výjimky, je, aby to robot jednoduše zkusil znovu; někdy jsou tyto chyby náhodné a lze je vyřešit opakováním určitého rozsahu procesu. </w:t>
      </w:r>
      <w:r w:rsidRPr="00CA3288">
        <w:fldChar w:fldCharType="begin"/>
      </w:r>
      <w:r w:rsidRPr="00CA3288">
        <w:instrText xml:space="preserve"> ADDIN ZOTERO_ITEM CSL_CITATION {"citationID":"Aj5D2K1x","properties":{"formattedCitation":"(Schuler a Gehring, 2018)","plainCitation":"(Schuler a Gehring, 2018)","noteIndex":0},"citationItems":[{"id":405,"uris":["http://zotero.org/users/6963813/items/4RQR6W22"],"uri":["http://zotero.org/users/6963813/items/4RQR6W22"],"itemData":{"id":405,"type":"article-journal","container-title":"SSRN Electronic Journal","DOI":"10.2139/ssrn.3298036","ISSN":"1556-5068","journalAbbreviation":"SSRN Journal","language":"en","source":"DOI.org (Crossref)","title":"Implementing Robust and Low-Maintenance Robotic Process Automation (RPA) Solutions in Large Organisations","URL":"https://www.ssrn.com/abstract=3298036","author":[{"family":"Schuler","given":"Juerg"},{"family":"Gehring","given":"Florian"}],"accessed":{"date-parts":[["2021",6,2]]},"issued":{"date-parts":[["2018"]]}}}],"schema":"https://github.com/citation-style-language/schema/raw/master/csl-citation.json"} </w:instrText>
      </w:r>
      <w:r w:rsidRPr="00CA3288">
        <w:fldChar w:fldCharType="separate"/>
      </w:r>
      <w:r w:rsidRPr="00CA3288">
        <w:t>(Schuler a Gehring, 2018)</w:t>
      </w:r>
      <w:r w:rsidRPr="00CA3288">
        <w:fldChar w:fldCharType="end"/>
      </w:r>
    </w:p>
    <w:p w14:paraId="2D0D8918" w14:textId="66C20BF0" w:rsidR="00C1431F" w:rsidRDefault="00C1431F" w:rsidP="00C1431F">
      <w:pPr>
        <w:pStyle w:val="Nadpis2"/>
      </w:pPr>
      <w:bookmarkStart w:id="8" w:name="_Toc79137088"/>
      <w:r>
        <w:lastRenderedPageBreak/>
        <w:t>Process Mining</w:t>
      </w:r>
      <w:bookmarkEnd w:id="8"/>
    </w:p>
    <w:p w14:paraId="7B511ADB" w14:textId="4DB303DC" w:rsidR="00C1431F" w:rsidRDefault="00C1431F" w:rsidP="00C1431F">
      <w:r>
        <w:t xml:space="preserve">V dnešním světě, kde je skoro jakékoliv elektronické zařízení schopné generovat data, je velmi obtížné tyto obrovské objemy dat zpracovat a využít je k vytvoření přidané hodnoty. Proto vznikají nové disciplíny, které se těmito problémy zabývají, jako například data mining, BI – business intelligence, datová analytika, datová vizualizace. </w:t>
      </w:r>
      <w:r w:rsidR="001E700A">
        <w:t xml:space="preserve">Van der </w:t>
      </w:r>
      <w:hyperlink r:id="rId11">
        <w:r>
          <w:t>Aalst (2016)</w:t>
        </w:r>
      </w:hyperlink>
      <w:r>
        <w:t xml:space="preserve"> tvrdí, že objem produkovaných dat je exponenciálně rostoucí, nicméně zpracovatelská kapacita těchto oborů může růst jen lineárně. Proto se čím dál častěji používají pro zpracování dat algoritmy strojového učení a umělé inteligence, které t</w:t>
      </w:r>
      <w:r w:rsidR="002F0F7F">
        <w:t>a</w:t>
      </w:r>
      <w:r>
        <w:t xml:space="preserve">to omezení lineárního růstu zpracování nemají. Růst objemu se podle </w:t>
      </w:r>
      <w:r w:rsidR="00682A38">
        <w:fldChar w:fldCharType="begin"/>
      </w:r>
      <w:r w:rsidR="00232CAB">
        <w:instrText xml:space="preserve"> ADDIN ZOTERO_ITEM CSL_CITATION {"citationID":"9VxnFaN5","properties":{"formattedCitation":"(Van der Aalst 2016)","plainCitation":"(Van der Aalst 2016)","dontUpdate":true,"noteIndex":0},"citationItems":[{"id":443,"uris":["http://zotero.org/users/6963813/items/MB62PH8K"],"uri":["http://zotero.org/users/6963813/items/MB62PH8K"],"itemData":{"id":443,"type":"book","edition":"2nd edition","event-place":"New York, NY","ISBN":"978-3-662-49850-7","publisher":"Springer Berlin Heidelberg","publisher-place":"New York, NY","source":"Library of Congress ISBN","title":"Process mining: data science in action","title-short":"Process mining","author":[{"family":"Van der Aalst","given":"Wil"}],"issued":{"date-parts":[["2016"]]}}}],"schema":"https://github.com/citation-style-language/schema/raw/master/csl-citation.json"} </w:instrText>
      </w:r>
      <w:r w:rsidR="00682A38">
        <w:fldChar w:fldCharType="separate"/>
      </w:r>
      <w:r w:rsidR="001E700A" w:rsidRPr="001E700A">
        <w:t xml:space="preserve">Van der Aalst </w:t>
      </w:r>
      <w:r w:rsidR="001E700A">
        <w:t>(</w:t>
      </w:r>
      <w:r w:rsidR="001E700A" w:rsidRPr="001E700A">
        <w:t>2016)</w:t>
      </w:r>
      <w:r w:rsidR="00682A38">
        <w:fldChar w:fldCharType="end"/>
      </w:r>
      <w:r>
        <w:t xml:space="preserve"> dá připodobnit k Moorovu zákonu.</w:t>
      </w:r>
    </w:p>
    <w:p w14:paraId="71804C26" w14:textId="3CF0071B" w:rsidR="00C1431F" w:rsidRDefault="00C1431F" w:rsidP="00C1431F">
      <w:r w:rsidRPr="00D052DC">
        <w:t>Zpravidla firmy jsou řízeny procesy a mají určité standardizované postupy k jednotlivým činnostem. Tyto činnosti, pokud je k nim využívána počítačová infrastruktura, z těchto činností budou vznikat záznamy, a tedy další data. Tato data vznikají plněním určitého procesu ve firmě, například nákupem zboží, naskladněním a vyskladněním zboží, reklamací, prodejem zboží a další</w:t>
      </w:r>
      <w:r w:rsidR="002F0F7F">
        <w:t>mi</w:t>
      </w:r>
      <w:r w:rsidRPr="00D052DC">
        <w:t>. Pokud firma využívá ERP systém pro řízení firmy nebo CRM pro řízení vztahů se zákazníky, většina těchto systémů generuje při každé úpravě záznamu v systému event log (protokol události). Na základě těchto protokolů událostí je možné zjistit nejrůznější informace o daném procesu, popřípadě jestli je možné proces automatizovat.</w:t>
      </w:r>
    </w:p>
    <w:p w14:paraId="48AD9BA3" w14:textId="29D81B82" w:rsidR="00482B62" w:rsidRDefault="00767D11" w:rsidP="00C1431F">
      <w:r w:rsidRPr="00247B13">
        <w:t xml:space="preserve">Díky process minigu je možné získat UI logs, </w:t>
      </w:r>
      <w:r w:rsidRPr="00054C9C">
        <w:rPr>
          <w:color w:val="FF0000"/>
        </w:rPr>
        <w:t>a</w:t>
      </w:r>
      <w:r w:rsidRPr="00247B13">
        <w:t xml:space="preserve"> zanalyzovat celý proces a získat základní data o procesu, které pomáhají při </w:t>
      </w:r>
      <w:r w:rsidR="00CB3BB7" w:rsidRPr="00247B13">
        <w:t>rozhodování,</w:t>
      </w:r>
      <w:r w:rsidRPr="00247B13">
        <w:t xml:space="preserve"> </w:t>
      </w:r>
      <w:r w:rsidR="00CB3BB7" w:rsidRPr="00247B13">
        <w:t>zda proces automatizovat</w:t>
      </w:r>
      <w:r w:rsidR="001E700A" w:rsidRPr="00247B13">
        <w:t xml:space="preserve"> </w:t>
      </w:r>
      <w:r w:rsidR="001E700A" w:rsidRPr="00247B13">
        <w:fldChar w:fldCharType="begin"/>
      </w:r>
      <w:r w:rsidR="00232CAB">
        <w:instrText xml:space="preserve"> ADDIN ZOTERO_ITEM CSL_CITATION {"citationID":"WbxTtQKz","properties":{"formattedCitation":"(Van der Aalst 2016)","plainCitation":"(Van der Aalst 2016)","dontUpdate":true,"noteIndex":0},"citationItems":[{"id":443,"uris":["http://zotero.org/users/6963813/items/MB62PH8K"],"uri":["http://zotero.org/users/6963813/items/MB62PH8K"],"itemData":{"id":443,"type":"book","edition":"2nd edition","event-place":"New York, NY","ISBN":"978-3-662-49850-7","publisher":"Springer Berlin Heidelberg","publisher-place":"New York, NY","source":"Library of Congress ISBN","title":"Process mining: data science in action","title-short":"Process mining","author":[{"family":"Van der Aalst","given":"Wil"}],"issued":{"date-parts":[["2016"]]}}}],"schema":"https://github.com/citation-style-language/schema/raw/master/csl-citation.json"} </w:instrText>
      </w:r>
      <w:r w:rsidR="001E700A" w:rsidRPr="00247B13">
        <w:fldChar w:fldCharType="separate"/>
      </w:r>
      <w:r w:rsidR="001E700A" w:rsidRPr="00247B13">
        <w:t>(Van der Aalst, 2016)</w:t>
      </w:r>
      <w:r w:rsidR="001E700A" w:rsidRPr="00247B13">
        <w:fldChar w:fldCharType="end"/>
      </w:r>
      <w:r w:rsidR="00CB3BB7" w:rsidRPr="00247B13">
        <w:t>. Například je vhodné získat střední hodnoty doby trvání procesu,</w:t>
      </w:r>
      <w:r w:rsidR="00482B62" w:rsidRPr="00247B13">
        <w:t xml:space="preserve"> četnost,</w:t>
      </w:r>
      <w:r w:rsidR="00CB3BB7" w:rsidRPr="00247B13">
        <w:t xml:space="preserve"> </w:t>
      </w:r>
      <w:r w:rsidR="00CB3BB7" w:rsidRPr="00054C9C">
        <w:rPr>
          <w:color w:val="FF0000"/>
        </w:rPr>
        <w:t xml:space="preserve">také </w:t>
      </w:r>
      <w:r w:rsidR="00CB3BB7" w:rsidRPr="00247B13">
        <w:t>průběžnou dobu (Lead time), zjistit FTE na daný proces a díky tomu vyčíslit nákladnost procesu</w:t>
      </w:r>
      <w:r w:rsidR="00211873" w:rsidRPr="00247B13">
        <w:t>.</w:t>
      </w:r>
      <w:r w:rsidR="00482B62" w:rsidRPr="00247B13">
        <w:t xml:space="preserve"> </w:t>
      </w:r>
      <w:r w:rsidR="00211873" w:rsidRPr="00247B13">
        <w:t xml:space="preserve"> Dále je možné z dat často zjistit počet odchylek od standardu a jejich trvání. Data můžeme také využít k zjištění optimálního množství obslužných kanálů a získat přehled o úzkých místech daného procesu.</w:t>
      </w:r>
      <w:r w:rsidR="00247B13" w:rsidRPr="00247B13">
        <w:t xml:space="preserve"> </w:t>
      </w:r>
      <w:r w:rsidR="00247B13" w:rsidRPr="00247B13">
        <w:fldChar w:fldCharType="begin"/>
      </w:r>
      <w:r w:rsidR="003B50B8">
        <w:instrText xml:space="preserve"> ADDIN ZOTERO_ITEM CSL_CITATION {"citationID":"yHOckmyM","properties":{"formattedCitation":"(Monteiro a de\\uc0\\u160{}Oliveira 2011; Chee Tahir a Darton 2010)","plainCitation":"(Monteiro a de Oliveira 2011; Chee Tahir a Darton 2010)","dontUpdate":true,"noteIndex":0},"citationItems":[{"id":447,"uris":["http://zotero.org/users/6963813/items/6QX7FZWG"],"uri":["http://zotero.org/users/6963813/items/6QX7FZWG"],"itemData":{"id":447,"type":"article-journal","container-title":"Journal of Software Maintenance and Evolution: Research and Practice","DOI":"10.1002/smr.482","ISSN":"1532060X","issue":"6","journalAbbreviation":"J. Softw. Maint. Evol.: Res. Pract.","language":"en","page":"395-422","source":"DOI.org (Crossref)","title":"Defining a catalog of indicators to support process performance analysis","URL":"http://doi.wiley.com/10.1002/smr.482","volume":"23","author":[{"family":"Monteiro","given":"Luis Felipe Salin"},{"family":"Oliveira","given":"Kathia Marçal","non-dropping-particle":"de"}],"accessed":{"date-parts":[["2021",6,11]]},"issued":{"date-parts":[["2011",10]]}}},{"id":448,"uris":["http://zotero.org/users/6963813/items/QL57BXG7"],"uri":["http://zotero.org/users/6963813/items/QL57BXG7"],"itemData":{"id":448,"type":"article-journal","container-title":"Journal of Cleaner Production","DOI":"10.1016/j.jclepro.2010.07.012","ISSN":"09596526","issue":"16-17","journalAbbreviation":"Journal of Cleaner Production","language":"en","page":"1598-1607","source":"DOI.org (Crossref)","title":"The Process Analysis Method of selecting indicators to quantify the sustainability performance of a business operation","URL":"https://linkinghub.elsevier.com/retrieve/pii/S0959652610002702","volume":"18","author":[{"family":"Chee Tahir","given":"A."},{"family":"Darton","given":"R.C."}],"accessed":{"date-parts":[["2021",6,11]]},"issued":{"date-parts":[["2010",11]]}}}],"schema":"https://github.com/citation-style-language/schema/raw/master/csl-citation.json"} </w:instrText>
      </w:r>
      <w:r w:rsidR="00247B13" w:rsidRPr="00247B13">
        <w:fldChar w:fldCharType="separate"/>
      </w:r>
      <w:r w:rsidR="00247B13" w:rsidRPr="00247B13">
        <w:rPr>
          <w:szCs w:val="24"/>
        </w:rPr>
        <w:t>(Monteiro a de Oliveira, 2011; Chee Tahir a Darton, 2010)</w:t>
      </w:r>
      <w:r w:rsidR="00247B13" w:rsidRPr="00247B13">
        <w:fldChar w:fldCharType="end"/>
      </w:r>
      <w:r w:rsidR="00247B13">
        <w:t xml:space="preserve"> </w:t>
      </w:r>
      <w:r w:rsidR="00482B62" w:rsidRPr="00247B13">
        <w:t>Získané procesní informace slouží k podpoře rozhodování a pomáhají vyčíslit návratnost investice</w:t>
      </w:r>
      <w:r w:rsidR="00482B62">
        <w:t xml:space="preserve"> </w:t>
      </w:r>
      <w:r w:rsidR="0047549B">
        <w:fldChar w:fldCharType="begin"/>
      </w:r>
      <w:r w:rsidR="000F04EC">
        <w:instrText xml:space="preserve"> ADDIN ZOTERO_ITEM CSL_CITATION {"citationID":"Prt6C1l6","properties":{"formattedCitation":"(Van der Aalst, 2016)","plainCitation":"(Van der Aalst, 2016)","noteIndex":0},"citationItems":[{"id":443,"uris":["http://zotero.org/users/6963813/items/MB62PH8K"],"uri":["http://zotero.org/users/6963813/items/MB62PH8K"],"itemData":{"id":443,"type":"book","edition":"2nd edition","event-place":"New York, NY","ISBN":"978-3-662-49850-7","publisher":"Springer Berlin Heidelberg","publisher-place":"New York, NY","source":"Library of Congress ISBN","title":"Process mining: data science in action","title-short":"Process mining","author":[{"family":"Van der Aalst","given":"Wil"}],"issued":{"date-parts":[["2016"]]}}}],"schema":"https://github.com/citation-style-language/schema/raw/master/csl-citation.json"} </w:instrText>
      </w:r>
      <w:r w:rsidR="0047549B">
        <w:fldChar w:fldCharType="separate"/>
      </w:r>
      <w:r w:rsidR="009870A2" w:rsidRPr="009870A2">
        <w:t>(Van der Aalst, 2016)</w:t>
      </w:r>
      <w:r w:rsidR="0047549B">
        <w:fldChar w:fldCharType="end"/>
      </w:r>
      <w:r w:rsidR="0047549B">
        <w:t>.</w:t>
      </w:r>
    </w:p>
    <w:p w14:paraId="3FB525E7" w14:textId="3310FBC0" w:rsidR="001652F3" w:rsidRDefault="00482B62" w:rsidP="00C1431F">
      <w:r>
        <w:fldChar w:fldCharType="begin"/>
      </w:r>
      <w:r w:rsidR="00104BD4">
        <w:instrText xml:space="preserve"> ADDIN ZOTERO_ITEM CSL_CITATION {"citationID":"m08VMOlJ","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fldChar w:fldCharType="separate"/>
      </w:r>
      <w:r w:rsidRPr="00482B62">
        <w:t>Bosco et al.</w:t>
      </w:r>
      <w:r>
        <w:t>,</w:t>
      </w:r>
      <w:r w:rsidRPr="00482B62">
        <w:t xml:space="preserve"> </w:t>
      </w:r>
      <w:r>
        <w:t>(</w:t>
      </w:r>
      <w:r w:rsidRPr="00482B62">
        <w:t>2019)</w:t>
      </w:r>
      <w:r>
        <w:fldChar w:fldCharType="end"/>
      </w:r>
      <w:r>
        <w:t xml:space="preserve"> představil </w:t>
      </w:r>
      <w:r w:rsidR="0060630F">
        <w:t>postup</w:t>
      </w:r>
      <w:r w:rsidR="001652F3">
        <w:t xml:space="preserve">, </w:t>
      </w:r>
      <w:r>
        <w:t>jak</w:t>
      </w:r>
      <w:r w:rsidR="001652F3">
        <w:t xml:space="preserve"> </w:t>
      </w:r>
      <w:r>
        <w:t>z UI logů určit, jestli je daný proces automatizovatelný</w:t>
      </w:r>
      <w:r w:rsidR="0060630F">
        <w:t xml:space="preserve"> (deterministický)</w:t>
      </w:r>
      <w:r>
        <w:t>, nebo je</w:t>
      </w:r>
      <w:r w:rsidR="00EB7B4E">
        <w:t>stli</w:t>
      </w:r>
      <w:r>
        <w:t xml:space="preserve"> v procesu </w:t>
      </w:r>
      <w:r w:rsidR="00EB7B4E">
        <w:t xml:space="preserve">je </w:t>
      </w:r>
      <w:r>
        <w:t xml:space="preserve">vyžadována určitá kognitivní zdatnost, subjektivní úsudek, či kreativita. Jejich algoritmus funguje jen pro setříděná a čistá </w:t>
      </w:r>
      <w:r>
        <w:lastRenderedPageBreak/>
        <w:t>data.</w:t>
      </w:r>
      <w:r w:rsidR="00104BD4">
        <w:t xml:space="preserve"> UI log</w:t>
      </w:r>
      <w:r w:rsidR="00EB7B4E">
        <w:t>y</w:t>
      </w:r>
      <w:r w:rsidR="00104BD4">
        <w:t xml:space="preserve"> získané sledováním uživatele a zaznamenávání</w:t>
      </w:r>
      <w:r w:rsidR="002F0F7F">
        <w:t>m</w:t>
      </w:r>
      <w:r w:rsidR="00104BD4">
        <w:t xml:space="preserve"> jeho chování </w:t>
      </w:r>
      <w:r w:rsidR="002F0F7F">
        <w:t>jsou</w:t>
      </w:r>
      <w:r w:rsidR="00104BD4">
        <w:t xml:space="preserve"> velmi často plné dat, kter</w:t>
      </w:r>
      <w:r w:rsidR="002F0F7F">
        <w:t>á</w:t>
      </w:r>
      <w:r w:rsidR="00104BD4">
        <w:t xml:space="preserve"> nejsou relevantní a data </w:t>
      </w:r>
      <w:r w:rsidR="002F0F7F">
        <w:t xml:space="preserve">tak </w:t>
      </w:r>
      <w:r w:rsidR="00104BD4">
        <w:t>obsahují šum. Šum v datech vzniká například kvůli tomu, že uživatele může někdo vyrušit a přestane proces plnit, popřípadě uživatel nedodržuje přesně daný postup a</w:t>
      </w:r>
      <w:r w:rsidR="00EB7B4E">
        <w:t>nebo</w:t>
      </w:r>
      <w:r w:rsidR="00104BD4">
        <w:t xml:space="preserve"> m</w:t>
      </w:r>
      <w:r w:rsidR="00EB7B4E">
        <w:t xml:space="preserve">ůže </w:t>
      </w:r>
      <w:r w:rsidR="00104BD4">
        <w:t xml:space="preserve">být </w:t>
      </w:r>
      <w:r w:rsidR="00EB7B4E">
        <w:t>více</w:t>
      </w:r>
      <w:r w:rsidR="00104BD4">
        <w:t xml:space="preserve"> způsob</w:t>
      </w:r>
      <w:r w:rsidR="00EB7B4E">
        <w:t>ů</w:t>
      </w:r>
      <w:r w:rsidR="00104BD4">
        <w:t>, jak danou činnost udělat. Dále můž</w:t>
      </w:r>
      <w:r w:rsidR="002F0F7F">
        <w:t>ou</w:t>
      </w:r>
      <w:r w:rsidR="00104BD4">
        <w:t xml:space="preserve"> být </w:t>
      </w:r>
      <w:r w:rsidR="00EB7B4E">
        <w:t>příčinou i</w:t>
      </w:r>
      <w:r w:rsidR="00104BD4">
        <w:t xml:space="preserve"> webov</w:t>
      </w:r>
      <w:r w:rsidR="00EB7B4E">
        <w:t>é</w:t>
      </w:r>
      <w:r w:rsidR="00104BD4">
        <w:t xml:space="preserve"> stránk</w:t>
      </w:r>
      <w:r w:rsidR="00EB7B4E">
        <w:t>y</w:t>
      </w:r>
      <w:r w:rsidR="00104BD4">
        <w:t>, kdy externí programy na sledování aktivity zaznamenají například pop-up okna, kter</w:t>
      </w:r>
      <w:r w:rsidR="002F0F7F">
        <w:t>á</w:t>
      </w:r>
      <w:r w:rsidR="00104BD4">
        <w:t xml:space="preserve"> vedou na jinou stránku.</w:t>
      </w:r>
      <w:r w:rsidR="00104BD4">
        <w:fldChar w:fldCharType="begin"/>
      </w:r>
      <w:r w:rsidR="003B50B8">
        <w:instrText xml:space="preserve"> ADDIN ZOTERO_ITEM CSL_CITATION {"citationID":"ElnlshfR","properties":{"formattedCitation":"(Tanasa a Trousse 2004; Dumais et al. 2014)","plainCitation":"(Tanasa a Trousse 2004; Dumais et al. 2014)","dontUpdate":true,"noteIndex":0},"citationItems":[{"id":419,"uris":["http://zotero.org/users/6963813/items/XH84V6KC"],"uri":["http://zotero.org/users/6963813/items/XH84V6KC"],"itemData":{"id":419,"type":"article-journal","container-title":"IEEE Intelligent Systems","DOI":"10.1109/MIS.2004.1274912","ISSN":"1541-1672","issue":"2","journalAbbreviation":"IEEE Intell. Syst.","language":"en","page":"59-65","source":"DOI.org (Crossref)","title":"Advanced data preprocessing for intersites Web usage mining","URL":"http://ieeexplore.ieee.org/document/1274912/","volume":"19","author":[{"family":"Tanasa","given":"D."},{"family":"Trousse","given":"B."}],"accessed":{"date-parts":[["2021",6,7]]},"issued":{"date-parts":[["2004",3]]}}},{"id":416,"uris":["http://zotero.org/users/6963813/items/2EV57QXP"],"uri":["http://zotero.org/users/6963813/items/2EV57QXP"],"itemData":{"id":416,"type":"chapter","abstract":"HCI researchers are increasingly collecting rich behavioral traces of user interactions with online systems in situ at a scale not previously possible. These logs can be used to characterize user interactions with existing systems and compare different designs. Large-scale log studies give rise to new challenges in experimental design, data collection and interpretation, and ethics. The chapter discusses how to address these challenges using search engine logs, but the methods are applicable to other types of log data.","container-title":"Ways of Knowing in HCI","event-place":"New York, NY","ISBN":"978-1-4939-0378-8","language":"en","note":"DOI: 10.1007/978-1-4939-0378-8_14","page":"349-372","publisher":"Springer","publisher-place":"New York, NY","source":"Springer Link","title":"Understanding User Behavior Through Log Data and Analysis","URL":"https://doi.org/10.1007/978-1-4939-0378-8_14","author":[{"family":"Dumais","given":"Susan"},{"family":"Jeffries","given":"Robin"},{"family":"Russell","given":"Daniel M."},{"family":"Tang","given":"Diane"},{"family":"Teevan","given":"Jaime"}],"editor":[{"family":"Olson","given":"Judith S."},{"family":"Kellogg","given":"Wendy A."}],"accessed":{"date-parts":[["2021",6,7]]},"issued":{"date-parts":[["2014"]]}}}],"schema":"https://github.com/citation-style-language/schema/raw/master/csl-citation.json"} </w:instrText>
      </w:r>
      <w:r w:rsidR="00104BD4">
        <w:fldChar w:fldCharType="separate"/>
      </w:r>
      <w:r w:rsidR="00104BD4" w:rsidRPr="00104BD4">
        <w:t>(Tanasa a Trousse</w:t>
      </w:r>
      <w:r w:rsidR="00104BD4">
        <w:t>,</w:t>
      </w:r>
      <w:r w:rsidR="00104BD4" w:rsidRPr="00104BD4">
        <w:t xml:space="preserve"> 2004; Dumais et al.</w:t>
      </w:r>
      <w:r w:rsidR="00104BD4">
        <w:t>,</w:t>
      </w:r>
      <w:r w:rsidR="00104BD4" w:rsidRPr="00104BD4">
        <w:t xml:space="preserve"> 2014)</w:t>
      </w:r>
      <w:r w:rsidR="00104BD4">
        <w:fldChar w:fldCharType="end"/>
      </w:r>
      <w:r w:rsidR="00101B24">
        <w:t xml:space="preserve"> Sbírání UI logů usnadňuje vývoj a automatizaci procesů</w:t>
      </w:r>
      <w:r w:rsidR="002F0F7F">
        <w:t>.</w:t>
      </w:r>
      <w:r w:rsidR="00101B24">
        <w:t xml:space="preserve"> </w:t>
      </w:r>
      <w:r w:rsidR="002F0F7F">
        <w:t>S</w:t>
      </w:r>
      <w:r w:rsidR="00101B24">
        <w:t xml:space="preserve">běr čistých UI logů bude dál s vývojem </w:t>
      </w:r>
      <w:r w:rsidR="002F0F7F">
        <w:t>RPA a proces minigu</w:t>
      </w:r>
      <w:r w:rsidR="00101B24">
        <w:t xml:space="preserve"> čím dál relevantnější</w:t>
      </w:r>
      <w:r w:rsidR="00674937">
        <w:t xml:space="preserve"> </w:t>
      </w:r>
      <w:r w:rsidR="00674937">
        <w:fldChar w:fldCharType="begin"/>
      </w:r>
      <w:r w:rsidR="006B1E57">
        <w:instrText xml:space="preserve"> ADDIN ZOTERO_ITEM CSL_CITATION {"citationID":"syquRTwv","properties":{"formattedCitation":"(Jimenez-Ramirez et al. 2019)","plainCitation":"(Jimenez-Ramirez et al. 2019)","dontUpdate":true,"noteIndex":0},"citationItems":[{"id":372,"uris":["http://zotero.org/users/6963813/items/84RYU9YK"],"uri":["http://zotero.org/users/6963813/items/84RYU9YK"],"itemData":{"id":372,"type":"paper-conference","abstract":"The robotic automation of processes is of much interest to organizations. A common use case is to automate the repetitive manual tasks (or processes) that are currently done by back-office staff through some information system (IS). The lifecycle of any Robotic Process Automation (RPA) project starts with the analysis of the process to automate. This is a very time-consuming phase, which in practical settings often relies on the study of process documentation. Such documentation is typically incomplete or inaccurate, e.g., some documented cases never occur, occurring cases are not documented, or documented cases differ from reality. To deploy robots in a production environment that are designed on such a shaky basis entails a high risk. This paper describes and evaluates a new proposal for the early stages of an RPA project: the analysis of a process and its subsequent design. The idea is to leverage the knowledge of back-office staff, which starts by monitoring them in a non-invasive manner. This is done through a screen-mouse-key-logger, i.e., a sequence of images, mouse actions, and key actions are stored along with their timestamps. The log which is obtained in this way is transformed into a UI log through image-analysis techniques (e.g., fingerprinting or OCR) and then transformed into a process model by the use of process discovery algorithms. We evaluated this method for two real-life, industrial cases. The evaluation shows clear and substantial benefits in terms of accuracy and speed. This paper presents the method, along with a number of limitations that need to be addressed such that it can be applied in wider contexts.","collection-title":"Lecture Notes in Computer Science","container-title":"Advanced Information Systems Engineering","DOI":"10.1007/978-3-030-21290-2_28","event-place":"Cham","ISBN":"978-3-030-21290-2","language":"en","page":"446-461","publisher":"Springer International Publishing","publisher-place":"Cham","source":"Springer Link","title":"A Method to Improve the Early Stages of the Robotic Process Automation Lifecycle","author":[{"family":"Jimenez-Ramirez","given":"Andres"},{"family":"Reijers","given":"Hajo A."},{"family":"Barba","given":"Irene"},{"family":"Del Valle","given":"Carmelo"}],"editor":[{"family":"Giorgini","given":"Paolo"},{"family":"Weber","given":"Barbara"}],"issued":{"date-parts":[["2019"]]}}}],"schema":"https://github.com/citation-style-language/schema/raw/master/csl-citation.json"} </w:instrText>
      </w:r>
      <w:r w:rsidR="00674937">
        <w:fldChar w:fldCharType="separate"/>
      </w:r>
      <w:r w:rsidR="00674937" w:rsidRPr="00674937">
        <w:t>(Jimenez-Ramirez et al.</w:t>
      </w:r>
      <w:r w:rsidR="00674937">
        <w:t>,</w:t>
      </w:r>
      <w:r w:rsidR="00674937" w:rsidRPr="00674937">
        <w:t xml:space="preserve"> 2019)</w:t>
      </w:r>
      <w:r w:rsidR="00674937">
        <w:fldChar w:fldCharType="end"/>
      </w:r>
      <w:r w:rsidR="00101B24">
        <w:t xml:space="preserve">.   </w:t>
      </w:r>
    </w:p>
    <w:p w14:paraId="4A2FF66D" w14:textId="484D66D6" w:rsidR="00C1431F" w:rsidRDefault="004014E9" w:rsidP="00C1431F">
      <w:r>
        <w:t>Vědecká skupina, která vyvíjí Apromore a také stojí za publikací</w:t>
      </w:r>
      <w:r w:rsidR="006F68D9">
        <w:t xml:space="preserve"> </w:t>
      </w:r>
      <w:r w:rsidR="006F68D9" w:rsidRPr="006F68D9">
        <w:rPr>
          <w:i/>
          <w:iCs/>
        </w:rPr>
        <w:t>Discovering Automatable Routines from User Interaction Logs</w:t>
      </w:r>
      <w:r w:rsidRPr="006F68D9">
        <w:rPr>
          <w:i/>
          <w:iCs/>
        </w:rPr>
        <w:t xml:space="preserve"> </w:t>
      </w:r>
      <w:r w:rsidR="006F68D9">
        <w:t xml:space="preserve">napsanou </w:t>
      </w:r>
      <w:r>
        <w:fldChar w:fldCharType="begin"/>
      </w:r>
      <w:r w:rsidR="006B1E57">
        <w:instrText xml:space="preserve"> ADDIN ZOTERO_ITEM CSL_CITATION {"citationID":"c3EAYTc2","properties":{"formattedCitation":"(Bosco et al. 2019)","plainCitation":"(Bosco et al. 2019)","dontUpdate":true,"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schema":"https://github.com/citation-style-language/schema/raw/master/csl-citation.json"} </w:instrText>
      </w:r>
      <w:r>
        <w:fldChar w:fldCharType="separate"/>
      </w:r>
      <w:r w:rsidRPr="004014E9">
        <w:t xml:space="preserve">Bosco et al. </w:t>
      </w:r>
      <w:r w:rsidR="009B6124">
        <w:t>(</w:t>
      </w:r>
      <w:r w:rsidRPr="004014E9">
        <w:t>2019)</w:t>
      </w:r>
      <w:r>
        <w:fldChar w:fldCharType="end"/>
      </w:r>
      <w:r>
        <w:t xml:space="preserve"> vyvinula novější verzi</w:t>
      </w:r>
      <w:r w:rsidR="008C220C">
        <w:t>,</w:t>
      </w:r>
      <w:r>
        <w:t xml:space="preserve"> jak z UI logů získat proces, kter</w:t>
      </w:r>
      <w:r w:rsidR="008C220C">
        <w:t>ý</w:t>
      </w:r>
      <w:r>
        <w:t xml:space="preserve"> je možný automatizovat. </w:t>
      </w:r>
      <w:r w:rsidR="00F932ED">
        <w:fldChar w:fldCharType="begin"/>
      </w:r>
      <w:r w:rsidR="00872669">
        <w:instrText xml:space="preserve"> ADDIN ZOTERO_ITEM CSL_CITATION {"citationID":"RVKk1aHK","properties":{"formattedCitation":"(Leno et al., 2020)","plainCitation":"(Leno et al., 2020)","dontUpdate":true,"noteIndex":0},"citationItems":[{"id":42,"uris":["http://zotero.org/users/6963813/items/PTW5JKCU"],"uri":["http://zotero.org/users/6963813/items/PTW5JKCU"],"itemData":{"id":42,"type":"article-journal","abstract":"Robotic Process Automation (RPA) is a technology to develop software bots that automate repetitive sequences of interactions between users and software applications (a.k.a. routines). To take full advantage of this technology, organizations need to identify and to scope their routines. This is a challenging endeavor in large organizations, as routines are usually not concentrated in a handful of processes, but rather scattered across the process landscape. Accordingly, the identification of routines from User Interaction (UI) logs has received significant attention. Existing approaches to this problem assume that the UI log is segmented, meaning that it consists of traces of a task that is presupposed to contain one or more routines. However, a UI log usually takes the form of a single unsegmented sequence of events. This paper presents an approach to discover candidate routines from unsegmented UI logs in the presence of noise, i.e. events within or between routine instances that do not belong to any routine. The approach is implemented as an open-source tool and evaluated using synthetic and real-life UI logs.","container-title":"arXiv:2008.05782 [cs]","note":"arXiv: 2008.05782","source":"arXiv.org","title":"Identifying candidate routines for Robotic Process Automation from unsegmented UI logs","URL":"http://arxiv.org/abs/2008.05782","author":[{"family":"Leno","given":"V."},{"family":"Augusto","given":"A."},{"family":"Dumas","given":"M."},{"family":"La Rosa","given":"M."},{"family":"Maggi","given":"F."},{"family":"Polyvyanyy","given":"A."}],"accessed":{"date-parts":[["2020",10,5]]},"issued":{"date-parts":[["2020",8,26]]}}}],"schema":"https://github.com/citation-style-language/schema/raw/master/csl-citation.json"} </w:instrText>
      </w:r>
      <w:r w:rsidR="00F932ED">
        <w:fldChar w:fldCharType="separate"/>
      </w:r>
      <w:r w:rsidR="00F932ED" w:rsidRPr="00F932ED">
        <w:t xml:space="preserve">Leno et al. </w:t>
      </w:r>
      <w:r w:rsidR="00A20720">
        <w:t>(</w:t>
      </w:r>
      <w:r w:rsidR="00F932ED" w:rsidRPr="00F932ED">
        <w:t>2020)</w:t>
      </w:r>
      <w:r w:rsidR="00F932ED">
        <w:fldChar w:fldCharType="end"/>
      </w:r>
      <w:r w:rsidR="00F149B4">
        <w:t xml:space="preserve"> </w:t>
      </w:r>
      <w:r w:rsidR="00A20720">
        <w:t>p</w:t>
      </w:r>
      <w:r>
        <w:t>ři vývoji nového postupu již od začátku pracují s tím, že uživatel počítače</w:t>
      </w:r>
      <w:r w:rsidR="008C220C">
        <w:t>,</w:t>
      </w:r>
      <w:r>
        <w:t xml:space="preserve"> n</w:t>
      </w:r>
      <w:r w:rsidR="008C220C">
        <w:t>a</w:t>
      </w:r>
      <w:r>
        <w:t xml:space="preserve"> kterém jsou zaznamenávány UI logy, dělá různé věci</w:t>
      </w:r>
      <w:r w:rsidR="009246DD">
        <w:t>,</w:t>
      </w:r>
      <w:r>
        <w:t xml:space="preserve"> a ž</w:t>
      </w:r>
      <w:r w:rsidR="009246DD">
        <w:t>e</w:t>
      </w:r>
      <w:r>
        <w:t xml:space="preserve"> během práce může být vyrušen anebo o přestávkách v práci prochází stránky internetu</w:t>
      </w:r>
      <w:r w:rsidR="009246DD">
        <w:t>, které</w:t>
      </w:r>
      <w:r>
        <w:t xml:space="preserve"> nesouvisí s jeho prací. Nový přístup s tímto počítá a dokáže mnohem lépe pracovat s daty, kter</w:t>
      </w:r>
      <w:r w:rsidR="009246DD">
        <w:t>á</w:t>
      </w:r>
      <w:r>
        <w:t xml:space="preserve"> nejsou setříděná a čistá.</w:t>
      </w:r>
      <w:r w:rsidR="00AA0C68">
        <w:t xml:space="preserve"> Jejich algoritmus v datech najde stejné procesy, které se opakují a dané procesy sloučí. </w:t>
      </w:r>
      <w:r w:rsidR="00F149B4">
        <w:t xml:space="preserve">Díky tomu </w:t>
      </w:r>
      <w:r w:rsidR="00EB7B4E">
        <w:t xml:space="preserve">je analýza UI logů mnohem přesnější a více odpovídá realitě. Sloučené procesy, </w:t>
      </w:r>
      <w:r w:rsidR="00F149B4">
        <w:t>které se opakují</w:t>
      </w:r>
      <w:r w:rsidR="00EB7B4E">
        <w:t xml:space="preserve"> například následně</w:t>
      </w:r>
      <w:r w:rsidR="00F149B4">
        <w:t xml:space="preserve"> možné podrobit další analýze</w:t>
      </w:r>
      <w:r w:rsidR="006D652F">
        <w:t>.</w:t>
      </w:r>
    </w:p>
    <w:p w14:paraId="03675939" w14:textId="214EE056" w:rsidR="009C0150" w:rsidRDefault="009C0150" w:rsidP="009C0150">
      <w:pPr>
        <w:pStyle w:val="Nadpis2"/>
      </w:pPr>
      <w:bookmarkStart w:id="9" w:name="_Toc79137089"/>
      <w:r>
        <w:t>Inteligentní procesní automatizace</w:t>
      </w:r>
      <w:bookmarkEnd w:id="9"/>
    </w:p>
    <w:p w14:paraId="7F46BBEC" w14:textId="4A6D7689" w:rsidR="00BD618F" w:rsidRDefault="003D6FD2" w:rsidP="00416016">
      <w:r>
        <w:t>Ro</w:t>
      </w:r>
      <w:r w:rsidR="009A291A">
        <w:t xml:space="preserve">botická procesní automatizace poslední pár let patří k nejrychleji </w:t>
      </w:r>
      <w:r w:rsidR="00A83B8B">
        <w:t>rozvíjející</w:t>
      </w:r>
      <w:r w:rsidR="00337811">
        <w:t>m se</w:t>
      </w:r>
      <w:r w:rsidR="008F2716">
        <w:t xml:space="preserve"> softwar</w:t>
      </w:r>
      <w:r w:rsidR="00337811">
        <w:t>ům</w:t>
      </w:r>
      <w:r w:rsidR="008F2716">
        <w:t xml:space="preserve"> pro </w:t>
      </w:r>
      <w:r w:rsidR="00370D0D">
        <w:t xml:space="preserve">podniky </w:t>
      </w:r>
      <w:r w:rsidR="00370D0D">
        <w:fldChar w:fldCharType="begin"/>
      </w:r>
      <w:r w:rsidR="00370D0D">
        <w:instrText xml:space="preserve"> ADDIN ZOTERO_ITEM CSL_CITATION {"citationID":"8oPu0NlT","properties":{"formattedCitation":"(Agostinelli et al., 2019)","plainCitation":"(Agostinelli et al., 2019)","noteIndex":0},"citationItems":[{"id":374,"uris":["http://zotero.org/users/6963813/items/NE5QUWAQ"],"uri":["http://zotero.org/users/6963813/items/NE5QUWAQ"],"itemData":{"id":374,"type":"paper-conference","abstract":"Robotic Process Automation (RPA) is a fast-emerging automation technology in the field of Artificial Intelligence that allows organizations to automate high volume routines. RPA tools are able to capture the execution of such routines previously performed by a human user on the interface of a computer system, and then emulate their enactment in place of the user. In this paper, after an in-depth experimentation of the RPA tools available in the market, we developed a classification framework to categorize them on the basis of some key dimensions. Then, starting from this analysis, we derived four research challenges necessary to inject intelligence into current RPA technology.","collection-title":"Lecture Notes in Business Information Processing","container-title":"Business Process Management Workshops","DOI":"10.1007/978-3-030-37453-2_2","event-place":"Cham","ISBN":"978-3-030-37453-2","language":"en","page":"12-18","publisher":"Springer International Publishing","publisher-place":"Cham","source":"Springer Link","title":"Research Challenges for Intelligent Robotic Process Automation","author":[{"family":"Agostinelli","given":"Simone"},{"family":"Marrella","given":"Andrea"},{"family":"Mecella","given":"Massimo"}],"editor":[{"family":"Di Francescomarino","given":"Chiara"},{"family":"Dijkman","given":"Remco"},{"family":"Zdun","given":"Uwe"}],"issued":{"date-parts":[["2019"]]}}}],"schema":"https://github.com/citation-style-language/schema/raw/master/csl-citation.json"} </w:instrText>
      </w:r>
      <w:r w:rsidR="00370D0D">
        <w:fldChar w:fldCharType="separate"/>
      </w:r>
      <w:r w:rsidR="00370D0D" w:rsidRPr="00370D0D">
        <w:t>(Agostinelli et al., 2019)</w:t>
      </w:r>
      <w:r w:rsidR="00370D0D">
        <w:fldChar w:fldCharType="end"/>
      </w:r>
      <w:r w:rsidR="00204CFC">
        <w:t>.</w:t>
      </w:r>
      <w:r w:rsidR="00EB0FAE">
        <w:t xml:space="preserve"> Jak </w:t>
      </w:r>
      <w:r w:rsidR="00BD618F">
        <w:t xml:space="preserve">se </w:t>
      </w:r>
      <w:r w:rsidR="00EB0FAE">
        <w:t xml:space="preserve">RPA </w:t>
      </w:r>
      <w:r w:rsidR="00BD618F">
        <w:t>software vyvíjel</w:t>
      </w:r>
      <w:r w:rsidR="00FC55F5">
        <w:t>,</w:t>
      </w:r>
      <w:r w:rsidR="00BD618F">
        <w:t xml:space="preserve"> vyvíjeli se i další technologie</w:t>
      </w:r>
      <w:r w:rsidR="00FC55F5">
        <w:t xml:space="preserve"> a</w:t>
      </w:r>
      <w:r w:rsidR="00BD618F">
        <w:t xml:space="preserve"> výpočetní výkon </w:t>
      </w:r>
      <w:r w:rsidR="00FB6B06">
        <w:t xml:space="preserve">počítačů a cloudových center. </w:t>
      </w:r>
      <w:r w:rsidR="00A3193E">
        <w:t>Výpočetní výkony nerostou jen u procesorů CPU, ale i u grafických karet GPU, které jsou důležité především pro zpracování obrazu.</w:t>
      </w:r>
      <w:r w:rsidR="00CC5A58">
        <w:t xml:space="preserve"> </w:t>
      </w:r>
      <w:r w:rsidR="000974C1">
        <w:t xml:space="preserve">Díky </w:t>
      </w:r>
      <w:r w:rsidR="00CC5A58">
        <w:t>tomuto technologickému pokroku se</w:t>
      </w:r>
      <w:r w:rsidR="00B96F69">
        <w:t xml:space="preserve"> v</w:t>
      </w:r>
      <w:r w:rsidR="00F15875">
        <w:t xml:space="preserve"> </w:t>
      </w:r>
      <w:r w:rsidR="002B532D">
        <w:t>poslední</w:t>
      </w:r>
      <w:r w:rsidR="00B96F69">
        <w:t>m</w:t>
      </w:r>
      <w:r w:rsidR="002B532D">
        <w:t xml:space="preserve"> desetiletí </w:t>
      </w:r>
      <w:r w:rsidR="00C11480">
        <w:t xml:space="preserve">velmi rozvinula i uměla inteligence </w:t>
      </w:r>
      <w:r w:rsidR="00FE52A4">
        <w:t>(</w:t>
      </w:r>
      <w:r w:rsidR="002D4680" w:rsidRPr="002D4680">
        <w:t xml:space="preserve">Artificial </w:t>
      </w:r>
      <w:r w:rsidR="002D4680">
        <w:t>I</w:t>
      </w:r>
      <w:r w:rsidR="002D4680" w:rsidRPr="002D4680">
        <w:t xml:space="preserve">ntelligence </w:t>
      </w:r>
      <w:r w:rsidR="00FE52A4">
        <w:t xml:space="preserve">– </w:t>
      </w:r>
      <w:r w:rsidR="00C11480">
        <w:t>AI</w:t>
      </w:r>
      <w:r w:rsidR="00FE52A4">
        <w:t>)</w:t>
      </w:r>
      <w:r w:rsidR="00C11480">
        <w:t xml:space="preserve">. </w:t>
      </w:r>
      <w:r w:rsidR="00FE52A4">
        <w:t xml:space="preserve">V práci bude používána zkratka AI pro umělou inteligenci. </w:t>
      </w:r>
      <w:r w:rsidR="003B4675">
        <w:t>Dnes se s umělou inteligencí setkáváme na denní bázi</w:t>
      </w:r>
      <w:r w:rsidR="007A3081">
        <w:t>,</w:t>
      </w:r>
      <w:r w:rsidR="003B4675">
        <w:t xml:space="preserve"> především</w:t>
      </w:r>
      <w:r w:rsidR="007510AA">
        <w:t xml:space="preserve"> díky internetovým službám jako jsou sociální sítě</w:t>
      </w:r>
      <w:r w:rsidR="00A41A6C">
        <w:t xml:space="preserve"> a</w:t>
      </w:r>
      <w:r w:rsidR="007510AA">
        <w:t xml:space="preserve"> </w:t>
      </w:r>
      <w:r w:rsidR="00A41A6C">
        <w:t xml:space="preserve">internetové </w:t>
      </w:r>
      <w:r w:rsidR="007510AA">
        <w:t>vyh</w:t>
      </w:r>
      <w:r w:rsidR="00A41A6C">
        <w:t xml:space="preserve">ledavače. </w:t>
      </w:r>
    </w:p>
    <w:p w14:paraId="4C154516" w14:textId="28880BE1" w:rsidR="0021163F" w:rsidRPr="003C6737" w:rsidRDefault="00F96F8F" w:rsidP="00416016">
      <w:pPr>
        <w:rPr>
          <w:color w:val="FF0000"/>
        </w:rPr>
      </w:pPr>
      <w:r>
        <w:lastRenderedPageBreak/>
        <w:t>Většina současného RPA softwaru využívá</w:t>
      </w:r>
      <w:r w:rsidR="00561EEC">
        <w:t xml:space="preserve"> </w:t>
      </w:r>
      <w:r w:rsidR="00390DEC">
        <w:t>AI</w:t>
      </w:r>
      <w:r w:rsidR="00F844F0">
        <w:t xml:space="preserve"> nejčastěji pro rozpoznání textu z</w:t>
      </w:r>
      <w:r w:rsidR="001779BC">
        <w:t> </w:t>
      </w:r>
      <w:r w:rsidR="00F844F0">
        <w:t>obrázku</w:t>
      </w:r>
      <w:r w:rsidR="001779BC">
        <w:t xml:space="preserve">, takzvané OCR – </w:t>
      </w:r>
      <w:r w:rsidR="00201B78">
        <w:t>Optical</w:t>
      </w:r>
      <w:r w:rsidR="001779BC">
        <w:t xml:space="preserve"> character recognition</w:t>
      </w:r>
      <w:r w:rsidR="001B4E97">
        <w:t xml:space="preserve"> </w:t>
      </w:r>
      <w:r w:rsidR="001B4E97">
        <w:fldChar w:fldCharType="begin"/>
      </w:r>
      <w:r w:rsidR="001B4E97">
        <w:instrText xml:space="preserve"> ADDIN ZOTERO_ITEM CSL_CITATION {"citationID":"QJNCvURJ","properties":{"formattedCitation":"(Agostinelli et al., 2019)","plainCitation":"(Agostinelli et al., 2019)","noteIndex":0},"citationItems":[{"id":374,"uris":["http://zotero.org/users/6963813/items/NE5QUWAQ"],"uri":["http://zotero.org/users/6963813/items/NE5QUWAQ"],"itemData":{"id":374,"type":"paper-conference","abstract":"Robotic Process Automation (RPA) is a fast-emerging automation technology in the field of Artificial Intelligence that allows organizations to automate high volume routines. RPA tools are able to capture the execution of such routines previously performed by a human user on the interface of a computer system, and then emulate their enactment in place of the user. In this paper, after an in-depth experimentation of the RPA tools available in the market, we developed a classification framework to categorize them on the basis of some key dimensions. Then, starting from this analysis, we derived four research challenges necessary to inject intelligence into current RPA technology.","collection-title":"Lecture Notes in Business Information Processing","container-title":"Business Process Management Workshops","DOI":"10.1007/978-3-030-37453-2_2","event-place":"Cham","ISBN":"978-3-030-37453-2","language":"en","page":"12-18","publisher":"Springer International Publishing","publisher-place":"Cham","source":"Springer Link","title":"Research Challenges for Intelligent Robotic Process Automation","author":[{"family":"Agostinelli","given":"Simone"},{"family":"Marrella","given":"Andrea"},{"family":"Mecella","given":"Massimo"}],"editor":[{"family":"Di Francescomarino","given":"Chiara"},{"family":"Dijkman","given":"Remco"},{"family":"Zdun","given":"Uwe"}],"issued":{"date-parts":[["2019"]]}}}],"schema":"https://github.com/citation-style-language/schema/raw/master/csl-citation.json"} </w:instrText>
      </w:r>
      <w:r w:rsidR="001B4E97">
        <w:fldChar w:fldCharType="separate"/>
      </w:r>
      <w:r w:rsidR="001B4E97" w:rsidRPr="001B4E97">
        <w:t>(Agostinelli et al., 2019)</w:t>
      </w:r>
      <w:r w:rsidR="001B4E97">
        <w:fldChar w:fldCharType="end"/>
      </w:r>
      <w:r w:rsidR="00722268">
        <w:t xml:space="preserve">. </w:t>
      </w:r>
      <w:r w:rsidR="007576AA">
        <w:t xml:space="preserve">OCR se používá především pro </w:t>
      </w:r>
      <w:r w:rsidR="007C20A0">
        <w:t>automatické skenování například faktur a následné zaplacení na číslo účtu, které robot dokáže vyčíst z</w:t>
      </w:r>
      <w:r w:rsidR="00EB0D5C">
        <w:t> faktury.</w:t>
      </w:r>
      <w:r w:rsidR="00C44FC0">
        <w:t xml:space="preserve"> </w:t>
      </w:r>
    </w:p>
    <w:p w14:paraId="063C8544" w14:textId="13CEB531" w:rsidR="00933501" w:rsidRDefault="00E17F5E" w:rsidP="00416016">
      <w:r>
        <w:t xml:space="preserve">V těchto odborných článcích </w:t>
      </w:r>
      <w:r>
        <w:fldChar w:fldCharType="begin"/>
      </w:r>
      <w:r w:rsidR="003B50B8">
        <w:instrText xml:space="preserve"> ADDIN ZOTERO_ITEM CSL_CITATION {"citationID":"nS2FcJML","properties":{"formattedCitation":"(Agostinelli et al., 2019; Zhang, 2019; Chakraborti et al., 2020)","plainCitation":"(Agostinelli et al., 2019; Zhang, 2019; Chakraborti et al., 2020)","noteIndex":0},"citationItems":[{"id":374,"uris":["http://zotero.org/users/6963813/items/NE5QUWAQ"],"uri":["http://zotero.org/users/6963813/items/NE5QUWAQ"],"itemData":{"id":374,"type":"paper-conference","abstract":"Robotic Process Automation (RPA) is a fast-emerging automation technology in the field of Artificial Intelligence that allows organizations to automate high volume routines. RPA tools are able to capture the execution of such routines previously performed by a human user on the interface of a computer system, and then emulate their enactment in place of the user. In this paper, after an in-depth experimentation of the RPA tools available in the market, we developed a classification framework to categorize them on the basis of some key dimensions. Then, starting from this analysis, we derived four research challenges necessary to inject intelligence into current RPA technology.","collection-title":"Lecture Notes in Business Information Processing","container-title":"Business Process Management Workshops","DOI":"10.1007/978-3-030-37453-2_2","event-place":"Cham","ISBN":"978-3-030-37453-2","language":"en","page":"12-18","publisher":"Springer International Publishing","publisher-place":"Cham","source":"Springer Link","title":"Research Challenges for Intelligent Robotic Process Automation","author":[{"family":"Agostinelli","given":"Simone"},{"family":"Marrella","given":"Andrea"},{"family":"Mecella","given":"Massimo"}],"editor":[{"family":"Di Francescomarino","given":"Chiara"},{"family":"Dijkman","given":"Remco"},{"family":"Zdun","given":"Uwe"}],"issued":{"date-parts":[["2019"]]}}},{"id":507,"uris":["http://zotero.org/users/6963813/items/8Z4YVFQ8"],"uri":["http://zotero.org/users/6963813/items/8Z4YVFQ8"],"itemData":{"id":507,"type":"article-journal","abstract":"Intelligent process automation (IPA) achieves flexible and intelligent automation by combining robotic process automation (RPA), artificial intelligence (AI), and other emerging technologies. This paper focuses on the utility of IPA for the audit profession. Specifically, this paper provides a framework for implementing IPA in audit engagements using the concept of audit workflow. A simple prototype based on a simulated use case is constructed to illustrate the IPA implementation framework. The potential applications of IPA in pension and inventory audits are provided, and the expected impacts of IPA on audit efficiency and effectiveness are discussed.","container-title":"Journal of Emerging Technologies in Accounting","DOI":"10.2308/jeta-52653","ISSN":"1554-1908, 1558-7940","issue":"2","journalAbbreviation":"Journal of Emerging Technologies in Accounting","language":"en","page":"69-88","source":"DOI.org (Crossref)","title":"Intelligent Process Automation in Audit","URL":"http://aaajournals.org/doi/10.2308/jeta-52653","volume":"16","author":[{"family":"Zhang","given":"Chanyuan (Abigail)"}],"accessed":{"date-parts":[["2021",8,3]]},"issued":{"date-parts":[["2019",9]]}}},{"id":506,"uris":["http://zotero.org/users/6963813/items/4IJNVUKM"],"uri":["http://zotero.org/users/6963813/items/4IJNVUKM"],"itemData":{"id":506,"type":"chapter","container-title":"Business Process Management: Blockchain and Robotic Process Automation Forum","event-place":"Cham","ISBN":"978-3-030-58778-9","language":"en","note":"collection-title: Lecture Notes in Business Information Processing\nDOI: 10.1007/978-3-030-58779-6_15","page":"215-228","publisher":"Springer International Publishing","publisher-place":"Cham","source":"DOI.org (Crossref)","title":"From Robotic Process Automation to Intelligent Process Automation: – Emerging Trends –","title-short":"From Robotic Process Automation to Intelligent Process Automation","URL":"https://link.springer.com/10.1007/978-3-030-58779-6_15","volume":"393","editor":[{"family":"Asatiani","given":"Aleksandre"},{"family":"García","given":"José María"},{"family":"Helander","given":"Nina"},{"family":"Jiménez-Ramírez","given":"Andrés"},{"family":"Koschmider","given":"Agnes"},{"family":"Mendling","given":"Jan"},{"family":"Meroni","given":"Giovanni"},{"family":"Reijers","given":"Hajo A."}],"author":[{"family":"Chakraborti","given":"Tathagata"},{"family":"Isahagian","given":"Vatche"},{"family":"Khalaf","given":"Rania"},{"family":"Khazaeni","given":"Yasaman"},{"family":"Muthusamy","given":"Vinod"},{"family":"Rizk","given":"Yara"},{"family":"Unuvar","given":"Merve"}],"accessed":{"date-parts":[["2021",8,3]]},"issued":{"date-parts":[["2020"]]}}}],"schema":"https://github.com/citation-style-language/schema/raw/master/csl-citation.json"} </w:instrText>
      </w:r>
      <w:r>
        <w:fldChar w:fldCharType="separate"/>
      </w:r>
      <w:r w:rsidR="007B2F0D" w:rsidRPr="007B2F0D">
        <w:t>(Agostinelli et al., 2019; Zhang, 2019; Chakraborti et al., 2020)</w:t>
      </w:r>
      <w:r>
        <w:fldChar w:fldCharType="end"/>
      </w:r>
      <w:r>
        <w:t xml:space="preserve"> </w:t>
      </w:r>
      <w:r w:rsidR="007B2F0D">
        <w:t>se objevuje pojem Intel</w:t>
      </w:r>
      <w:r w:rsidR="00DF01C1">
        <w:t>l</w:t>
      </w:r>
      <w:r w:rsidR="007B2F0D">
        <w:t xml:space="preserve">igent </w:t>
      </w:r>
      <w:r w:rsidR="00DF01C1">
        <w:t>P</w:t>
      </w:r>
      <w:r w:rsidR="007B2F0D">
        <w:t xml:space="preserve">rocess </w:t>
      </w:r>
      <w:r w:rsidR="00DF01C1">
        <w:t>A</w:t>
      </w:r>
      <w:r w:rsidR="007B2F0D">
        <w:t xml:space="preserve">utomation – IPA. Inteligentní procesní </w:t>
      </w:r>
      <w:r w:rsidR="00F50B70">
        <w:t xml:space="preserve">automatizace je </w:t>
      </w:r>
      <w:r w:rsidR="002679FA">
        <w:t>spojení RPA a AI</w:t>
      </w:r>
      <w:r w:rsidR="002679FA" w:rsidRPr="003C6737">
        <w:t xml:space="preserve"> </w:t>
      </w:r>
      <w:r w:rsidR="009C54CC" w:rsidRPr="00CE3C39">
        <w:fldChar w:fldCharType="begin"/>
      </w:r>
      <w:r w:rsidR="003B50B8">
        <w:instrText xml:space="preserve"> ADDIN ZOTERO_ITEM CSL_CITATION {"citationID":"Ax3NPJsJ","properties":{"formattedCitation":"(Agostinelli et al., 2019; Zhang, 2019; Chakraborti et al., 2020)","plainCitation":"(Agostinelli et al., 2019; Zhang, 2019; Chakraborti et al., 2020)","noteIndex":0},"citationItems":[{"id":374,"uris":["http://zotero.org/users/6963813/items/NE5QUWAQ"],"uri":["http://zotero.org/users/6963813/items/NE5QUWAQ"],"itemData":{"id":374,"type":"paper-conference","abstract":"Robotic Process Automation (RPA) is a fast-emerging automation technology in the field of Artificial Intelligence that allows organizations to automate high volume routines. RPA tools are able to capture the execution of such routines previously performed by a human user on the interface of a computer system, and then emulate their enactment in place of the user. In this paper, after an in-depth experimentation of the RPA tools available in the market, we developed a classification framework to categorize them on the basis of some key dimensions. Then, starting from this analysis, we derived four research challenges necessary to inject intelligence into current RPA technology.","collection-title":"Lecture Notes in Business Information Processing","container-title":"Business Process Management Workshops","DOI":"10.1007/978-3-030-37453-2_2","event-place":"Cham","ISBN":"978-3-030-37453-2","language":"en","page":"12-18","publisher":"Springer International Publishing","publisher-place":"Cham","source":"Springer Link","title":"Research Challenges for Intelligent Robotic Process Automation","author":[{"family":"Agostinelli","given":"Simone"},{"family":"Marrella","given":"Andrea"},{"family":"Mecella","given":"Massimo"}],"editor":[{"family":"Di Francescomarino","given":"Chiara"},{"family":"Dijkman","given":"Remco"},{"family":"Zdun","given":"Uwe"}],"issued":{"date-parts":[["2019"]]}}},{"id":507,"uris":["http://zotero.org/users/6963813/items/8Z4YVFQ8"],"uri":["http://zotero.org/users/6963813/items/8Z4YVFQ8"],"itemData":{"id":507,"type":"article-journal","abstract":"Intelligent process automation (IPA) achieves flexible and intelligent automation by combining robotic process automation (RPA), artificial intelligence (AI), and other emerging technologies. This paper focuses on the utility of IPA for the audit profession. Specifically, this paper provides a framework for implementing IPA in audit engagements using the concept of audit workflow. A simple prototype based on a simulated use case is constructed to illustrate the IPA implementation framework. The potential applications of IPA in pension and inventory audits are provided, and the expected impacts of IPA on audit efficiency and effectiveness are discussed.","container-title":"Journal of Emerging Technologies in Accounting","DOI":"10.2308/jeta-52653","ISSN":"1554-1908, 1558-7940","issue":"2","journalAbbreviation":"Journal of Emerging Technologies in Accounting","language":"en","page":"69-88","source":"DOI.org (Crossref)","title":"Intelligent Process Automation in Audit","URL":"http://aaajournals.org/doi/10.2308/jeta-52653","volume":"16","author":[{"family":"Zhang","given":"Chanyuan (Abigail)"}],"accessed":{"date-parts":[["2021",8,3]]},"issued":{"date-parts":[["2019",9]]}}},{"id":506,"uris":["http://zotero.org/users/6963813/items/4IJNVUKM"],"uri":["http://zotero.org/users/6963813/items/4IJNVUKM"],"itemData":{"id":506,"type":"chapter","container-title":"Business Process Management: Blockchain and Robotic Process Automation Forum","event-place":"Cham","ISBN":"978-3-030-58778-9","language":"en","note":"collection-title: Lecture Notes in Business Information Processing\nDOI: 10.1007/978-3-030-58779-6_15","page":"215-228","publisher":"Springer International Publishing","publisher-place":"Cham","source":"DOI.org (Crossref)","title":"From Robotic Process Automation to Intelligent Process Automation: – Emerging Trends –","title-short":"From Robotic Process Automation to Intelligent Process Automation","URL":"https://link.springer.com/10.1007/978-3-030-58779-6_15","volume":"393","editor":[{"family":"Asatiani","given":"Aleksandre"},{"family":"García","given":"José María"},{"family":"Helander","given":"Nina"},{"family":"Jiménez-Ramírez","given":"Andrés"},{"family":"Koschmider","given":"Agnes"},{"family":"Mendling","given":"Jan"},{"family":"Meroni","given":"Giovanni"},{"family":"Reijers","given":"Hajo A."}],"author":[{"family":"Chakraborti","given":"Tathagata"},{"family":"Isahagian","given":"Vatche"},{"family":"Khalaf","given":"Rania"},{"family":"Khazaeni","given":"Yasaman"},{"family":"Muthusamy","given":"Vinod"},{"family":"Rizk","given":"Yara"},{"family":"Unuvar","given":"Merve"}],"accessed":{"date-parts":[["2021",8,3]]},"issued":{"date-parts":[["2020"]]}}}],"schema":"https://github.com/citation-style-language/schema/raw/master/csl-citation.json"} </w:instrText>
      </w:r>
      <w:r w:rsidR="009C54CC" w:rsidRPr="00CE3C39">
        <w:fldChar w:fldCharType="separate"/>
      </w:r>
      <w:r w:rsidR="009C54CC" w:rsidRPr="00CE3C39">
        <w:t>(Agostinelli et al., 2019; Zhang, 2019; Chakraborti et al., 2020)</w:t>
      </w:r>
      <w:r w:rsidR="009C54CC" w:rsidRPr="00CE3C39">
        <w:fldChar w:fldCharType="end"/>
      </w:r>
      <w:r w:rsidR="009C54CC" w:rsidRPr="00CE3C39">
        <w:t>.</w:t>
      </w:r>
      <w:r w:rsidR="001F6936" w:rsidRPr="00CE3C39">
        <w:t xml:space="preserve"> </w:t>
      </w:r>
      <w:r w:rsidR="00CE3C39" w:rsidRPr="00CE3C39">
        <w:t>IPA je</w:t>
      </w:r>
      <w:r w:rsidR="001F6936" w:rsidRPr="00CE3C39">
        <w:t xml:space="preserve"> </w:t>
      </w:r>
      <w:r w:rsidR="001F6936">
        <w:t xml:space="preserve">současný trend </w:t>
      </w:r>
      <w:r w:rsidR="00CE3C39">
        <w:t>RPA s využitím</w:t>
      </w:r>
      <w:r w:rsidR="001F6936">
        <w:t xml:space="preserve"> AI</w:t>
      </w:r>
      <w:r w:rsidR="00FD7CC2">
        <w:t xml:space="preserve"> </w:t>
      </w:r>
      <w:r w:rsidR="00A54670">
        <w:t>a nejenom pro OCR, ale i risk managment</w:t>
      </w:r>
      <w:r w:rsidR="00282DAC">
        <w:t xml:space="preserve">, </w:t>
      </w:r>
      <w:r w:rsidR="00DD38A5">
        <w:t>převádění</w:t>
      </w:r>
      <w:r w:rsidR="00282DAC">
        <w:t xml:space="preserve"> řeči na text</w:t>
      </w:r>
      <w:r w:rsidR="009850FE">
        <w:t xml:space="preserve">, </w:t>
      </w:r>
      <w:r w:rsidR="00DD38A5">
        <w:t>třídění</w:t>
      </w:r>
      <w:r w:rsidR="009850FE">
        <w:t xml:space="preserve"> pošty, </w:t>
      </w:r>
      <w:r w:rsidR="00E244B2">
        <w:t xml:space="preserve">využití pro chatboty, </w:t>
      </w:r>
      <w:r w:rsidR="00443B53">
        <w:t>vytěžování dat z</w:t>
      </w:r>
      <w:r w:rsidR="00E244B2">
        <w:t xml:space="preserve"> dokumentů </w:t>
      </w:r>
      <w:r w:rsidR="00E82C04">
        <w:t>a další</w:t>
      </w:r>
      <w:r w:rsidR="00E921FA">
        <w:t xml:space="preserve"> </w:t>
      </w:r>
      <w:r w:rsidR="00E921FA">
        <w:fldChar w:fldCharType="begin"/>
      </w:r>
      <w:r w:rsidR="003B50B8">
        <w:instrText xml:space="preserve"> ADDIN ZOTERO_ITEM CSL_CITATION {"citationID":"iHfj1ZCq","properties":{"formattedCitation":"(Naveen Reddy et al., 2019)","plainCitation":"(Naveen Reddy et al., 2019)","noteIndex":0},"citationItems":[{"id":508,"uris":["http://zotero.org/users/6963813/items/T2NFNF6B"],"uri":["http://zotero.org/users/6963813/items/T2NFNF6B"],"itemData":{"id":508,"type":"article-journal","container-title":"International Journal of Scientific and Research Publications (IJSRP)","DOI":"10.29322/IJSRP.9.02.2019.p8651","ISSN":"2250-3153","issue":"2","journalAbbreviation":"IJSRP","page":"p8651","source":"DOI.org (Crossref)","title":"A Study of Robotic Process Automation Among Artificial Intelligence","URL":"http://www.ijsrp.org/research-paper-0219.php?rp=P868266","volume":"9","author":[{"family":"Naveen Reddy","given":"K. P."},{"family":"Harichandana","given":"Undavalli"},{"family":"Alekhya","given":"T."},{"family":"S. M.","given":"Rajesh"}],"accessed":{"date-parts":[["2021",8,3]]},"issued":{"date-parts":[["2019",2,12]]}}}],"schema":"https://github.com/citation-style-language/schema/raw/master/csl-citation.json"} </w:instrText>
      </w:r>
      <w:r w:rsidR="00E921FA">
        <w:fldChar w:fldCharType="separate"/>
      </w:r>
      <w:r w:rsidR="00E921FA" w:rsidRPr="00E921FA">
        <w:t>(Naveen Reddy et al., 2019)</w:t>
      </w:r>
      <w:r w:rsidR="00E921FA">
        <w:fldChar w:fldCharType="end"/>
      </w:r>
      <w:r w:rsidR="00E82C04">
        <w:t xml:space="preserve">. </w:t>
      </w:r>
      <w:r w:rsidR="00B11F31">
        <w:t xml:space="preserve">Současné trendy naznačují </w:t>
      </w:r>
      <w:r w:rsidR="00221DCF">
        <w:t>vyšší propojení RPA a AI</w:t>
      </w:r>
      <w:r w:rsidR="00397EC7">
        <w:t xml:space="preserve"> </w:t>
      </w:r>
      <w:r w:rsidR="004958C1">
        <w:fldChar w:fldCharType="begin"/>
      </w:r>
      <w:r w:rsidR="007E7963">
        <w:instrText xml:space="preserve"> ADDIN ZOTERO_ITEM CSL_CITATION {"citationID":"xx2eqbah","properties":{"formattedCitation":"(ANON. 2021)","plainCitation":"(ANON. 2021)","dontUpdate":true,"noteIndex":0},"citationItems":[{"id":509,"uris":["http://zotero.org/users/6963813/items/NWP2AACZ"],"uri":["http://zotero.org/users/6963813/items/NWP2AACZ"],"itemData":{"id":509,"type":"post-weblog","container-title":"Gartner","title":"Manage Robotic Process Automation","URL":"https://www.gartner.com/en/finance/trends/robotic-process-automation","issued":{"date-parts":[["2021"]]}}}],"schema":"https://github.com/citation-style-language/schema/raw/master/csl-citation.json"} </w:instrText>
      </w:r>
      <w:r w:rsidR="004958C1">
        <w:fldChar w:fldCharType="separate"/>
      </w:r>
      <w:r w:rsidR="004958C1" w:rsidRPr="009E776C">
        <w:t>(</w:t>
      </w:r>
      <w:r w:rsidR="004958C1">
        <w:t>Gartner,</w:t>
      </w:r>
      <w:r w:rsidR="004958C1" w:rsidRPr="009E776C">
        <w:t xml:space="preserve"> 2021)</w:t>
      </w:r>
      <w:r w:rsidR="004958C1">
        <w:fldChar w:fldCharType="end"/>
      </w:r>
      <w:r w:rsidR="004958C1">
        <w:t>. S</w:t>
      </w:r>
      <w:r w:rsidR="00397EC7">
        <w:t> největší pravděpodobností samotné RPA bez AI dosáhlo s</w:t>
      </w:r>
      <w:r w:rsidR="004958C1">
        <w:t>v</w:t>
      </w:r>
      <w:r w:rsidR="00397EC7">
        <w:t xml:space="preserve">ého vrcholu, jelikož </w:t>
      </w:r>
      <w:r w:rsidR="003C6737" w:rsidRPr="003C6737">
        <w:rPr>
          <w:color w:val="FF0000"/>
        </w:rPr>
        <w:t>-</w:t>
      </w:r>
      <w:r w:rsidR="003C6737">
        <w:t xml:space="preserve"> </w:t>
      </w:r>
      <w:r w:rsidR="004958C1">
        <w:t xml:space="preserve">jak říká </w:t>
      </w:r>
      <w:r w:rsidR="00BB2A3B">
        <w:fldChar w:fldCharType="begin"/>
      </w:r>
      <w:r w:rsidR="007E7963">
        <w:instrText xml:space="preserve"> ADDIN ZOTERO_ITEM CSL_CITATION {"citationID":"9CDY1ulE","properties":{"formattedCitation":"(Lhuer, 2016)","plainCitation":"(Lhuer, 2016)","dontUpdate":true,"noteIndex":0},"citationItems":[{"id":401,"uris":["http://zotero.org/users/6963813/items/PLCSGJPC"],"uri":["http://zotero.org/users/6963813/items/PLCSGJPC"],"itemData":{"id":401,"type":"article-journal","note":"publisher: McKinsey","title":"The next acronym you need to know about: RPA (robotic process automation)","author":[{"family":"Lhuer","given":"Xavier"}],"issued":{"date-parts":[["2016"]]}}}],"schema":"https://github.com/citation-style-language/schema/raw/master/csl-citation.json"} </w:instrText>
      </w:r>
      <w:r w:rsidR="00BB2A3B">
        <w:fldChar w:fldCharType="separate"/>
      </w:r>
      <w:r w:rsidR="00BB2A3B" w:rsidRPr="00BB2A3B">
        <w:t xml:space="preserve">Lhuer </w:t>
      </w:r>
      <w:r w:rsidR="00BB2A3B">
        <w:t>(</w:t>
      </w:r>
      <w:r w:rsidR="00BB2A3B" w:rsidRPr="00BB2A3B">
        <w:t>2016)</w:t>
      </w:r>
      <w:r w:rsidR="00BB2A3B">
        <w:fldChar w:fldCharType="end"/>
      </w:r>
      <w:r w:rsidR="00BB2A3B">
        <w:t xml:space="preserve"> </w:t>
      </w:r>
      <w:r w:rsidR="003C6737" w:rsidRPr="003C6737">
        <w:rPr>
          <w:color w:val="FF0000"/>
        </w:rPr>
        <w:t>-</w:t>
      </w:r>
      <w:r w:rsidR="003C6737">
        <w:t xml:space="preserve">  </w:t>
      </w:r>
      <w:r w:rsidR="00BB2A3B">
        <w:t xml:space="preserve">90 až 95 % </w:t>
      </w:r>
      <w:r w:rsidR="008043FA">
        <w:t>rutinních</w:t>
      </w:r>
      <w:r w:rsidR="00BB2A3B">
        <w:t xml:space="preserve"> činností je možné automatizovat. Na ostatní </w:t>
      </w:r>
      <w:r w:rsidR="008043FA">
        <w:t>činnosti</w:t>
      </w:r>
      <w:r w:rsidR="00BB2A3B">
        <w:t xml:space="preserve"> je potřeba určit</w:t>
      </w:r>
      <w:r w:rsidR="00490426">
        <w:t xml:space="preserve">é kognitivní rozhodování. RPA </w:t>
      </w:r>
      <w:r w:rsidR="0064104B">
        <w:t xml:space="preserve">je jen </w:t>
      </w:r>
      <w:r w:rsidR="008043FA">
        <w:t>nástroj,</w:t>
      </w:r>
      <w:r w:rsidR="0064104B">
        <w:t xml:space="preserve"> jak </w:t>
      </w:r>
      <w:r w:rsidR="0057430A">
        <w:t>činnosti</w:t>
      </w:r>
      <w:r w:rsidR="0064104B">
        <w:t xml:space="preserve"> zautomatizovat</w:t>
      </w:r>
      <w:r w:rsidR="008043FA">
        <w:t>,</w:t>
      </w:r>
      <w:r w:rsidR="0064104B">
        <w:t xml:space="preserve"> AI může přidat </w:t>
      </w:r>
      <w:r w:rsidR="008043FA">
        <w:t>kognitivní schopnosti RPA</w:t>
      </w:r>
      <w:r w:rsidR="00CA63D9">
        <w:t>, které</w:t>
      </w:r>
      <w:r w:rsidR="008043FA">
        <w:t xml:space="preserve"> pak dokáže vyřešit mnohem více činností.</w:t>
      </w:r>
    </w:p>
    <w:p w14:paraId="0B0A6022" w14:textId="75F9F605" w:rsidR="00333682" w:rsidRDefault="007F4788" w:rsidP="0014513F">
      <w:pPr>
        <w:pStyle w:val="Nadpis3"/>
      </w:pPr>
      <w:bookmarkStart w:id="10" w:name="_Toc79137090"/>
      <w:r>
        <w:t>T</w:t>
      </w:r>
      <w:r w:rsidR="0014513F" w:rsidRPr="0014513F">
        <w:t>rendy</w:t>
      </w:r>
      <w:r w:rsidR="0021319F" w:rsidRPr="0014513F">
        <w:t xml:space="preserve"> </w:t>
      </w:r>
      <w:r w:rsidR="002F0E71" w:rsidRPr="0014513F">
        <w:t>inteligentní procesní automatizace</w:t>
      </w:r>
      <w:bookmarkEnd w:id="10"/>
      <w:r w:rsidR="00333682" w:rsidRPr="0014513F">
        <w:t xml:space="preserve"> </w:t>
      </w:r>
    </w:p>
    <w:p w14:paraId="11601E52" w14:textId="170029C7" w:rsidR="004E3E12" w:rsidRDefault="004E3E12" w:rsidP="004E3E12">
      <w:r>
        <w:t>Tato podkapitola je rozdělena na současné trendy</w:t>
      </w:r>
      <w:r w:rsidR="00641CB2">
        <w:t>,</w:t>
      </w:r>
      <w:r w:rsidRPr="003C6737">
        <w:rPr>
          <w:color w:val="FF0000"/>
        </w:rPr>
        <w:t xml:space="preserve"> </w:t>
      </w:r>
      <w:r w:rsidRPr="00641CB2">
        <w:t>budoucí</w:t>
      </w:r>
      <w:r w:rsidRPr="003C6737">
        <w:rPr>
          <w:color w:val="FF0000"/>
        </w:rPr>
        <w:t xml:space="preserve"> </w:t>
      </w:r>
      <w:r>
        <w:t>trendy</w:t>
      </w:r>
      <w:r w:rsidR="004D000C">
        <w:t xml:space="preserve"> a výzkumné problémy</w:t>
      </w:r>
      <w:r>
        <w:t xml:space="preserve"> IPA</w:t>
      </w:r>
      <w:r w:rsidR="004D000C">
        <w:t>.</w:t>
      </w:r>
    </w:p>
    <w:p w14:paraId="37C05BFF" w14:textId="10508C2E" w:rsidR="004D000C" w:rsidRDefault="004D000C" w:rsidP="004D000C">
      <w:pPr>
        <w:pStyle w:val="Odstavecseseznamem"/>
        <w:numPr>
          <w:ilvl w:val="0"/>
          <w:numId w:val="26"/>
        </w:numPr>
      </w:pPr>
      <w:r>
        <w:t>Současné trendy IPA</w:t>
      </w:r>
    </w:p>
    <w:p w14:paraId="7D1E6BA4" w14:textId="29E0A9C1" w:rsidR="004D000C" w:rsidRDefault="008A553F" w:rsidP="004D000C">
      <w:pPr>
        <w:pStyle w:val="Odstavecseseznamem"/>
      </w:pPr>
      <w:r>
        <w:t>Podle</w:t>
      </w:r>
      <w:r w:rsidR="009D40F2">
        <w:fldChar w:fldCharType="begin"/>
      </w:r>
      <w:r w:rsidR="00054206">
        <w:instrText xml:space="preserve"> ADDIN ZOTERO_ITEM CSL_CITATION {"citationID":"y4CAxjrF","properties":{"formattedCitation":"(Bellman a G\\uc0\\u246{}ransson, 2019)","plainCitation":"(Bellman a Göransson, 2019)","dontUpdate":true,"noteIndex":0},"citationItems":[{"id":510,"uris":["http://zotero.org/users/6963813/items/UQR5DCIU"],"uri":["http://zotero.org/users/6963813/items/UQR5DCIU"],"itemData":{"id":510,"type":"thesis","genre":"Dissertation","number-of-pages":"83","publisher":"School of Industrial Engineering and Management (ITM)","title":"Intelligent Process Automation: Building the bridge between Robotic Process Automation and Artificial Intelligence","URL":"http://urn.kb.se/resolve?urn=urn:nbn:se:kth:diva-264186","author":[{"family":"Bellman","given":"Markus"},{"family":"Göransson","given":"Gustav"}],"issued":{"date-parts":[["2019",11,22]]}}}],"schema":"https://github.com/citation-style-language/schema/raw/master/csl-citation.json"} </w:instrText>
      </w:r>
      <w:r w:rsidR="009D40F2">
        <w:fldChar w:fldCharType="separate"/>
      </w:r>
      <w:r w:rsidR="00910829">
        <w:t xml:space="preserve"> </w:t>
      </w:r>
      <w:r w:rsidR="00EC44A8" w:rsidRPr="00EC44A8">
        <w:rPr>
          <w:szCs w:val="24"/>
        </w:rPr>
        <w:t xml:space="preserve">Bellman a Göransson </w:t>
      </w:r>
      <w:r w:rsidR="002679FA">
        <w:rPr>
          <w:szCs w:val="24"/>
        </w:rPr>
        <w:t>(</w:t>
      </w:r>
      <w:r w:rsidR="00EC44A8" w:rsidRPr="00EC44A8">
        <w:rPr>
          <w:szCs w:val="24"/>
        </w:rPr>
        <w:t>2019)</w:t>
      </w:r>
      <w:r w:rsidR="009D40F2">
        <w:fldChar w:fldCharType="end"/>
      </w:r>
      <w:r w:rsidR="00BC2D74">
        <w:t xml:space="preserve"> je</w:t>
      </w:r>
      <w:r w:rsidR="002679FA">
        <w:t xml:space="preserve"> </w:t>
      </w:r>
      <w:r w:rsidR="00F135EB">
        <w:t xml:space="preserve">nejčastější využití IPA právě u OCR </w:t>
      </w:r>
      <w:r w:rsidR="00BC2D74">
        <w:t>pro</w:t>
      </w:r>
      <w:r w:rsidR="00F135EB">
        <w:t xml:space="preserve"> rozpoznávání textu</w:t>
      </w:r>
      <w:r w:rsidR="000A663E">
        <w:t xml:space="preserve">. Jejich výzkum ukazuje, že jakékoliv nasazení IPA bude velmi složité kvůli nedostatečné vyspělosti </w:t>
      </w:r>
      <w:r w:rsidR="00A153DC">
        <w:t xml:space="preserve">AI. </w:t>
      </w:r>
      <w:r w:rsidR="00F47648">
        <w:t xml:space="preserve">Implementace AI je prý </w:t>
      </w:r>
      <w:r w:rsidR="00694236">
        <w:t xml:space="preserve">možná, ale spíš se bude jednat o pilotní </w:t>
      </w:r>
      <w:r w:rsidR="00641CB2" w:rsidRPr="00641CB2">
        <w:t>projekty</w:t>
      </w:r>
      <w:r w:rsidR="00694236" w:rsidRPr="00641CB2">
        <w:t xml:space="preserve"> než, aby </w:t>
      </w:r>
      <w:r w:rsidR="00A965E4">
        <w:t xml:space="preserve">další nasazení AI do RPA přineslo vyšší úsporu </w:t>
      </w:r>
      <w:r w:rsidR="008C501A">
        <w:t>a nepotřebovalo podporu pracovníka.</w:t>
      </w:r>
      <w:r w:rsidR="00ED1148">
        <w:t xml:space="preserve"> Další problém</w:t>
      </w:r>
      <w:r w:rsidR="00B30922">
        <w:t>,</w:t>
      </w:r>
      <w:r w:rsidR="00ED1148">
        <w:t xml:space="preserve"> </w:t>
      </w:r>
      <w:r w:rsidR="004E5A92">
        <w:t>co</w:t>
      </w:r>
      <w:r w:rsidR="004E5A92">
        <w:fldChar w:fldCharType="begin"/>
      </w:r>
      <w:r w:rsidR="00054206">
        <w:instrText xml:space="preserve"> ADDIN ZOTERO_ITEM CSL_CITATION {"citationID":"Xa6Oc12F","properties":{"formattedCitation":"(Bellman a G\\uc0\\u246{}ransson, 2019)","plainCitation":"(Bellman a Göransson, 2019)","dontUpdate":true,"noteIndex":0},"citationItems":[{"id":510,"uris":["http://zotero.org/users/6963813/items/UQR5DCIU"],"uri":["http://zotero.org/users/6963813/items/UQR5DCIU"],"itemData":{"id":510,"type":"thesis","genre":"Dissertation","number-of-pages":"83","publisher":"School of Industrial Engineering and Management (ITM)","title":"Intelligent Process Automation: Building the bridge between Robotic Process Automation and Artificial Intelligence","URL":"http://urn.kb.se/resolve?urn=urn:nbn:se:kth:diva-264186","author":[{"family":"Bellman","given":"Markus"},{"family":"Göransson","given":"Gustav"}],"issued":{"date-parts":[["2019",11,22]]}}}],"schema":"https://github.com/citation-style-language/schema/raw/master/csl-citation.json"} </w:instrText>
      </w:r>
      <w:r w:rsidR="004E5A92">
        <w:fldChar w:fldCharType="separate"/>
      </w:r>
      <w:r w:rsidR="004E5A92">
        <w:rPr>
          <w:szCs w:val="24"/>
        </w:rPr>
        <w:t xml:space="preserve"> </w:t>
      </w:r>
      <w:r w:rsidR="004E5A92" w:rsidRPr="004E5A92">
        <w:rPr>
          <w:szCs w:val="24"/>
        </w:rPr>
        <w:t xml:space="preserve">Bellman a Göransson </w:t>
      </w:r>
      <w:r w:rsidR="004E5A92">
        <w:rPr>
          <w:szCs w:val="24"/>
        </w:rPr>
        <w:t>(</w:t>
      </w:r>
      <w:r w:rsidR="004E5A92" w:rsidRPr="004E5A92">
        <w:rPr>
          <w:szCs w:val="24"/>
        </w:rPr>
        <w:t>2019)</w:t>
      </w:r>
      <w:r w:rsidR="004E5A92">
        <w:fldChar w:fldCharType="end"/>
      </w:r>
      <w:r w:rsidR="004E5A92">
        <w:t xml:space="preserve"> </w:t>
      </w:r>
      <w:r w:rsidR="00337B14">
        <w:t>zmiňují</w:t>
      </w:r>
      <w:r w:rsidR="00B30922">
        <w:t>,</w:t>
      </w:r>
      <w:r w:rsidR="00337B14">
        <w:t xml:space="preserve"> je bezpečnost AI, na kterou nikdo není moc připraven</w:t>
      </w:r>
      <w:r w:rsidR="002C12FA">
        <w:t>, protože</w:t>
      </w:r>
      <w:r w:rsidR="00337B14">
        <w:t xml:space="preserve"> </w:t>
      </w:r>
      <w:r w:rsidR="000F2485">
        <w:t>je to nová technologie</w:t>
      </w:r>
      <w:r w:rsidR="00A53C4B">
        <w:t>,</w:t>
      </w:r>
      <w:r w:rsidR="000F2485">
        <w:t xml:space="preserve"> </w:t>
      </w:r>
      <w:r w:rsidR="000563D9">
        <w:t>na kterou se musí připravit i vedení společností a společnost samotná.</w:t>
      </w:r>
      <w:r w:rsidR="0048405D">
        <w:t xml:space="preserve"> </w:t>
      </w:r>
      <w:r w:rsidR="0048405D">
        <w:fldChar w:fldCharType="begin"/>
      </w:r>
      <w:r w:rsidR="00054206">
        <w:instrText xml:space="preserve"> ADDIN ZOTERO_ITEM CSL_CITATION {"citationID":"SRg8tVew","properties":{"formattedCitation":"(Chakraborti et al., 2020)","plainCitation":"(Chakraborti et al., 2020)","dontUpdate":true,"noteIndex":0},"citationItems":[{"id":506,"uris":["http://zotero.org/users/6963813/items/4IJNVUKM"],"uri":["http://zotero.org/users/6963813/items/4IJNVUKM"],"itemData":{"id":506,"type":"chapter","container-title":"Business Process Management: Blockchain and Robotic Process Automation Forum","event-place":"Cham","ISBN":"978-3-030-58778-9","language":"en","note":"collection-title: Lecture Notes in Business Information Processing\nDOI: 10.1007/978-3-030-58779-6_15","page":"215-228","publisher":"Springer International Publishing","publisher-place":"Cham","source":"DOI.org (Crossref)","title":"From Robotic Process Automation to Intelligent Process Automation: – Emerging Trends –","title-short":"From Robotic Process Automation to Intelligent Process Automation","URL":"https://link.springer.com/10.1007/978-3-030-58779-6_15","volume":"393","editor":[{"family":"Asatiani","given":"Aleksandre"},{"family":"García","given":"José María"},{"family":"Helander","given":"Nina"},{"family":"Jiménez-Ramírez","given":"Andrés"},{"family":"Koschmider","given":"Agnes"},{"family":"Mendling","given":"Jan"},{"family":"Meroni","given":"Giovanni"},{"family":"Reijers","given":"Hajo A."}],"author":[{"family":"Chakraborti","given":"Tathagata"},{"family":"Isahagian","given":"Vatche"},{"family":"Khalaf","given":"Rania"},{"family":"Khazaeni","given":"Yasaman"},{"family":"Muthusamy","given":"Vinod"},{"family":"Rizk","given":"Yara"},{"family":"Unuvar","given":"Merve"}],"accessed":{"date-parts":[["2021",8,3]]},"issued":{"date-parts":[["2020"]]}}}],"schema":"https://github.com/citation-style-language/schema/raw/master/csl-citation.json"} </w:instrText>
      </w:r>
      <w:r w:rsidR="0048405D">
        <w:fldChar w:fldCharType="separate"/>
      </w:r>
      <w:r w:rsidR="0048405D" w:rsidRPr="0048405D">
        <w:t xml:space="preserve">Chakraborti et al. </w:t>
      </w:r>
      <w:r w:rsidR="00DD529C">
        <w:t>(</w:t>
      </w:r>
      <w:r w:rsidR="0048405D" w:rsidRPr="0048405D">
        <w:t>2020)</w:t>
      </w:r>
      <w:r w:rsidR="0048405D">
        <w:fldChar w:fldCharType="end"/>
      </w:r>
      <w:r w:rsidR="00DD529C">
        <w:t xml:space="preserve"> zmiňuje, že mnoho vědeckých skupin se také pok</w:t>
      </w:r>
      <w:r w:rsidR="00862C12">
        <w:t>o</w:t>
      </w:r>
      <w:r w:rsidR="00DD529C">
        <w:t xml:space="preserve">uší využít </w:t>
      </w:r>
      <w:r w:rsidR="00862C12">
        <w:t xml:space="preserve">AI k objevení procesů k automatizaci a jejich pravidel </w:t>
      </w:r>
      <w:r w:rsidR="006A2C14">
        <w:t xml:space="preserve">viz </w:t>
      </w:r>
      <w:r w:rsidR="006A2C14">
        <w:fldChar w:fldCharType="begin"/>
      </w:r>
      <w:r w:rsidR="006A2C14">
        <w:instrText xml:space="preserve"> ADDIN ZOTERO_ITEM CSL_CITATION {"citationID":"3WhhIp53","properties":{"formattedCitation":"(Bosco et al., 2019; Leno et al., 2020)","plainCitation":"(Bosco et al., 2019; Leno et al., 2020)","noteIndex":0},"citationItems":[{"id":41,"uris":["http://zotero.org/users/6963813/items/B26QYGE7"],"uri":["http://zotero.org/users/6963813/items/B26QYGE7"],"itemData":{"id":41,"type":"chapter","container-title":"Business Process Management Forum","event-place":"Cham","ISBN":"978-3-030-26642-4","language":"en","note":"collection-title: Lecture Notes in Business Information Processing\nDOI: 10.1007/978-3-030-26643-1_9","page":"144-162","publisher":"Springer International Publishing","publisher-place":"Cham","source":"DOI.org (Crossref)","title":"Discovering Automatable Routines from User Interaction Logs","URL":"http://link.springer.com/10.1007/978-3-030-26643-1_9","volume":"360","author":[{"family":"Bosco","given":"Antonio"},{"family":"Augusto","given":"Adriano"},{"family":"Dumas","given":"Marlon"},{"family":"La Rosa","given":"Marcello"},{"family":"Fortino","given":"Giancarlo"}],"accessed":{"date-parts":[["2020",10,5]]},"issued":{"date-parts":[["2019"]]}}},{"id":42,"uris":["http://zotero.org/users/6963813/items/PTW5JKCU"],"uri":["http://zotero.org/users/6963813/items/PTW5JKCU"],"itemData":{"id":42,"type":"article-journal","abstract":"Robotic Process Automation (RPA) is a technology to develop software bots that automate repetitive sequences of interactions between users and software applications (a.k.a. routines). To take full advantage of this technology, organizations need to identify and to scope their routines. This is a challenging endeavor in large organizations, as routines are usually not concentrated in a handful of processes, but rather scattered across the process landscape. Accordingly, the identification of routines from User Interaction (UI) logs has received significant attention. Existing approaches to this problem assume that the UI log is segmented, meaning that it consists of traces of a task that is presupposed to contain one or more routines. However, a UI log usually takes the form of a single unsegmented sequence of events. This paper presents an approach to discover candidate routines from unsegmented UI logs in the presence of noise, i.e. events within or between routine instances that do not belong to any routine. The approach is implemented as an open-source tool and evaluated using synthetic and real-life UI logs.","container-title":"arXiv:2008.05782 [cs]","note":"arXiv: 2008.05782","source":"arXiv.org","title":"Identifying candidate routines for Robotic Process Automation from unsegmented UI logs","URL":"http://arxiv.org/abs/2008.05782","author":[{"family":"Leno","given":"V."},{"family":"Augusto","given":"A."},{"family":"Dumas","given":"M."},{"family":"La Rosa","given":"M."},{"family":"Maggi","given":"F."},{"family":"Polyvyanyy","given":"A."}],"accessed":{"date-parts":[["2020",10,5]]},"issued":{"date-parts":[["2020",8,26]]}}}],"schema":"https://github.com/citation-style-language/schema/raw/master/csl-citation.json"} </w:instrText>
      </w:r>
      <w:r w:rsidR="006A2C14">
        <w:fldChar w:fldCharType="separate"/>
      </w:r>
      <w:r w:rsidR="006A2C14" w:rsidRPr="006A2C14">
        <w:t>(Bosco et al., 2019; Leno et al., 2020)</w:t>
      </w:r>
      <w:r w:rsidR="006A2C14">
        <w:fldChar w:fldCharType="end"/>
      </w:r>
      <w:r w:rsidR="006A2C14">
        <w:t xml:space="preserve">. </w:t>
      </w:r>
      <w:r w:rsidR="00AC14DC">
        <w:t xml:space="preserve">Tento problém má mnoho částí a umělá inteligence </w:t>
      </w:r>
      <w:r w:rsidR="00463CD8">
        <w:t>určitě bude součástí řešení problému</w:t>
      </w:r>
      <w:r w:rsidR="000B351F">
        <w:t>, p</w:t>
      </w:r>
      <w:r w:rsidR="00957E8B">
        <w:t xml:space="preserve">rotože již teď se díky umělé inteligenci daří </w:t>
      </w:r>
      <w:r w:rsidR="00957E8B">
        <w:lastRenderedPageBreak/>
        <w:t>dělat pokroky.</w:t>
      </w:r>
      <w:r w:rsidR="00422482">
        <w:t xml:space="preserve"> </w:t>
      </w:r>
      <w:r w:rsidR="00422482">
        <w:fldChar w:fldCharType="begin"/>
      </w:r>
      <w:r w:rsidR="00054206">
        <w:instrText xml:space="preserve"> ADDIN ZOTERO_ITEM CSL_CITATION {"citationID":"RDUAtEtV","properties":{"formattedCitation":"(Rizk et al., 2020)","plainCitation":"(Rizk et al., 2020)","dontUpdate":true,"noteIndex":0},"citationItems":[{"id":513,"uris":["http://zotero.org/users/6963813/items/EIDPLZ8H"],"uri":["http://zotero.org/users/6963813/items/EIDPLZ8H"],"itemData":{"id":513,"type":"chapter","container-title":"Business Process Management: Blockchain and Robotic Process Automation Forum","event-place":"Cham","ISBN":"978-3-030-58778-9","language":"en","note":"collection-title: Lecture Notes in Business Information Processing\nDOI: 10.1007/978-3-030-58779-6_6","page":"85-100","publisher":"Springer International Publishing","publisher-place":"Cham","source":"DOI.org (Crossref)","title":"A Conversational Digital Assistant for Intelligent Process Automation","URL":"https://link.springer.com/10.1007/978-3-030-58779-6_6","volume":"393","editor":[{"family":"Asatiani","given":"Aleksandre"},{"family":"García","given":"José María"},{"family":"Helander","given":"Nina"},{"family":"Jiménez-Ramírez","given":"Andrés"},{"family":"Koschmider","given":"Agnes"},{"family":"Mendling","given":"Jan"},{"family":"Meroni","given":"Giovanni"},{"family":"Reijers","given":"Hajo A."}],"author":[{"family":"Rizk","given":"Yara"},{"family":"Isahagian","given":"Vatche"},{"family":"Boag","given":"Scott"},{"family":"Khazaeni","given":"Yasaman"},{"family":"Unuvar","given":"Merve"},{"family":"Muthusamy","given":"Vinod"},{"family":"Khalaf","given":"Rania"}],"accessed":{"date-parts":[["2021",8,4]]},"issued":{"date-parts":[["2020"]]}}}],"schema":"https://github.com/citation-style-language/schema/raw/master/csl-citation.json"} </w:instrText>
      </w:r>
      <w:r w:rsidR="00422482">
        <w:fldChar w:fldCharType="separate"/>
      </w:r>
      <w:r w:rsidR="00422482" w:rsidRPr="00422482">
        <w:t>Rizk et al. 2020</w:t>
      </w:r>
      <w:r w:rsidR="00422482">
        <w:fldChar w:fldCharType="end"/>
      </w:r>
      <w:r w:rsidR="00F46506">
        <w:t xml:space="preserve"> zmiňuje také trend </w:t>
      </w:r>
      <w:r w:rsidR="002C4D83">
        <w:t xml:space="preserve">IPA chatbotů, kdy chatbotovi </w:t>
      </w:r>
      <w:r w:rsidR="009D5544">
        <w:t xml:space="preserve">s </w:t>
      </w:r>
      <w:r w:rsidR="002C4D83">
        <w:t xml:space="preserve">AI </w:t>
      </w:r>
      <w:r w:rsidR="00590FB3">
        <w:t xml:space="preserve">a RPA je možné zařídit předem předdefinované úkony právě díky těmto technologiím. </w:t>
      </w:r>
      <w:r w:rsidR="003A7B2B">
        <w:t>V této studii jsou zmíněny případy využití těchto technologií pro vyřízení žádosti o půjčku</w:t>
      </w:r>
      <w:r w:rsidR="006B4344">
        <w:t xml:space="preserve"> přes chatbota a také odeslání zásilky kurýrem jen díky chatbotovi s AI a RPA.</w:t>
      </w:r>
    </w:p>
    <w:p w14:paraId="0E8CC96B" w14:textId="4A17C8D7" w:rsidR="00CC5E11" w:rsidRDefault="00CC5E11" w:rsidP="004D000C">
      <w:pPr>
        <w:pStyle w:val="Odstavecseseznamem"/>
      </w:pPr>
    </w:p>
    <w:p w14:paraId="508B8635" w14:textId="77777777" w:rsidR="00DB5343" w:rsidRDefault="00CC5E11" w:rsidP="00AF537C">
      <w:pPr>
        <w:pStyle w:val="Odstavecseseznamem"/>
        <w:numPr>
          <w:ilvl w:val="0"/>
          <w:numId w:val="26"/>
        </w:numPr>
      </w:pPr>
      <w:r>
        <w:t>Budoucí trendy IPA</w:t>
      </w:r>
    </w:p>
    <w:p w14:paraId="2BFE971C" w14:textId="31B1F9AB" w:rsidR="00DB5343" w:rsidRDefault="007E7963" w:rsidP="00DB5343">
      <w:pPr>
        <w:pStyle w:val="Odstavecseseznamem"/>
      </w:pPr>
      <w:r>
        <w:fldChar w:fldCharType="begin"/>
      </w:r>
      <w:r w:rsidR="00054206">
        <w:instrText xml:space="preserve"> ADDIN ZOTERO_ITEM CSL_CITATION {"citationID":"ZE9lzIPf","properties":{"formattedCitation":"(Chakraborti et al., 2020)","plainCitation":"(Chakraborti et al., 2020)","dontUpdate":true,"noteIndex":0},"citationItems":[{"id":506,"uris":["http://zotero.org/users/6963813/items/4IJNVUKM"],"uri":["http://zotero.org/users/6963813/items/4IJNVUKM"],"itemData":{"id":506,"type":"chapter","container-title":"Business Process Management: Blockchain and Robotic Process Automation Forum","event-place":"Cham","ISBN":"978-3-030-58778-9","language":"en","note":"collection-title: Lecture Notes in Business Information Processing\nDOI: 10.1007/978-3-030-58779-6_15","page":"215-228","publisher":"Springer International Publishing","publisher-place":"Cham","source":"DOI.org (Crossref)","title":"From Robotic Process Automation to Intelligent Process Automation: – Emerging Trends –","title-short":"From Robotic Process Automation to Intelligent Process Automation","URL":"https://link.springer.com/10.1007/978-3-030-58779-6_15","volume":"393","editor":[{"family":"Asatiani","given":"Aleksandre"},{"family":"García","given":"José María"},{"family":"Helander","given":"Nina"},{"family":"Jiménez-Ramírez","given":"Andrés"},{"family":"Koschmider","given":"Agnes"},{"family":"Mendling","given":"Jan"},{"family":"Meroni","given":"Giovanni"},{"family":"Reijers","given":"Hajo A."}],"author":[{"family":"Chakraborti","given":"Tathagata"},{"family":"Isahagian","given":"Vatche"},{"family":"Khalaf","given":"Rania"},{"family":"Khazaeni","given":"Yasaman"},{"family":"Muthusamy","given":"Vinod"},{"family":"Rizk","given":"Yara"},{"family":"Unuvar","given":"Merve"}],"accessed":{"date-parts":[["2021",8,3]]},"issued":{"date-parts":[["2020"]]}}}],"schema":"https://github.com/citation-style-language/schema/raw/master/csl-citation.json"} </w:instrText>
      </w:r>
      <w:r>
        <w:fldChar w:fldCharType="separate"/>
      </w:r>
      <w:r w:rsidRPr="007E7963">
        <w:t>Chakraborti et al.</w:t>
      </w:r>
      <w:r w:rsidR="00DB5343">
        <w:t xml:space="preserve"> (</w:t>
      </w:r>
      <w:r w:rsidRPr="007E7963">
        <w:t>2020)</w:t>
      </w:r>
      <w:r>
        <w:fldChar w:fldCharType="end"/>
      </w:r>
      <w:r w:rsidR="007D3D88">
        <w:t xml:space="preserve"> </w:t>
      </w:r>
      <w:r w:rsidR="0058757A">
        <w:t xml:space="preserve">rozdělil budoucí trendy IPA </w:t>
      </w:r>
      <w:r w:rsidR="0074634B">
        <w:t>do šesti kategorií.</w:t>
      </w:r>
      <w:r w:rsidR="00ED1EE2">
        <w:t xml:space="preserve"> </w:t>
      </w:r>
      <w:r w:rsidR="00A86797">
        <w:t>N</w:t>
      </w:r>
      <w:r w:rsidR="00ED1EE2">
        <w:t xml:space="preserve">ejvětší trend </w:t>
      </w:r>
      <w:r w:rsidR="00641CB2">
        <w:t>budoucnosti,</w:t>
      </w:r>
      <w:r w:rsidR="00ED1EE2">
        <w:t xml:space="preserve"> a i současnosti je využití AI pro </w:t>
      </w:r>
      <w:r w:rsidR="00ED1EE2" w:rsidRPr="00641CB2">
        <w:t>jednodu</w:t>
      </w:r>
      <w:r w:rsidR="00641CB2" w:rsidRPr="00641CB2">
        <w:t>š</w:t>
      </w:r>
      <w:r w:rsidR="00ED1EE2" w:rsidRPr="00641CB2">
        <w:t xml:space="preserve">ší </w:t>
      </w:r>
      <w:r w:rsidR="00ED1EE2">
        <w:t>automatizaci pomocí RPA</w:t>
      </w:r>
      <w:r w:rsidR="00D2106E">
        <w:t>, nalezen</w:t>
      </w:r>
      <w:r w:rsidR="00DC6A57">
        <w:t>í</w:t>
      </w:r>
      <w:r w:rsidR="00D2106E">
        <w:t xml:space="preserve"> vhodn</w:t>
      </w:r>
      <w:r w:rsidR="00930391">
        <w:t>ých</w:t>
      </w:r>
      <w:r w:rsidR="00D2106E">
        <w:t xml:space="preserve"> procesů k</w:t>
      </w:r>
      <w:r w:rsidR="00464B58">
        <w:t> </w:t>
      </w:r>
      <w:r w:rsidR="00D2106E">
        <w:t>automatizaci</w:t>
      </w:r>
      <w:r w:rsidR="00464B58">
        <w:t xml:space="preserve"> a popřípadě využití umělé inteligence pro </w:t>
      </w:r>
      <w:r w:rsidR="00EF4E70">
        <w:t xml:space="preserve">podporu rozhodování u RPA algoritmů.  </w:t>
      </w:r>
    </w:p>
    <w:p w14:paraId="7AAFB9E7" w14:textId="77777777" w:rsidR="00F1049B" w:rsidRDefault="00F1049B" w:rsidP="00DB5343">
      <w:pPr>
        <w:pStyle w:val="Odstavecseseznamem"/>
      </w:pPr>
    </w:p>
    <w:p w14:paraId="61838583" w14:textId="2B1079E2" w:rsidR="00636B56" w:rsidRDefault="00636B56" w:rsidP="00DB5343">
      <w:pPr>
        <w:pStyle w:val="Odstavecseseznamem"/>
      </w:pPr>
      <w:r>
        <w:t>Plánování</w:t>
      </w:r>
      <w:r w:rsidR="009869A7">
        <w:t xml:space="preserve"> a rozdělování automatizačních kapacit</w:t>
      </w:r>
      <w:r w:rsidR="00E72E0D">
        <w:t xml:space="preserve"> je další </w:t>
      </w:r>
      <w:r w:rsidR="00220DCC">
        <w:t>kategorií</w:t>
      </w:r>
      <w:r w:rsidR="00E00868">
        <w:t xml:space="preserve">. </w:t>
      </w:r>
      <w:r w:rsidR="0049022C">
        <w:fldChar w:fldCharType="begin"/>
      </w:r>
      <w:r w:rsidR="003B50B8">
        <w:instrText xml:space="preserve"> ADDIN ZOTERO_ITEM CSL_CITATION {"citationID":"og1eqapk","properties":{"formattedCitation":"(Marrella, 2019)","plainCitation":"(Marrella, 2019)","dontUpdate":true,"noteIndex":0},"citationItems":[{"id":515,"uris":["http://zotero.org/users/6963813/items/DMNNLBJX"],"uri":["http://zotero.org/users/6963813/items/DMNNLBJX"],"itemData":{"id":515,"type":"article-journal","container-title":"Journal on Data Semantics","DOI":"10.1007/s13740-018-0096-0","ISSN":"1861-2032, 1861-2040","issue":"2","journalAbbreviation":"J Data Semant","language":"en","page":"79-98","source":"DOI.org (Crossref)","title":"Automated Planning for Business Process Management","URL":"http://link.springer.com/10.1007/s13740-018-0096-0","volume":"8","author":[{"family":"Marrella","given":"Andrea"}],"accessed":{"date-parts":[["2021",8,5]]},"issued":{"date-parts":[["2019",6]]}}}],"schema":"https://github.com/citation-style-language/schema/raw/master/csl-citation.json"} </w:instrText>
      </w:r>
      <w:r w:rsidR="0049022C">
        <w:fldChar w:fldCharType="separate"/>
      </w:r>
      <w:r w:rsidR="0049022C" w:rsidRPr="0049022C">
        <w:t xml:space="preserve">Marrella </w:t>
      </w:r>
      <w:r w:rsidR="00DB6271">
        <w:t>(</w:t>
      </w:r>
      <w:r w:rsidR="0049022C" w:rsidRPr="0049022C">
        <w:t>2019)</w:t>
      </w:r>
      <w:r w:rsidR="0049022C">
        <w:fldChar w:fldCharType="end"/>
      </w:r>
      <w:r w:rsidR="000803B2">
        <w:t xml:space="preserve"> popisuje</w:t>
      </w:r>
      <w:r w:rsidR="00A30789">
        <w:t xml:space="preserve">, že díky </w:t>
      </w:r>
      <w:r w:rsidR="0054642F">
        <w:t>množství dat a</w:t>
      </w:r>
      <w:r w:rsidR="00A13EE7">
        <w:t xml:space="preserve"> omezení</w:t>
      </w:r>
      <w:r w:rsidR="0054642F">
        <w:t xml:space="preserve"> automatizačních kapacit bude nutné vybírat, které aktivity </w:t>
      </w:r>
      <w:r w:rsidR="00FE0213">
        <w:t xml:space="preserve">automatizovat hned a kam přesunout automatizační kapacitu robotů </w:t>
      </w:r>
      <w:r w:rsidR="00FE0213" w:rsidRPr="00641CB2">
        <w:t>tak</w:t>
      </w:r>
      <w:r w:rsidR="00641CB2" w:rsidRPr="00641CB2">
        <w:t>,</w:t>
      </w:r>
      <w:r w:rsidR="00FE0213" w:rsidRPr="00641CB2">
        <w:t xml:space="preserve"> </w:t>
      </w:r>
      <w:r w:rsidR="00FE0213">
        <w:t>aby to mělo největší ekonomický přínos.</w:t>
      </w:r>
    </w:p>
    <w:p w14:paraId="3DDD6C17" w14:textId="77777777" w:rsidR="00F1049B" w:rsidRDefault="00F1049B" w:rsidP="00DB5343">
      <w:pPr>
        <w:pStyle w:val="Odstavecseseznamem"/>
      </w:pPr>
    </w:p>
    <w:p w14:paraId="16C44047" w14:textId="595E16A9" w:rsidR="009E496B" w:rsidRDefault="009E496B" w:rsidP="00DB5343">
      <w:pPr>
        <w:pStyle w:val="Odstavecseseznamem"/>
      </w:pPr>
      <w:r>
        <w:t>Risk managment</w:t>
      </w:r>
      <w:r w:rsidR="007114AE">
        <w:t xml:space="preserve">, který je zmíněn i jako </w:t>
      </w:r>
      <w:r w:rsidR="0039094B">
        <w:t>důvod pro využití RPA</w:t>
      </w:r>
      <w:r w:rsidR="005A5981">
        <w:t xml:space="preserve"> </w:t>
      </w:r>
      <w:r w:rsidR="004529B1">
        <w:t>má mnoho aspektů</w:t>
      </w:r>
      <w:r w:rsidR="00C95904">
        <w:t>. Ve vztahu s IPA a budoucím trendem</w:t>
      </w:r>
      <w:r w:rsidR="00FC7F0B">
        <w:t xml:space="preserve"> je více </w:t>
      </w:r>
      <w:r w:rsidR="00DB4D76">
        <w:t>z</w:t>
      </w:r>
      <w:r w:rsidR="00FC7F0B">
        <w:t xml:space="preserve">aměřen na </w:t>
      </w:r>
      <w:r w:rsidR="003F6BA4">
        <w:t>ověřování</w:t>
      </w:r>
      <w:r w:rsidR="00C952FB">
        <w:t xml:space="preserve"> a</w:t>
      </w:r>
      <w:r w:rsidR="003F6BA4">
        <w:t xml:space="preserve"> </w:t>
      </w:r>
      <w:r w:rsidR="00FC7F0B">
        <w:t xml:space="preserve">monitorování </w:t>
      </w:r>
      <w:r w:rsidR="00C952FB">
        <w:t>procesů</w:t>
      </w:r>
      <w:r w:rsidR="00786CE4">
        <w:t>, které je pak navázáno na další akce jako odeslání upozornění</w:t>
      </w:r>
      <w:r w:rsidR="006B39A5">
        <w:t xml:space="preserve"> či zamezení určitým činnostem.</w:t>
      </w:r>
      <w:r w:rsidR="00F1049B">
        <w:t xml:space="preserve"> </w:t>
      </w:r>
      <w:r w:rsidR="00F1049B">
        <w:fldChar w:fldCharType="begin"/>
      </w:r>
      <w:r w:rsidR="003B50B8">
        <w:instrText xml:space="preserve"> ADDIN ZOTERO_ITEM CSL_CITATION {"citationID":"bF6hvQ9J","properties":{"formattedCitation":"(Katz et al., 2020)","plainCitation":"(Katz et al., 2020)","noteIndex":0},"citationItems":[{"id":517,"uris":["http://zotero.org/users/6963813/items/37JPUSB9"],"uri":["http://zotero.org/users/6963813/items/37JPUSB9"],"itemData":{"id":517,"type":"article-journal","abstract":"The need for finding a set of plans rather than one has been motivated by a variety of planning applications. The problem is studied in the context of both diverse and top-k planning: while diverse planning focuses on the difference between pairs of plans, the focus of top-k planning is on the quality of each individual plan. Recent work in diverse planning introduced additionally restrictions on solution quality. Naturally, there are application domains where diversity plays the major role and domains where quality is the predominant feature. In both cases, however, the amount of produced plans is often an artificial constraint, and therefore the actual number has little meaning. Inspired by the recent work in diverse planning, we propose a new family of computational problems called top-quality planning, where solution validity is defined through plan quality bound rather than an arbitrary number of plans. Switching to bounding plan quality allows us to implicitly represent sets of plans. In particular, it makes it possible to represent sets of plans that correspond to valid plan reorderings with a single plan. We formally define the unordered top-quality planning computational problem and present the first planner for that problem. We empirically demonstrate the superior performance of our approach compared to a top-k planner-based baseline, ranging from 41% increase in coverage for finding all optimal plans to 69% increase in coverage for finding all plans of quality up to 120% of optimal plan cost. Finally, complementing the new approach by a complete procedure for generating all valid reorderings of a given plan, we derive a top-quality planner. We show the planner to be competitive with a top-k planner based baseline.","container-title":"Proceedings of the AAAI Conference on Artificial Intelligence","DOI":"10.1609/aaai.v34i06.6544","ISSN":"2374-3468, 2159-5399","issue":"06","journalAbbreviation":"AAAI","page":"9900-9907","source":"DOI.org (Crossref)","title":"Top-Quality Planning: Finding Practically Useful Sets of Best Plans","title-short":"Top-Quality Planning","URL":"https://aaai.org/ojs/index.php/AAAI/article/view/6544","volume":"34","author":[{"family":"Katz","given":"Michael"},{"family":"Sohrabi","given":"Shirin"},{"family":"Udrea","given":"Octavian"}],"accessed":{"date-parts":[["2021",8,5]]},"issued":{"date-parts":[["2020",4,3]]}}}],"schema":"https://github.com/citation-style-language/schema/raw/master/csl-citation.json"} </w:instrText>
      </w:r>
      <w:r w:rsidR="00F1049B">
        <w:fldChar w:fldCharType="separate"/>
      </w:r>
      <w:r w:rsidR="00F1049B" w:rsidRPr="00F1049B">
        <w:t>(Katz et al., 2020)</w:t>
      </w:r>
      <w:r w:rsidR="00F1049B">
        <w:fldChar w:fldCharType="end"/>
      </w:r>
    </w:p>
    <w:p w14:paraId="3B0D3243" w14:textId="77777777" w:rsidR="000627BC" w:rsidRDefault="000627BC" w:rsidP="00DB5343">
      <w:pPr>
        <w:pStyle w:val="Odstavecseseznamem"/>
      </w:pPr>
    </w:p>
    <w:p w14:paraId="7ECCB5DE" w14:textId="20FC982B" w:rsidR="00B31A31" w:rsidRDefault="009E496B" w:rsidP="00DB5343">
      <w:pPr>
        <w:pStyle w:val="Odstavecseseznamem"/>
      </w:pPr>
      <w:r w:rsidRPr="000435AA">
        <w:t>Chatbot</w:t>
      </w:r>
      <w:r w:rsidR="0080545F" w:rsidRPr="000435AA">
        <w:t>i</w:t>
      </w:r>
      <w:r w:rsidR="00580A4C" w:rsidRPr="000435AA">
        <w:t xml:space="preserve"> a redukování lidské pracovní síly </w:t>
      </w:r>
      <w:r w:rsidR="005C4ABB" w:rsidRPr="000435AA">
        <w:t xml:space="preserve">při poskytování zákaznické péče </w:t>
      </w:r>
      <w:r w:rsidR="008C6C5A" w:rsidRPr="000435AA">
        <w:t>je směr, který</w:t>
      </w:r>
      <w:r w:rsidR="00A13EE7" w:rsidRPr="000435AA">
        <w:t>m</w:t>
      </w:r>
      <w:r w:rsidR="008C6C5A" w:rsidRPr="000435AA">
        <w:t xml:space="preserve"> </w:t>
      </w:r>
      <w:r w:rsidR="000451E2" w:rsidRPr="000435AA">
        <w:t>většina firem jde</w:t>
      </w:r>
      <w:r w:rsidR="00D40334" w:rsidRPr="000435AA">
        <w:t>.</w:t>
      </w:r>
      <w:r w:rsidR="004870FD" w:rsidRPr="000435AA">
        <w:t xml:space="preserve"> </w:t>
      </w:r>
      <w:r w:rsidR="00DB1601" w:rsidRPr="000435AA">
        <w:t xml:space="preserve">V roce 2020 </w:t>
      </w:r>
      <w:r w:rsidR="00F06DA2" w:rsidRPr="000435AA">
        <w:t xml:space="preserve">velmi posílil sektor e-commerce díky pandemii a lidé </w:t>
      </w:r>
      <w:r w:rsidR="009C16B2" w:rsidRPr="000435AA">
        <w:t>většinu svých nákupů řešil</w:t>
      </w:r>
      <w:r w:rsidR="00EC6747" w:rsidRPr="000435AA">
        <w:t>i</w:t>
      </w:r>
      <w:r w:rsidR="009C16B2" w:rsidRPr="000435AA">
        <w:t xml:space="preserve"> online bez </w:t>
      </w:r>
      <w:r w:rsidR="00287013" w:rsidRPr="000435AA">
        <w:t>interakce se zaměstnanc</w:t>
      </w:r>
      <w:r w:rsidR="00EC6747" w:rsidRPr="000435AA">
        <w:t>i</w:t>
      </w:r>
      <w:r w:rsidR="00287013" w:rsidRPr="000435AA">
        <w:t xml:space="preserve"> </w:t>
      </w:r>
      <w:r w:rsidR="005F0200" w:rsidRPr="000435AA">
        <w:t>firmy</w:t>
      </w:r>
      <w:r w:rsidR="00287013" w:rsidRPr="000435AA">
        <w:t>.</w:t>
      </w:r>
      <w:r w:rsidR="005F0200" w:rsidRPr="000435AA">
        <w:t xml:space="preserve"> </w:t>
      </w:r>
      <w:r w:rsidR="009B02AB" w:rsidRPr="000435AA">
        <w:t>V</w:t>
      </w:r>
      <w:r w:rsidR="00280AEF" w:rsidRPr="000435AA">
        <w:t>ětšina firem by si</w:t>
      </w:r>
      <w:r w:rsidR="00EC6747" w:rsidRPr="000435AA">
        <w:t xml:space="preserve"> i</w:t>
      </w:r>
      <w:r w:rsidR="00280AEF" w:rsidRPr="000435AA">
        <w:t xml:space="preserve"> přála </w:t>
      </w:r>
      <w:r w:rsidR="009B02AB" w:rsidRPr="000435AA">
        <w:t xml:space="preserve">minimalizování nákladů na podporu zákazníků a </w:t>
      </w:r>
      <w:r w:rsidR="00EC6747" w:rsidRPr="000435AA">
        <w:t xml:space="preserve">takzvaný </w:t>
      </w:r>
      <w:r w:rsidR="00430845" w:rsidRPr="000435AA">
        <w:t>helpdesk. V</w:t>
      </w:r>
      <w:r w:rsidR="00B55785" w:rsidRPr="000435AA">
        <w:t>ětšinu těchto činností by mohl</w:t>
      </w:r>
      <w:r w:rsidR="00917A2D" w:rsidRPr="000435AA">
        <w:t>i</w:t>
      </w:r>
      <w:r w:rsidR="0018220A" w:rsidRPr="000435AA">
        <w:t xml:space="preserve"> nahradit</w:t>
      </w:r>
      <w:r w:rsidR="00B31A31" w:rsidRPr="000435AA">
        <w:t xml:space="preserve"> inteligent</w:t>
      </w:r>
      <w:r w:rsidR="00C334AE" w:rsidRPr="000435AA">
        <w:t>n</w:t>
      </w:r>
      <w:r w:rsidR="00B31A31" w:rsidRPr="000435AA">
        <w:t>í</w:t>
      </w:r>
      <w:r w:rsidR="0018220A" w:rsidRPr="000435AA">
        <w:t xml:space="preserve"> chatboti</w:t>
      </w:r>
      <w:r w:rsidR="00B31A31" w:rsidRPr="000435AA">
        <w:t xml:space="preserve">. </w:t>
      </w:r>
      <w:r w:rsidR="00B31A31" w:rsidRPr="000435AA">
        <w:fldChar w:fldCharType="begin"/>
      </w:r>
      <w:r w:rsidR="00B31A31" w:rsidRPr="000435AA">
        <w:instrText xml:space="preserve"> ADDIN ZOTERO_ITEM CSL_CITATION {"citationID":"ddjrl0MX","properties":{"formattedCitation":"(Chakraborti et al., 2020)","plainCitation":"(Chakraborti et al., 2020)","noteIndex":0},"citationItems":[{"id":506,"uris":["http://zotero.org/users/6963813/items/4IJNVUKM"],"uri":["http://zotero.org/users/6963813/items/4IJNVUKM"],"itemData":{"id":506,"type":"chapter","container-title":"Business Process Management: Blockchain and Robotic Process Automation Forum","event-place":"Cham","ISBN":"978-3-030-58778-9","language":"en","note":"collection-title: Lecture Notes in Business Information Processing\nDOI: 10.1007/978-3-030-58779-6_15","page":"215-228","publisher":"Springer International Publishing","publisher-place":"Cham","source":"DOI.org (Crossref)","title":"From Robotic Process Automation to Intelligent Process Automation: – Emerging Trends –","title-short":"From Robotic Process Automation to Intelligent Process Automation","URL":"https://link.springer.com/10.1007/978-3-030-58779-6_15","volume":"393","editor":[{"family":"Asatiani","given":"Aleksandre"},{"family":"García","given":"José María"},{"family":"Helander","given":"Nina"},{"family":"Jiménez-Ramírez","given":"Andrés"},{"family":"Koschmider","given":"Agnes"},{"family":"Mendling","given":"Jan"},{"family":"Meroni","given":"Giovanni"},{"family":"Reijers","given":"Hajo A."}],"author":[{"family":"Chakraborti","given":"Tathagata"},{"family":"Isahagian","given":"Vatche"},{"family":"Khalaf","given":"Rania"},{"family":"Khazaeni","given":"Yasaman"},{"family":"Muthusamy","given":"Vinod"},{"family":"Rizk","given":"Yara"},{"family":"Unuvar","given":"Merve"}],"accessed":{"date-parts":[["2021",8,3]]},"issued":{"date-parts":[["2020"]]}}}],"schema":"https://github.com/citation-style-language/schema/raw/master/csl-citation.json"} </w:instrText>
      </w:r>
      <w:r w:rsidR="00B31A31" w:rsidRPr="000435AA">
        <w:fldChar w:fldCharType="separate"/>
      </w:r>
      <w:r w:rsidR="00B31A31" w:rsidRPr="000435AA">
        <w:t>(Chakraborti et al., 2020)</w:t>
      </w:r>
      <w:r w:rsidR="00B31A31" w:rsidRPr="000435AA">
        <w:fldChar w:fldCharType="end"/>
      </w:r>
    </w:p>
    <w:p w14:paraId="4F982880" w14:textId="70B22F47" w:rsidR="009E496B" w:rsidRDefault="00824BB2" w:rsidP="00DB5343">
      <w:pPr>
        <w:pStyle w:val="Odstavecseseznamem"/>
      </w:pPr>
      <w:r>
        <w:t xml:space="preserve"> </w:t>
      </w:r>
    </w:p>
    <w:p w14:paraId="5A9CB877" w14:textId="518CA33F" w:rsidR="009E496B" w:rsidRDefault="009E496B" w:rsidP="00DB5343">
      <w:pPr>
        <w:pStyle w:val="Odstavecseseznamem"/>
      </w:pPr>
      <w:r>
        <w:t>Vysvětlitelnost</w:t>
      </w:r>
      <w:r w:rsidR="00FD20F0">
        <w:t xml:space="preserve"> </w:t>
      </w:r>
      <w:r w:rsidR="00767D97">
        <w:t>a interpretovatelnost výsledků bude důležitou součástí</w:t>
      </w:r>
      <w:r w:rsidR="00B97D49">
        <w:t xml:space="preserve"> nasazení a </w:t>
      </w:r>
      <w:r w:rsidR="00363B80">
        <w:t>využití</w:t>
      </w:r>
      <w:r w:rsidR="00B97D49">
        <w:t xml:space="preserve"> AI. Modely umělé inteligence dokáž</w:t>
      </w:r>
      <w:r w:rsidR="008F3EF1">
        <w:t>ou</w:t>
      </w:r>
      <w:r w:rsidR="00B97D49">
        <w:t xml:space="preserve"> </w:t>
      </w:r>
      <w:r w:rsidR="00564324">
        <w:t xml:space="preserve">dodat výsledek, ale </w:t>
      </w:r>
      <w:r w:rsidR="00BB08AC">
        <w:t>lidé,</w:t>
      </w:r>
      <w:r w:rsidR="008F3EF1">
        <w:t xml:space="preserve"> a především uživatelé</w:t>
      </w:r>
      <w:r w:rsidR="00D5706E">
        <w:t>,</w:t>
      </w:r>
      <w:r w:rsidR="008F3EF1">
        <w:t xml:space="preserve"> by měli být schopn</w:t>
      </w:r>
      <w:r w:rsidR="00D5706E">
        <w:t>í</w:t>
      </w:r>
      <w:r w:rsidR="008F3EF1">
        <w:t xml:space="preserve"> interpretovat výsledky spočítané AI. </w:t>
      </w:r>
      <w:r w:rsidR="00C62D71">
        <w:t xml:space="preserve">Například aby AI </w:t>
      </w:r>
      <w:r w:rsidR="00C62D71">
        <w:lastRenderedPageBreak/>
        <w:t xml:space="preserve">modely nebyly diskriminační vůči určité </w:t>
      </w:r>
      <w:r w:rsidR="001F0F82">
        <w:t>skupině obyvatel při žádosti o půjčku</w:t>
      </w:r>
      <w:r w:rsidR="00BB08AC">
        <w:t>.</w:t>
      </w:r>
      <w:r w:rsidR="00971941">
        <w:t xml:space="preserve"> </w:t>
      </w:r>
      <w:r w:rsidR="009B799C">
        <w:fldChar w:fldCharType="begin"/>
      </w:r>
      <w:r w:rsidR="003B50B8">
        <w:instrText xml:space="preserve"> ADDIN ZOTERO_ITEM CSL_CITATION {"citationID":"i0ZJdrBK","properties":{"formattedCitation":"(Woodcock et al., 2009)","plainCitation":"(Woodcock et al., 2009)","noteIndex":0},"citationItems":[{"id":519,"uris":["http://zotero.org/users/6963813/items/7XAJEQLH"],"uri":["http://zotero.org/users/6963813/items/7XAJEQLH"],"itemData":{"id":519,"type":"article-journal","abstract":"Formal methods use mathematical models for analysis and verification at any part of the program life-cycle. We describe the state of the art in the industrial use of formal methods, concentrating on their increasing use at the earlier stages of specification and design. We do this by reporting on a new survey of industrial use, comparing the situation in 2009 with the most significant surveys carried out over the last 20 years. We describe some of the highlights of our survey by presenting a series of industrial projects, and we draw some observations from these surveys and records of experience. Based on this, we discuss the issues surrounding the industrial adoption of formal methods. Finally, we look to the future and describe the development of a Verified Software Repository, part of the worldwide Verified Software Initiative. We introduce the initial projects being used to populate the repository, and describe the challenges they address.","container-title":"ACM Computing Surveys","DOI":"10.1145/1592434.1592436","ISSN":"0360-0300, 1557-7341","issue":"4","journalAbbreviation":"ACM Comput. Surv.","language":"en","page":"1-36","source":"DOI.org (Crossref)","title":"Formal methods: Practice and experience","title-short":"Formal methods","URL":"https://dl.acm.org/doi/10.1145/1592434.1592436","volume":"41","author":[{"family":"Woodcock","given":"Jim"},{"family":"Larsen","given":"Peter Gorm"},{"family":"Bicarregui","given":"Juan"},{"family":"Fitzgerald","given":"John"}],"accessed":{"date-parts":[["2021",8,5]]},"issued":{"date-parts":[["2009",10]]}}}],"schema":"https://github.com/citation-style-language/schema/raw/master/csl-citation.json"} </w:instrText>
      </w:r>
      <w:r w:rsidR="009B799C">
        <w:fldChar w:fldCharType="separate"/>
      </w:r>
      <w:r w:rsidR="009B799C" w:rsidRPr="009B799C">
        <w:t>(Woodcock et al., 2009)</w:t>
      </w:r>
      <w:r w:rsidR="009B799C">
        <w:fldChar w:fldCharType="end"/>
      </w:r>
    </w:p>
    <w:p w14:paraId="5D810E2C" w14:textId="57903F6B" w:rsidR="006B6B00" w:rsidRDefault="006B6B00" w:rsidP="00DB5343">
      <w:pPr>
        <w:pStyle w:val="Odstavecseseznamem"/>
      </w:pPr>
    </w:p>
    <w:p w14:paraId="44AC31B9" w14:textId="5F1663CB" w:rsidR="008246D2" w:rsidRDefault="002D4D99" w:rsidP="00DB5343">
      <w:pPr>
        <w:pStyle w:val="Odstavecseseznamem"/>
      </w:pPr>
      <w:r>
        <w:t>Způsoby nakládání s procesními daty</w:t>
      </w:r>
      <w:r w:rsidR="00632686">
        <w:t xml:space="preserve"> je poslední kategorií</w:t>
      </w:r>
      <w:r w:rsidR="00F93752">
        <w:t xml:space="preserve">. </w:t>
      </w:r>
      <w:r w:rsidR="00C55B7D">
        <w:fldChar w:fldCharType="begin"/>
      </w:r>
      <w:r w:rsidR="003B50B8">
        <w:instrText xml:space="preserve"> ADDIN ZOTERO_ITEM CSL_CITATION {"citationID":"rPGxlYvZ","properties":{"formattedCitation":"(Baltrusaitis et al., 2019)","plainCitation":"(Baltrusaitis et al., 2019)","dontUpdate":true,"noteIndex":0},"citationItems":[{"id":521,"uris":["http://zotero.org/users/6963813/items/ZYJMD6AE"],"uri":["http://zotero.org/users/6963813/items/ZYJMD6AE"],"itemData":{"id":521,"type":"article-journal","container-title":"IEEE Transactions on Pattern Analysis and Machine Intelligence","DOI":"10.1109/TPAMI.2018.2798607","ISSN":"0162-8828, 2160-9292, 1939-3539","issue":"2","journalAbbreviation":"IEEE Trans. Pattern Anal. Mach. Intell.","page":"423-443","source":"DOI.org (Crossref)","title":"Multimodal Machine Learning: A Survey and Taxonomy","title-short":"Multimodal Machine Learning","URL":"https://ieeexplore.ieee.org/document/8269806/","volume":"41","author":[{"family":"Baltrusaitis","given":"Tadas"},{"family":"Ahuja","given":"Chaitanya"},{"family":"Morency","given":"Louis-Philippe"}],"accessed":{"date-parts":[["2021",8,5]]},"issued":{"date-parts":[["2019",2,1]]}}}],"schema":"https://github.com/citation-style-language/schema/raw/master/csl-citation.json"} </w:instrText>
      </w:r>
      <w:r w:rsidR="00C55B7D">
        <w:fldChar w:fldCharType="separate"/>
      </w:r>
      <w:r w:rsidR="00C55B7D" w:rsidRPr="00C55B7D">
        <w:t xml:space="preserve">Baltrusaitis et al., </w:t>
      </w:r>
      <w:r w:rsidR="004661F5">
        <w:t>(</w:t>
      </w:r>
      <w:r w:rsidR="00C55B7D" w:rsidRPr="00C55B7D">
        <w:t>2019)</w:t>
      </w:r>
      <w:r w:rsidR="00C55B7D">
        <w:fldChar w:fldCharType="end"/>
      </w:r>
      <w:r w:rsidR="004661F5">
        <w:t xml:space="preserve"> se domnívá, že procesní data by měl</w:t>
      </w:r>
      <w:r w:rsidR="00DA17A9">
        <w:t>a</w:t>
      </w:r>
      <w:r w:rsidR="004661F5">
        <w:t xml:space="preserve"> být další</w:t>
      </w:r>
      <w:r w:rsidR="008632F9">
        <w:t>m zdrojem informací pro strojové učení</w:t>
      </w:r>
      <w:r w:rsidR="00DA17A9">
        <w:t>,</w:t>
      </w:r>
      <w:r w:rsidR="008632F9">
        <w:t xml:space="preserve"> jako jsou v současné době obrázky, videa, text a </w:t>
      </w:r>
      <w:r w:rsidR="00BF4E00">
        <w:t>audio obsah.</w:t>
      </w:r>
      <w:r w:rsidR="009E7FA7">
        <w:t xml:space="preserve"> Do procesních dat nemusí patřit jen UI logy, ale i </w:t>
      </w:r>
      <w:r w:rsidR="000065D7">
        <w:t xml:space="preserve">procesní grafy, posloupnosti událostí, </w:t>
      </w:r>
      <w:r w:rsidR="001C568F">
        <w:t xml:space="preserve">interakce mezi účastníky v čase a práce s dokumenty </w:t>
      </w:r>
      <w:r w:rsidR="00933B4D">
        <w:t>navázanými</w:t>
      </w:r>
      <w:r w:rsidR="001C568F">
        <w:t xml:space="preserve"> na </w:t>
      </w:r>
      <w:r w:rsidR="00933B4D">
        <w:t>procesy.</w:t>
      </w:r>
      <w:r w:rsidR="00493539">
        <w:t xml:space="preserve"> </w:t>
      </w:r>
      <w:r w:rsidR="00B66C3D">
        <w:t>Informace získané z těchto dat pomohou v dalších oblastech jako risk managment</w:t>
      </w:r>
      <w:r w:rsidR="00735600">
        <w:t xml:space="preserve">, plánování a vysvětlitelnost prediktivních modelů </w:t>
      </w:r>
      <w:r w:rsidR="00A62FB9">
        <w:t>a ve výsledku</w:t>
      </w:r>
      <w:r w:rsidR="00497A56">
        <w:t xml:space="preserve"> povedou k</w:t>
      </w:r>
      <w:r w:rsidR="00A62FB9">
        <w:t xml:space="preserve"> inteligentnější automatizaci.</w:t>
      </w:r>
    </w:p>
    <w:p w14:paraId="6059F58D" w14:textId="77777777" w:rsidR="0014513F" w:rsidRPr="0014513F" w:rsidRDefault="0014513F" w:rsidP="0014513F"/>
    <w:p w14:paraId="33878101" w14:textId="706CE093" w:rsidR="00CC6AF4" w:rsidRDefault="00CC6AF4" w:rsidP="00CC6AF4"/>
    <w:p w14:paraId="0AA114C4" w14:textId="7C5893CE" w:rsidR="00CC6AF4" w:rsidRDefault="00CC6AF4">
      <w:pPr>
        <w:spacing w:after="0" w:line="240" w:lineRule="auto"/>
        <w:jc w:val="left"/>
      </w:pPr>
      <w:r>
        <w:br w:type="page"/>
      </w:r>
    </w:p>
    <w:p w14:paraId="6A520C1F" w14:textId="702814BD" w:rsidR="00CC6AF4" w:rsidRDefault="005751A5" w:rsidP="00285B85">
      <w:pPr>
        <w:pStyle w:val="Nadpis1"/>
      </w:pPr>
      <w:bookmarkStart w:id="11" w:name="_Toc79137091"/>
      <w:r>
        <w:lastRenderedPageBreak/>
        <w:t xml:space="preserve">Cíle </w:t>
      </w:r>
      <w:r w:rsidR="00732F5E">
        <w:t>disertační práce</w:t>
      </w:r>
      <w:bookmarkEnd w:id="11"/>
    </w:p>
    <w:p w14:paraId="1A3D39C8" w14:textId="1F527D31" w:rsidR="00285B85" w:rsidRDefault="000E73CA" w:rsidP="00684C07">
      <w:r>
        <w:t>V roce 2000 představil Thomas Roy Fielding</w:t>
      </w:r>
      <w:r w:rsidR="00DA71B1">
        <w:t xml:space="preserve"> (2000)</w:t>
      </w:r>
      <w:r>
        <w:t xml:space="preserve"> koncept REST API ve své disertační práci. </w:t>
      </w:r>
      <w:r w:rsidR="00232CAB">
        <w:t>Koncept REST API v roce 2000 nebyl pochopen</w:t>
      </w:r>
      <w:r w:rsidR="00B07415">
        <w:t>,</w:t>
      </w:r>
      <w:r w:rsidR="00232CAB">
        <w:t xml:space="preserve"> nicméně v roce 202</w:t>
      </w:r>
      <w:r w:rsidR="007F227B">
        <w:t>0</w:t>
      </w:r>
      <w:r w:rsidR="00232CAB">
        <w:t xml:space="preserve"> využívání API a otevřených dat je lukrativní obchodní model</w:t>
      </w:r>
      <w:r w:rsidR="007F227B">
        <w:t xml:space="preserve"> </w:t>
      </w:r>
      <w:r w:rsidR="007F227B">
        <w:fldChar w:fldCharType="begin"/>
      </w:r>
      <w:r w:rsidR="003B50B8">
        <w:instrText xml:space="preserve"> ADDIN ZOTERO_ITEM CSL_CITATION {"citationID":"LNhNiadk","properties":{"formattedCitation":"(Rochim et al. 2020)","plainCitation":"(Rochim et al. 2020)","dontUpdate":true,"noteIndex":0},"citationItems":[{"id":451,"uris":["http://zotero.org/users/6963813/items/Y4EXQSCV"],"uri":["http://zotero.org/users/6963813/items/Y4EXQSCV"],"itemData":{"id":451,"type":"article-journal","abstract":"The use of information technology these days are very high. From business through education activities tend to use this technology most of the time. Information technology uses computer networks for integration and management data. To avoid business problems, the number of network devices installed requires a manageable network configuration for easier maintenance. Traditionally, each of network devices has to be manually configured by network administrators. This process takes time and inefficient. Network automation methods exist to overcome the repetitive process. Design model uses a web-based application for maintenance and automates networking tasks. In this research, the network automation system implemented and built a controller application that used REST API (Representational State Transfer Application Programming Interface) architecture and built by Django framework with Python programming language. The design modeled namely As-RaD System. The network devices used in this research are Cisco CSR1000V because it supports REST API communication to manage its network configuration and could be placed on the server either. The As-RaD System provides 75% faster performance than Paramiko and 92% than NAPALM.","container-title":"Kinetik: Game Technology, Information System, Computer Network, Computing, Electronics, and Control","DOI":"10.22219/kinetik.v5i4.1093","ISSN":"2503-2267, 2503-2259","journalAbbreviation":"KINETIK","page":"291-298","source":"DOI.org (Crossref)","title":"As-RaD System as a Design Model of the Network Automation Configuration System Based on the REST-API and Django Framework","URL":"http://localhost:8080/index.php/kinetik/article/view/1093","author":[{"family":"Rochim","given":"Adian Fatchur"},{"family":"Rafi","given":"Abda"},{"family":"Fauzi","given":"Adnan"},{"family":"Martono","given":"Kurniawan Teguh"}],"accessed":{"date-parts":[["2021",6,11]]},"issued":{"date-parts":[["2020",11,22]]}}}],"schema":"https://github.com/citation-style-language/schema/raw/master/csl-citation.json"} </w:instrText>
      </w:r>
      <w:r w:rsidR="007F227B">
        <w:fldChar w:fldCharType="separate"/>
      </w:r>
      <w:r w:rsidR="007F227B" w:rsidRPr="007F227B">
        <w:t>(Rochim et al.</w:t>
      </w:r>
      <w:r w:rsidR="007F227B">
        <w:t>,</w:t>
      </w:r>
      <w:r w:rsidR="007F227B" w:rsidRPr="007F227B">
        <w:t xml:space="preserve"> 2020)</w:t>
      </w:r>
      <w:r w:rsidR="007F227B">
        <w:fldChar w:fldCharType="end"/>
      </w:r>
      <w:r w:rsidR="00232CAB">
        <w:t xml:space="preserve">. </w:t>
      </w:r>
      <w:r w:rsidR="00232CAB">
        <w:fldChar w:fldCharType="begin"/>
      </w:r>
      <w:r w:rsidR="00F17757">
        <w:instrText xml:space="preserve"> ADDIN ZOTERO_ITEM CSL_CITATION {"citationID":"zIMNhlwF","properties":{"formattedCitation":"(Fielding 2000)","plainCitation":"(Fielding 2000)","dontUpdate":true,"noteIndex":0},"citationItems":[{"id":450,"uris":["http://zotero.org/users/6963813/items/RT8DHCUX"],"uri":["http://zotero.org/users/6963813/items/RT8DHCUX"],"itemData":{"id":450,"type":"thesis","event-place":"Irvine","language":"en","number-of-pages":"162","publisher":"University of California , Irvine","publisher-place":"Irvine","source":"Zotero","title":"Architectural Styles and the Design of Network-based Software Architectures","URL":"https://www.ics.uci.edu/~fielding/pubs/dissertation/fielding_dissertation.pdf","author":[{"family":"Fielding","given":"Roy Thomas"}],"issued":{"date-parts":[["2000"]]}}}],"schema":"https://github.com/citation-style-language/schema/raw/master/csl-citation.json"} </w:instrText>
      </w:r>
      <w:r w:rsidR="00232CAB">
        <w:fldChar w:fldCharType="separate"/>
      </w:r>
      <w:r w:rsidR="00232CAB" w:rsidRPr="00232CAB">
        <w:t xml:space="preserve">Fielding </w:t>
      </w:r>
      <w:r w:rsidR="00232CAB">
        <w:t>(</w:t>
      </w:r>
      <w:r w:rsidR="00232CAB" w:rsidRPr="00232CAB">
        <w:t>2000)</w:t>
      </w:r>
      <w:r w:rsidR="00232CAB">
        <w:fldChar w:fldCharType="end"/>
      </w:r>
      <w:r w:rsidR="00232CAB">
        <w:t xml:space="preserve"> vytvořil standard pro vytváření API, který dnes využívají programátoři po celém světě.</w:t>
      </w:r>
    </w:p>
    <w:p w14:paraId="0C6FF0F4" w14:textId="0404A94A" w:rsidR="007E4AF5" w:rsidRDefault="007E4AF5" w:rsidP="00684C07">
      <w:r>
        <w:t xml:space="preserve">Jak vyplývá </w:t>
      </w:r>
      <w:r w:rsidR="00DA0BD1">
        <w:t>z</w:t>
      </w:r>
      <w:r>
        <w:t> teoretické rešerše RPA je nová technologie a vývoj RPA se posouvá</w:t>
      </w:r>
      <w:r w:rsidR="00730272">
        <w:t xml:space="preserve"> dál</w:t>
      </w:r>
      <w:r>
        <w:t>, nicméně díky své</w:t>
      </w:r>
      <w:r w:rsidR="00730272">
        <w:t xml:space="preserve"> </w:t>
      </w:r>
      <w:r w:rsidR="007D08B7">
        <w:t>novosti</w:t>
      </w:r>
      <w:r w:rsidR="00730272">
        <w:t>,</w:t>
      </w:r>
      <w:r>
        <w:t xml:space="preserve"> </w:t>
      </w:r>
      <w:r w:rsidR="00CC5069">
        <w:t>jednoduchosti a možnosti rychlé implementace softwarových robotů do produkce vede k tomu, že většina firem nedodržuje žádný standard. To vede k problémům s</w:t>
      </w:r>
      <w:r w:rsidR="00360D1D">
        <w:t> </w:t>
      </w:r>
      <w:r w:rsidR="00CC5069">
        <w:t>údržbou</w:t>
      </w:r>
      <w:r w:rsidR="00360D1D">
        <w:t xml:space="preserve"> </w:t>
      </w:r>
      <w:r w:rsidR="00CC5069">
        <w:t>již vytvořených robotů</w:t>
      </w:r>
      <w:r w:rsidR="007D08B7">
        <w:t>,</w:t>
      </w:r>
      <w:r w:rsidR="00CC5069">
        <w:t xml:space="preserve"> jak zmiňuje </w:t>
      </w:r>
      <w:r w:rsidR="00CC5069">
        <w:fldChar w:fldCharType="begin"/>
      </w:r>
      <w:r w:rsidR="003B50B8">
        <w:instrText xml:space="preserve"> ADDIN ZOTERO_ITEM CSL_CITATION {"citationID":"xVK1BESD","properties":{"formattedCitation":"(Kedziora a Penttinen 2020)","plainCitation":"(Kedziora a Penttinen 2020)","dontUpdate":true,"noteIndex":0},"citationItems":[{"id":402,"uris":["http://zotero.org/users/6963813/items/RSYIF459"],"uri":["http://zotero.org/users/6963813/items/RSYIF459"],"itemData":{"id":402,"type":"article-journal","abstract":"The teaching case addresses the governance of robotic process automation at Nordea, a large banking group operating primarily in the Nordic region. Nordea has deployed numerous software robots, for a wide range of business processes, from transaction-processing work and both internal and external reporting all the way to interaction with end users in handling of General Data Protection Regulation (GDPR)-related queries. The scene is set with a meeting where three people discuss the current state of robotic process automation implementation at Nordea: Group Head of Robotics Agnieszka Belowska Gosławska, Head of Robotic Process Automation Operations Piotr Stolarczyk and Acting Head of Robotics Execution Jaroslaw Motylewski. The presentation outlines several governance-related issues and decision points that must be addressed in connection with any deployment of robotic process automation at somewhat large scale within a company. The key issues are related to the software’s development and maintenance, robotic process automation governance and IT infrastructure. Students who have worked through the case should be able to (1) describe archetypal and hybrid governance modes for robotic process automation and (2) evaluate their advantages and disadvantages for solid infrastructure and effective software development and maintenance.","container-title":"Journal of Information Technology Teaching Cases","DOI":"10.1177/2043886920937022","ISSN":"2043-8869, 2043-8869","issue":"1","journalAbbreviation":"Journal of Information Technology Teaching Cases","language":"en","page":"20-29","source":"DOI.org (Crossref)","title":"Governance models for robotic process automation: The case of Nordea Bank","title-short":"Governance models for robotic process automation","URL":"http://journals.sagepub.com/doi/10.1177/2043886920937022","volume":"11","author":[{"family":"Kedziora","given":"Damian"},{"family":"Penttinen","given":"Esko"}],"accessed":{"date-parts":[["2021",6,2]]},"issued":{"date-parts":[["2020",6,27]]}}}],"schema":"https://github.com/citation-style-language/schema/raw/master/csl-citation.json"} </w:instrText>
      </w:r>
      <w:r w:rsidR="00CC5069">
        <w:fldChar w:fldCharType="separate"/>
      </w:r>
      <w:r w:rsidR="00CC5069" w:rsidRPr="00CC5069">
        <w:t xml:space="preserve">Kedziora a Penttinen </w:t>
      </w:r>
      <w:r w:rsidR="00CC5069" w:rsidRPr="00C31F84">
        <w:t>(</w:t>
      </w:r>
      <w:r w:rsidR="00CC5069" w:rsidRPr="00CC5069">
        <w:t>2020)</w:t>
      </w:r>
      <w:r w:rsidR="00CC5069">
        <w:fldChar w:fldCharType="end"/>
      </w:r>
      <w:r w:rsidR="00CC5069">
        <w:t>.</w:t>
      </w:r>
      <w:r w:rsidR="00406B66">
        <w:t xml:space="preserve"> Proto je tu prostor pro vytvoření standardu pro RPA</w:t>
      </w:r>
      <w:r w:rsidR="00DC1878">
        <w:t>,</w:t>
      </w:r>
      <w:r w:rsidR="00406B66">
        <w:t xml:space="preserve"> stejně jako v roce 2000 představil Fielding jeho REST API standard.</w:t>
      </w:r>
    </w:p>
    <w:p w14:paraId="5CFC4078" w14:textId="662AA902" w:rsidR="00732F5E" w:rsidRDefault="00A74A6A" w:rsidP="00684C07">
      <w:r>
        <w:fldChar w:fldCharType="begin"/>
      </w:r>
      <w:r w:rsidR="003B50B8">
        <w:instrText xml:space="preserve"> ADDIN ZOTERO_ITEM CSL_CITATION {"citationID":"uPQvaTOl","properties":{"formattedCitation":"(Syed et al. 2020)","plainCitation":"(Syed et al. 2020)","dontUpdate":true,"noteIndex":0},"citationItems":[{"id":365,"uris":["http://zotero.org/users/6963813/items/8G8KN82N"],"uri":["http://zotero.org/users/6963813/items/8G8KN82N"],"itemData":{"id":365,"type":"article-journal","abstract":"Through the application of Robotic Process Automation (RPA) organisations aim to increase their operational efficiency. In RPA, robots, or ‘bots’ for short, represent software agents capable of interacting with software systems by mimicking user actions, thus alleviating the workload of the human workforce. RPA has already seen significant uptake in practice; solution technologies are offered by multiple vendors. Contrasting with this early practical adoption is the hitherto relative lack of attention to RPA in the academic literature. As a consequence, RPA lacks the sound theoretical foundations that allow for objective reasoning around its application and development. This, in turn, hinders initiatives for achieving meaningful advances in the field. This paper presents a structured literature review that identifies a number of contemporary, RPA-related themes and challenges for future research.","container-title":"Computers in Industry","DOI":"10.1016/j.compind.2019.103162","ISSN":"0166-3615","journalAbbreviation":"Computers in Industry","language":"en","page":"103162","source":"ScienceDirect","title":"Robotic Process Automation: Contemporary themes and challenges","title-short":"Robotic Process Automation","URL":"https://www.sciencedirect.com/science/article/pii/S0166361519304609","volume":"115","author":[{"family":"Syed","given":"Rehan"},{"family":"Suriadi","given":"Suriadi"},{"family":"Adams","given":"Michael"},{"family":"Bandara","given":"Wasana"},{"family":"Leemans","given":"Sander J. J."},{"family":"Ouyang","given":"Chun"},{"family":"Hofstede","given":"Arthur H. M.","non-dropping-particle":"ter"},{"family":"Weerd","given":"Inge","non-dropping-particle":"van de"},{"family":"Wynn","given":"Moe Thandar"},{"family":"Reijers","given":"Hajo A."}],"accessed":{"date-parts":[["2021",5,28]]},"issued":{"date-parts":[["2020",2,1]]}}}],"schema":"https://github.com/citation-style-language/schema/raw/master/csl-citation.json"} </w:instrText>
      </w:r>
      <w:r>
        <w:fldChar w:fldCharType="separate"/>
      </w:r>
      <w:r w:rsidRPr="00A74A6A">
        <w:t xml:space="preserve">Syed et al. </w:t>
      </w:r>
      <w:r>
        <w:t>(</w:t>
      </w:r>
      <w:r w:rsidRPr="00A74A6A">
        <w:t>2020)</w:t>
      </w:r>
      <w:r>
        <w:fldChar w:fldCharType="end"/>
      </w:r>
      <w:r>
        <w:t xml:space="preserve"> představuje 15 výzkumných problémů, které je možné zkoumat. Jeden z výzkumných problémů je právě metodologie pro vývoj RPA, který by měl pomoc</w:t>
      </w:r>
      <w:r w:rsidR="00360D1D">
        <w:t>i</w:t>
      </w:r>
      <w:r>
        <w:t xml:space="preserve"> s tvorbou RPA </w:t>
      </w:r>
      <w:r w:rsidR="00D4565E">
        <w:t>ro</w:t>
      </w:r>
      <w:r>
        <w:t xml:space="preserve">botů především </w:t>
      </w:r>
      <w:r w:rsidR="00B702D1">
        <w:t xml:space="preserve">ve </w:t>
      </w:r>
      <w:r>
        <w:t xml:space="preserve">firmách. Pro vytváření RPA </w:t>
      </w:r>
      <w:r w:rsidR="00D4565E">
        <w:t>ro</w:t>
      </w:r>
      <w:r>
        <w:t xml:space="preserve">botů, které budou jednoduší na údržbu a budou efektivnější, by bylo vhodné zařadit do standardu využívání právě API a také znovu </w:t>
      </w:r>
      <w:r w:rsidR="001F594D">
        <w:t>použití</w:t>
      </w:r>
      <w:r>
        <w:t xml:space="preserve"> částí </w:t>
      </w:r>
      <w:r w:rsidR="00D4565E">
        <w:t>ro</w:t>
      </w:r>
      <w:r>
        <w:t xml:space="preserve">botů, které již byly využity a držet se </w:t>
      </w:r>
      <w:r w:rsidR="00BD6EE6" w:rsidRPr="00BD6EE6">
        <w:t xml:space="preserve">stejného </w:t>
      </w:r>
      <w:r>
        <w:t xml:space="preserve">pravidla </w:t>
      </w:r>
      <w:r w:rsidR="00BD6EE6" w:rsidRPr="00BD6EE6">
        <w:t>jako</w:t>
      </w:r>
      <w:r w:rsidRPr="00BD6EE6">
        <w:t xml:space="preserve"> </w:t>
      </w:r>
      <w:r>
        <w:t>při psan</w:t>
      </w:r>
      <w:r w:rsidR="00713A13">
        <w:t>í</w:t>
      </w:r>
      <w:r>
        <w:t xml:space="preserve"> kódu </w:t>
      </w:r>
      <w:r w:rsidR="001F594D">
        <w:t xml:space="preserve">pro tvorbu programů </w:t>
      </w:r>
      <w:r>
        <w:t>DRY</w:t>
      </w:r>
      <w:r>
        <w:rPr>
          <w:rStyle w:val="Znakapoznpodarou"/>
        </w:rPr>
        <w:footnoteReference w:id="4"/>
      </w:r>
      <w:r w:rsidR="00DB098C">
        <w:t>.</w:t>
      </w:r>
      <w:r w:rsidR="00E67E95">
        <w:t xml:space="preserve"> </w:t>
      </w:r>
      <w:r w:rsidR="0005357D">
        <w:t>Ve výzkumných problémech je zmíněno, jak lépe vytvářet RPA roboty pomocí UI logů, nebo jak vytěžit</w:t>
      </w:r>
      <w:r w:rsidR="00F37B1E">
        <w:t xml:space="preserve"> </w:t>
      </w:r>
      <w:r w:rsidR="0005357D">
        <w:t>ze současných procesů</w:t>
      </w:r>
      <w:r w:rsidR="00FB35F6">
        <w:t xml:space="preserve"> data</w:t>
      </w:r>
      <w:r w:rsidR="0005357D">
        <w:t xml:space="preserve"> pro jednoduší implementaci RPA.</w:t>
      </w:r>
      <w:r w:rsidR="00B81D7F">
        <w:t xml:space="preserve"> Poslední výzkumný problém, který zapadá do vývoje lepších RPA robotů je řízení výjimek, které mohou vznikat při využívání RPA </w:t>
      </w:r>
      <w:r w:rsidR="00D4565E">
        <w:t>ro</w:t>
      </w:r>
      <w:r w:rsidR="00B81D7F">
        <w:t>botů.</w:t>
      </w:r>
      <w:r w:rsidR="00445678">
        <w:t xml:space="preserve"> </w:t>
      </w:r>
      <w:r w:rsidR="002C38D4">
        <w:t xml:space="preserve">Tyto výzkumné problémy a možnosti budoucího výzkumu </w:t>
      </w:r>
      <w:r w:rsidR="008B41A3">
        <w:t xml:space="preserve">dávají příležitost </w:t>
      </w:r>
      <w:r w:rsidR="00467F1A">
        <w:t>k vytvoření standardu pro tvorbu RPA robotů.</w:t>
      </w:r>
    </w:p>
    <w:p w14:paraId="73DEF3D2" w14:textId="6C816695" w:rsidR="001B1433" w:rsidRPr="00497D2A" w:rsidRDefault="000E60D9" w:rsidP="00497D2A">
      <w:r w:rsidRPr="00EB3C3A">
        <w:rPr>
          <w:b/>
          <w:bCs/>
        </w:rPr>
        <w:t>Hlavní cíl disertační prác</w:t>
      </w:r>
      <w:r w:rsidR="00EB3C3A" w:rsidRPr="00EB3C3A">
        <w:rPr>
          <w:b/>
          <w:bCs/>
        </w:rPr>
        <w:t>e</w:t>
      </w:r>
      <w:r w:rsidR="004317C8">
        <w:t xml:space="preserve">: </w:t>
      </w:r>
      <w:r w:rsidR="001B1433" w:rsidRPr="00497D2A">
        <w:t xml:space="preserve">Identifikovat klíčové aspekty robotické procesní automatizace a navrhnout technologické postupy umožňující dosáhnout lepší výkonnosti a jednodušší správy RPA robotů. </w:t>
      </w:r>
    </w:p>
    <w:p w14:paraId="72C03F7D" w14:textId="4B3CC017" w:rsidR="001A2689" w:rsidRDefault="001A2689" w:rsidP="00684C07"/>
    <w:p w14:paraId="754F8DFF" w14:textId="3AF20BEC" w:rsidR="007F367B" w:rsidRPr="00B5496F" w:rsidRDefault="007F367B" w:rsidP="00684C07">
      <w:r w:rsidRPr="00B5496F">
        <w:t>Z hlavního cíle disertační práce</w:t>
      </w:r>
      <w:r w:rsidR="007E78C4" w:rsidRPr="00B5496F">
        <w:t xml:space="preserve">, vyplývá několik výzkumných </w:t>
      </w:r>
      <w:r w:rsidR="00B5496F" w:rsidRPr="00B5496F">
        <w:t>otázek,</w:t>
      </w:r>
      <w:r w:rsidR="007E78C4" w:rsidRPr="00B5496F">
        <w:t xml:space="preserve"> které by měl</w:t>
      </w:r>
      <w:r w:rsidR="002834B0">
        <w:t>y</w:t>
      </w:r>
      <w:r w:rsidR="007E78C4" w:rsidRPr="00B5496F">
        <w:t xml:space="preserve"> </w:t>
      </w:r>
      <w:r w:rsidR="005A3EA6">
        <w:t xml:space="preserve">být zodpovězeni </w:t>
      </w:r>
      <w:r w:rsidR="007E78C4" w:rsidRPr="00B5496F">
        <w:t xml:space="preserve">disertační </w:t>
      </w:r>
      <w:r w:rsidR="005A3EA6">
        <w:t>pra</w:t>
      </w:r>
      <w:r w:rsidR="005A3EA6" w:rsidRPr="00B5496F">
        <w:t>c</w:t>
      </w:r>
      <w:r w:rsidR="005A3EA6">
        <w:t>í</w:t>
      </w:r>
      <w:r w:rsidR="007E78C4" w:rsidRPr="00B5496F">
        <w:t xml:space="preserve"> a </w:t>
      </w:r>
      <w:r w:rsidR="00393656" w:rsidRPr="00B5496F">
        <w:t>doprovodný</w:t>
      </w:r>
      <w:r w:rsidR="005A3EA6">
        <w:t>m</w:t>
      </w:r>
      <w:r w:rsidR="00393656" w:rsidRPr="00B5496F">
        <w:t xml:space="preserve"> výzkum</w:t>
      </w:r>
      <w:r w:rsidR="005A3EA6">
        <w:t>em.</w:t>
      </w:r>
    </w:p>
    <w:p w14:paraId="0A327165" w14:textId="76164C33" w:rsidR="00DD69F1" w:rsidRPr="00530D2B" w:rsidRDefault="00B40A05" w:rsidP="00684C07">
      <w:pPr>
        <w:rPr>
          <w:b/>
          <w:bCs/>
        </w:rPr>
      </w:pPr>
      <w:r w:rsidRPr="00530D2B">
        <w:rPr>
          <w:b/>
          <w:bCs/>
        </w:rPr>
        <w:t>VO 1:</w:t>
      </w:r>
      <w:r w:rsidR="007F35D9" w:rsidRPr="00530D2B">
        <w:rPr>
          <w:b/>
          <w:bCs/>
        </w:rPr>
        <w:t xml:space="preserve"> </w:t>
      </w:r>
      <w:r w:rsidR="00EA6E2D" w:rsidRPr="00530D2B">
        <w:t xml:space="preserve">Které </w:t>
      </w:r>
      <w:r w:rsidR="00B9714D" w:rsidRPr="00530D2B">
        <w:t xml:space="preserve">metody, </w:t>
      </w:r>
      <w:r w:rsidR="005D1792" w:rsidRPr="00530D2B">
        <w:t>techniky</w:t>
      </w:r>
      <w:r w:rsidR="002834B0" w:rsidRPr="00530D2B">
        <w:t>,</w:t>
      </w:r>
      <w:r w:rsidR="005D1792" w:rsidRPr="00530D2B">
        <w:t xml:space="preserve"> postupy </w:t>
      </w:r>
      <w:r w:rsidR="00B9714D" w:rsidRPr="00530D2B">
        <w:t xml:space="preserve">a </w:t>
      </w:r>
      <w:r w:rsidR="005D1792" w:rsidRPr="00530D2B">
        <w:t xml:space="preserve">nástroje </w:t>
      </w:r>
      <w:r w:rsidR="00491EA8" w:rsidRPr="00530D2B">
        <w:t>mohou přispět k</w:t>
      </w:r>
      <w:r w:rsidR="00492641">
        <w:t> </w:t>
      </w:r>
      <w:r w:rsidR="003632DD">
        <w:t>identifikaci</w:t>
      </w:r>
      <w:r w:rsidR="00492641">
        <w:t xml:space="preserve"> klíčových</w:t>
      </w:r>
      <w:r w:rsidR="00491EA8" w:rsidRPr="00530D2B">
        <w:t xml:space="preserve"> aspektů</w:t>
      </w:r>
      <w:r w:rsidR="000925C6" w:rsidRPr="00530D2B">
        <w:t xml:space="preserve"> RPA robotů</w:t>
      </w:r>
      <w:r w:rsidR="00544EFF">
        <w:t xml:space="preserve"> </w:t>
      </w:r>
      <w:r w:rsidR="006F5A21">
        <w:t>pro jejich vylepšení</w:t>
      </w:r>
      <w:r w:rsidR="000925C6" w:rsidRPr="00530D2B">
        <w:t>?</w:t>
      </w:r>
    </w:p>
    <w:p w14:paraId="20A195CC" w14:textId="77777777" w:rsidR="00AA6516" w:rsidRPr="00530D2B" w:rsidRDefault="00B40A05" w:rsidP="00684C07">
      <w:pPr>
        <w:rPr>
          <w:b/>
          <w:bCs/>
        </w:rPr>
      </w:pPr>
      <w:r w:rsidRPr="00530D2B">
        <w:rPr>
          <w:b/>
          <w:bCs/>
        </w:rPr>
        <w:t xml:space="preserve">VO 2: </w:t>
      </w:r>
      <w:r w:rsidR="005D1792" w:rsidRPr="00530D2B">
        <w:t xml:space="preserve">Jaké </w:t>
      </w:r>
      <w:r w:rsidR="00071C44" w:rsidRPr="00530D2B">
        <w:t xml:space="preserve">jsou možnosti pro </w:t>
      </w:r>
      <w:r w:rsidR="001D5995" w:rsidRPr="00530D2B">
        <w:t>zvýšení</w:t>
      </w:r>
      <w:r w:rsidR="004B6F30" w:rsidRPr="00530D2B">
        <w:t xml:space="preserve"> výkonu</w:t>
      </w:r>
      <w:r w:rsidR="001D5995" w:rsidRPr="00530D2B">
        <w:t>/zrychlení</w:t>
      </w:r>
      <w:r w:rsidR="004B6F30" w:rsidRPr="00530D2B">
        <w:t xml:space="preserve"> RPA robota</w:t>
      </w:r>
      <w:r w:rsidR="001D5995" w:rsidRPr="00530D2B">
        <w:t>?</w:t>
      </w:r>
    </w:p>
    <w:p w14:paraId="5940EA41" w14:textId="09D3E009" w:rsidR="007F35D9" w:rsidRPr="00530D2B" w:rsidRDefault="007F35D9" w:rsidP="00684C07">
      <w:pPr>
        <w:rPr>
          <w:b/>
          <w:bCs/>
        </w:rPr>
      </w:pPr>
      <w:r w:rsidRPr="00530D2B">
        <w:rPr>
          <w:b/>
          <w:bCs/>
        </w:rPr>
        <w:t>VO 3:</w:t>
      </w:r>
      <w:r w:rsidR="001D5995" w:rsidRPr="00530D2B">
        <w:rPr>
          <w:b/>
          <w:bCs/>
        </w:rPr>
        <w:t xml:space="preserve"> </w:t>
      </w:r>
      <w:r w:rsidR="0076798B" w:rsidRPr="00530D2B">
        <w:t>Které me</w:t>
      </w:r>
      <w:r w:rsidR="005A5BE3" w:rsidRPr="00530D2B">
        <w:t xml:space="preserve">tody a techniky </w:t>
      </w:r>
      <w:r w:rsidR="00F674CA" w:rsidRPr="00530D2B">
        <w:t>pomoh</w:t>
      </w:r>
      <w:r w:rsidR="00CD0086" w:rsidRPr="00530D2B">
        <w:t>ou</w:t>
      </w:r>
      <w:r w:rsidR="00F674CA" w:rsidRPr="00530D2B">
        <w:t xml:space="preserve"> k</w:t>
      </w:r>
      <w:r w:rsidR="00C02F9E" w:rsidRPr="00530D2B">
        <w:t xml:space="preserve"> jednodušší </w:t>
      </w:r>
      <w:r w:rsidR="006F5A21">
        <w:t>správě</w:t>
      </w:r>
      <w:r w:rsidR="00C02F9E" w:rsidRPr="00530D2B">
        <w:t xml:space="preserve"> RPA </w:t>
      </w:r>
      <w:r w:rsidR="00814864" w:rsidRPr="00530D2B">
        <w:t>robotů?</w:t>
      </w:r>
    </w:p>
    <w:p w14:paraId="13E3778E" w14:textId="500C8DBA" w:rsidR="007F35D9" w:rsidRPr="00530D2B" w:rsidRDefault="007F35D9" w:rsidP="00684C07">
      <w:pPr>
        <w:rPr>
          <w:b/>
          <w:bCs/>
        </w:rPr>
      </w:pPr>
      <w:r w:rsidRPr="00530D2B">
        <w:rPr>
          <w:b/>
          <w:bCs/>
        </w:rPr>
        <w:t xml:space="preserve">VO 4: </w:t>
      </w:r>
      <w:r w:rsidR="000127CF" w:rsidRPr="00530D2B">
        <w:t>Které meto</w:t>
      </w:r>
      <w:r w:rsidR="00972B93" w:rsidRPr="00530D2B">
        <w:t>dy přispějí</w:t>
      </w:r>
      <w:r w:rsidR="00EA380E" w:rsidRPr="00530D2B">
        <w:t xml:space="preserve"> k</w:t>
      </w:r>
      <w:r w:rsidR="00640BB3" w:rsidRPr="00530D2B">
        <w:t> </w:t>
      </w:r>
      <w:r w:rsidR="00CD0086" w:rsidRPr="00530D2B">
        <w:t>podchycen</w:t>
      </w:r>
      <w:r w:rsidR="008C4DE2">
        <w:t>í</w:t>
      </w:r>
      <w:r w:rsidR="00CD0086" w:rsidRPr="00530D2B">
        <w:t xml:space="preserve"> případných </w:t>
      </w:r>
      <w:r w:rsidR="004712B6" w:rsidRPr="00530D2B">
        <w:t xml:space="preserve">výjimek </w:t>
      </w:r>
      <w:r w:rsidR="007210DE" w:rsidRPr="00530D2B">
        <w:t>RPA robotů?</w:t>
      </w:r>
    </w:p>
    <w:p w14:paraId="2F976502" w14:textId="4553D460" w:rsidR="00814864" w:rsidRDefault="00814864" w:rsidP="00684C07">
      <w:r w:rsidRPr="00530D2B">
        <w:rPr>
          <w:b/>
          <w:bCs/>
        </w:rPr>
        <w:t xml:space="preserve">VO 5: </w:t>
      </w:r>
      <w:r w:rsidRPr="00530D2B">
        <w:t>Jaké</w:t>
      </w:r>
      <w:r w:rsidR="00614590" w:rsidRPr="00530D2B">
        <w:t xml:space="preserve"> </w:t>
      </w:r>
      <w:r w:rsidRPr="00530D2B">
        <w:t xml:space="preserve">ekonomické dopady </w:t>
      </w:r>
      <w:r w:rsidR="00A54A12" w:rsidRPr="00530D2B">
        <w:t xml:space="preserve">by </w:t>
      </w:r>
      <w:r w:rsidR="00F361F0" w:rsidRPr="00530D2B">
        <w:t xml:space="preserve">měla </w:t>
      </w:r>
      <w:r w:rsidR="008C3E4D" w:rsidRPr="00530D2B">
        <w:t xml:space="preserve">implementace </w:t>
      </w:r>
      <w:r w:rsidR="00A86978">
        <w:t>techno</w:t>
      </w:r>
      <w:r w:rsidR="00BB282A">
        <w:t>logických postupů</w:t>
      </w:r>
      <w:r w:rsidR="00614590" w:rsidRPr="00530D2B">
        <w:t>?</w:t>
      </w:r>
    </w:p>
    <w:p w14:paraId="24BC033B" w14:textId="607F5A72" w:rsidR="00A74A6A" w:rsidRDefault="00732F5E" w:rsidP="00732F5E">
      <w:pPr>
        <w:pStyle w:val="Nadpis1"/>
      </w:pPr>
      <w:bookmarkStart w:id="12" w:name="_Toc79137092"/>
      <w:r>
        <w:lastRenderedPageBreak/>
        <w:t>Metodika disertační práce</w:t>
      </w:r>
      <w:bookmarkEnd w:id="12"/>
      <w:r w:rsidR="00B81D7F">
        <w:t xml:space="preserve"> </w:t>
      </w:r>
    </w:p>
    <w:p w14:paraId="10BDB0EB" w14:textId="45FD75E3" w:rsidR="000846EE" w:rsidRDefault="002742FA" w:rsidP="000846EE">
      <w:r>
        <w:t xml:space="preserve">V současné </w:t>
      </w:r>
      <w:r w:rsidRPr="00BD7D87">
        <w:t>chv</w:t>
      </w:r>
      <w:r w:rsidR="00BD7D87" w:rsidRPr="00BD7D87">
        <w:t>í</w:t>
      </w:r>
      <w:r w:rsidRPr="00BD7D87">
        <w:t>l</w:t>
      </w:r>
      <w:r w:rsidR="00BD7D87" w:rsidRPr="00BD7D87">
        <w:t>i</w:t>
      </w:r>
      <w:r w:rsidRPr="00E32345">
        <w:rPr>
          <w:color w:val="FF0000"/>
        </w:rPr>
        <w:t xml:space="preserve"> </w:t>
      </w:r>
      <w:r>
        <w:t xml:space="preserve">je metodika disertační práce </w:t>
      </w:r>
      <w:r w:rsidR="00F85AA8">
        <w:t>naplánovaná následovně:</w:t>
      </w:r>
    </w:p>
    <w:p w14:paraId="00EE5C1F" w14:textId="287E0DFB" w:rsidR="001F26EE" w:rsidRDefault="00DA5101" w:rsidP="00DA5101">
      <w:pPr>
        <w:pStyle w:val="Odstavecseseznamem"/>
        <w:numPr>
          <w:ilvl w:val="0"/>
          <w:numId w:val="25"/>
        </w:numPr>
      </w:pPr>
      <w:r>
        <w:t xml:space="preserve">V prvním kroku </w:t>
      </w:r>
      <w:r w:rsidR="00ED1F2D">
        <w:t xml:space="preserve">bude provedena literární rešerše odborné literatury a budou provedeny </w:t>
      </w:r>
      <w:r w:rsidR="001B6CEC">
        <w:t>hloubkové rozhovory s RPA v</w:t>
      </w:r>
      <w:r w:rsidR="00D4288D">
        <w:t>ý</w:t>
      </w:r>
      <w:r w:rsidR="001B6CEC">
        <w:t>vojáři</w:t>
      </w:r>
      <w:r w:rsidR="00D4288D">
        <w:t xml:space="preserve">, které mají </w:t>
      </w:r>
      <w:r w:rsidR="006A3B23">
        <w:t>reálné</w:t>
      </w:r>
      <w:r w:rsidR="00D4288D">
        <w:t xml:space="preserve"> zkušenosti s</w:t>
      </w:r>
      <w:r w:rsidR="00B134F5">
        <w:t> </w:t>
      </w:r>
      <w:r w:rsidR="00D4288D">
        <w:t>vývojem</w:t>
      </w:r>
      <w:r w:rsidR="00B134F5">
        <w:t>.</w:t>
      </w:r>
      <w:r w:rsidR="00D4288D">
        <w:t xml:space="preserve"> </w:t>
      </w:r>
      <w:r w:rsidR="00B134F5">
        <w:t>N</w:t>
      </w:r>
      <w:r w:rsidR="00FF6678">
        <w:t xml:space="preserve">a základě jejich znalostí může být dále směřována literární rešerše </w:t>
      </w:r>
      <w:r w:rsidR="004E5B85">
        <w:t xml:space="preserve">k určitému </w:t>
      </w:r>
      <w:r w:rsidR="00717347">
        <w:t>problému,</w:t>
      </w:r>
      <w:r w:rsidR="006A3B23">
        <w:t xml:space="preserve"> i </w:t>
      </w:r>
      <w:r w:rsidR="00FF6678">
        <w:t>do větší hloubky</w:t>
      </w:r>
      <w:r w:rsidR="006A3B23">
        <w:t xml:space="preserve"> pro lepší porozumění dané problematice.</w:t>
      </w:r>
    </w:p>
    <w:p w14:paraId="2FA36CFC" w14:textId="77777777" w:rsidR="00DA7BEA" w:rsidRDefault="00DA7BEA" w:rsidP="00DA7BEA">
      <w:pPr>
        <w:pStyle w:val="Odstavecseseznamem"/>
      </w:pPr>
    </w:p>
    <w:p w14:paraId="20D00889" w14:textId="3B1E84C0" w:rsidR="00DA7BEA" w:rsidRDefault="00346109" w:rsidP="00DA7BEA">
      <w:pPr>
        <w:pStyle w:val="Odstavecseseznamem"/>
        <w:numPr>
          <w:ilvl w:val="0"/>
          <w:numId w:val="25"/>
        </w:numPr>
        <w:spacing w:before="240"/>
      </w:pPr>
      <w:r>
        <w:t xml:space="preserve">Na základě literární rešerše a hloubkových rozhovorů bude provedena </w:t>
      </w:r>
      <w:r w:rsidR="00C97179">
        <w:t>analýza současného stavu poznání</w:t>
      </w:r>
      <w:r w:rsidR="00FB0726">
        <w:t xml:space="preserve">. Na základě současného stavu poznání </w:t>
      </w:r>
      <w:r w:rsidR="004D54F7">
        <w:t xml:space="preserve">jsou připraveny výzkumné otázky, které </w:t>
      </w:r>
      <w:r w:rsidR="00460559">
        <w:t>budou zkoumány pro dosažení</w:t>
      </w:r>
      <w:r w:rsidR="00CD47DA">
        <w:t xml:space="preserve"> hlavního </w:t>
      </w:r>
      <w:r w:rsidR="009743E1">
        <w:t>cíle</w:t>
      </w:r>
      <w:r w:rsidR="00717347">
        <w:t xml:space="preserve"> disertační</w:t>
      </w:r>
      <w:r w:rsidR="009743E1">
        <w:t xml:space="preserve"> práce.</w:t>
      </w:r>
    </w:p>
    <w:p w14:paraId="5CC38CF1" w14:textId="59141E3F" w:rsidR="00DA7BEA" w:rsidRDefault="00DA7BEA" w:rsidP="00DA7BEA">
      <w:pPr>
        <w:pStyle w:val="Odstavecseseznamem"/>
        <w:spacing w:before="240"/>
      </w:pPr>
    </w:p>
    <w:p w14:paraId="2C19A4B7" w14:textId="626176FE" w:rsidR="00CE15AC" w:rsidRDefault="00CE15AC" w:rsidP="00DA5101">
      <w:pPr>
        <w:pStyle w:val="Odstavecseseznamem"/>
        <w:numPr>
          <w:ilvl w:val="0"/>
          <w:numId w:val="25"/>
        </w:numPr>
      </w:pPr>
      <w:r>
        <w:t xml:space="preserve">Na základě </w:t>
      </w:r>
      <w:r w:rsidR="00A87868">
        <w:t>zjištěních faktů bude p</w:t>
      </w:r>
      <w:r w:rsidR="003C3ACC">
        <w:t>robíhat příprava experimentů</w:t>
      </w:r>
      <w:r w:rsidR="00A06D89">
        <w:t xml:space="preserve">, </w:t>
      </w:r>
      <w:r w:rsidR="00853AFC">
        <w:t>pro zodpovězení výzkumných otázek</w:t>
      </w:r>
      <w:r w:rsidR="005E22E3">
        <w:t xml:space="preserve">. </w:t>
      </w:r>
      <w:r w:rsidR="00BD7D87">
        <w:t xml:space="preserve">Pro výzkum </w:t>
      </w:r>
      <w:r w:rsidR="005E22E3">
        <w:t>výzkumných otázek budou stanoveny hyp</w:t>
      </w:r>
      <w:r w:rsidR="000A6D50">
        <w:t>otézy k</w:t>
      </w:r>
      <w:r w:rsidR="00E32345">
        <w:t> </w:t>
      </w:r>
      <w:r w:rsidR="000A6D50">
        <w:t>testování</w:t>
      </w:r>
      <w:r w:rsidR="00E32345">
        <w:t>, pro které budou zvolen</w:t>
      </w:r>
      <w:r w:rsidR="00BD7D87">
        <w:t>y</w:t>
      </w:r>
      <w:r w:rsidR="006636FD">
        <w:t xml:space="preserve"> vhodné</w:t>
      </w:r>
      <w:r w:rsidR="00FE48E5">
        <w:t xml:space="preserve"> statistick</w:t>
      </w:r>
      <w:r w:rsidR="006636FD">
        <w:t>é</w:t>
      </w:r>
      <w:r w:rsidR="00FE48E5">
        <w:t xml:space="preserve"> metod</w:t>
      </w:r>
      <w:r w:rsidR="006636FD">
        <w:t>y</w:t>
      </w:r>
      <w:r w:rsidR="00FE48E5">
        <w:t xml:space="preserve"> k</w:t>
      </w:r>
      <w:r w:rsidR="00C76F33">
        <w:t> analýze výsledků.</w:t>
      </w:r>
    </w:p>
    <w:p w14:paraId="6D1B2DA8" w14:textId="77777777" w:rsidR="00DA7BEA" w:rsidRDefault="00DA7BEA" w:rsidP="00DA7BEA">
      <w:pPr>
        <w:pStyle w:val="Odstavecseseznamem"/>
      </w:pPr>
    </w:p>
    <w:p w14:paraId="4B32D754" w14:textId="1C55ED24" w:rsidR="00DA7BEA" w:rsidRDefault="009743E1" w:rsidP="00606717">
      <w:pPr>
        <w:pStyle w:val="Odstavecseseznamem"/>
        <w:numPr>
          <w:ilvl w:val="0"/>
          <w:numId w:val="25"/>
        </w:numPr>
        <w:spacing w:after="0"/>
      </w:pPr>
      <w:r>
        <w:t>Pro výzkum</w:t>
      </w:r>
      <w:r w:rsidR="002C2B98">
        <w:t xml:space="preserve"> výzkumných otázek je</w:t>
      </w:r>
      <w:r>
        <w:t xml:space="preserve"> </w:t>
      </w:r>
      <w:r w:rsidR="00DA5101">
        <w:t xml:space="preserve">důležité mít připravené </w:t>
      </w:r>
      <w:r w:rsidR="00C609C7">
        <w:t xml:space="preserve">výzkumné </w:t>
      </w:r>
      <w:r w:rsidR="00DA5101">
        <w:t>prostředí</w:t>
      </w:r>
      <w:r w:rsidR="005F14B9">
        <w:t>. Toto testovací prostředí musí být neutrální a nejlépe</w:t>
      </w:r>
      <w:r w:rsidR="00196AE8">
        <w:t xml:space="preserve"> </w:t>
      </w:r>
      <w:r w:rsidR="00B969E6">
        <w:t>by</w:t>
      </w:r>
      <w:r w:rsidR="00196AE8">
        <w:t xml:space="preserve"> mělo</w:t>
      </w:r>
      <w:r w:rsidR="00B969E6">
        <w:t xml:space="preserve"> reflektova</w:t>
      </w:r>
      <w:r w:rsidR="00196AE8">
        <w:t>t</w:t>
      </w:r>
      <w:r w:rsidR="00B969E6">
        <w:t xml:space="preserve"> realitu.</w:t>
      </w:r>
      <w:r w:rsidR="00AE5B7C">
        <w:t xml:space="preserve"> Pro</w:t>
      </w:r>
      <w:r w:rsidR="00C609C7">
        <w:t xml:space="preserve"> výzkumné </w:t>
      </w:r>
      <w:r w:rsidR="00AE5B7C">
        <w:t xml:space="preserve">prostředí bude nutné vytvořit </w:t>
      </w:r>
      <w:r w:rsidR="004A2A14">
        <w:t xml:space="preserve">minimálně </w:t>
      </w:r>
      <w:r w:rsidR="000A5336">
        <w:t xml:space="preserve">jeden </w:t>
      </w:r>
      <w:r w:rsidR="004A2A14">
        <w:t>testovací scénář</w:t>
      </w:r>
      <w:r w:rsidR="00A74D92">
        <w:t>.</w:t>
      </w:r>
      <w:r w:rsidR="004A2A14">
        <w:t xml:space="preserve"> </w:t>
      </w:r>
      <w:r w:rsidR="00A74D92">
        <w:t>Na tomto scénáři</w:t>
      </w:r>
      <w:r w:rsidR="004A2A14">
        <w:t xml:space="preserve"> bude probíhat testování</w:t>
      </w:r>
      <w:r w:rsidR="00E31F6E" w:rsidRPr="00E32345">
        <w:rPr>
          <w:color w:val="FF0000"/>
        </w:rPr>
        <w:t xml:space="preserve"> </w:t>
      </w:r>
      <w:r w:rsidR="00E31F6E">
        <w:t>a je nutné,</w:t>
      </w:r>
      <w:r w:rsidR="00E1364C">
        <w:t xml:space="preserve"> aby byly splněn</w:t>
      </w:r>
      <w:r w:rsidR="00E31F6E">
        <w:t>y</w:t>
      </w:r>
      <w:r w:rsidR="00E1364C">
        <w:t xml:space="preserve"> technické požadavky na aplikace,</w:t>
      </w:r>
      <w:r w:rsidR="00E31F6E">
        <w:t xml:space="preserve"> například </w:t>
      </w:r>
      <w:r w:rsidR="00E1364C">
        <w:t>kde probíhá přihlášení uživatele</w:t>
      </w:r>
      <w:r w:rsidR="00015E97">
        <w:t>.</w:t>
      </w:r>
      <w:r w:rsidR="00015E97" w:rsidRPr="00015E97">
        <w:rPr>
          <w:color w:val="FF0000"/>
        </w:rPr>
        <w:t xml:space="preserve"> </w:t>
      </w:r>
      <w:r w:rsidR="00BD7D87" w:rsidRPr="00BD7D87">
        <w:t>Dalším technickým požadavkem je</w:t>
      </w:r>
      <w:r w:rsidR="00BD7D87">
        <w:t xml:space="preserve">, aby </w:t>
      </w:r>
      <w:r w:rsidR="00207C00">
        <w:t>aplikace</w:t>
      </w:r>
      <w:r w:rsidR="00BD7D87">
        <w:t xml:space="preserve"> měla</w:t>
      </w:r>
      <w:r w:rsidR="00D618AE">
        <w:t xml:space="preserve"> možn</w:t>
      </w:r>
      <w:r w:rsidR="00BD7D87">
        <w:t>ost</w:t>
      </w:r>
      <w:r w:rsidR="00D618AE">
        <w:t xml:space="preserve"> využít API i </w:t>
      </w:r>
      <w:r w:rsidR="00D111F8">
        <w:t>uživatelské</w:t>
      </w:r>
      <w:r w:rsidR="00D618AE">
        <w:t xml:space="preserve"> rozhraní</w:t>
      </w:r>
      <w:r w:rsidR="00897FC9">
        <w:t xml:space="preserve">. </w:t>
      </w:r>
      <w:r w:rsidR="004A7F43">
        <w:t>T</w:t>
      </w:r>
      <w:r w:rsidR="00BD7D87">
        <w:t>y</w:t>
      </w:r>
      <w:r w:rsidR="004A7F43">
        <w:t xml:space="preserve">to a </w:t>
      </w:r>
      <w:r w:rsidR="00B63BA7">
        <w:t>další</w:t>
      </w:r>
      <w:r w:rsidR="004A7F43">
        <w:t xml:space="preserve"> možné</w:t>
      </w:r>
      <w:r w:rsidR="00B63BA7">
        <w:t xml:space="preserve"> požadavky budou zahrnuty do </w:t>
      </w:r>
      <w:r w:rsidR="004A7F43">
        <w:t>testovacího</w:t>
      </w:r>
      <w:r w:rsidR="00B63BA7">
        <w:t xml:space="preserve"> scénář</w:t>
      </w:r>
      <w:r w:rsidR="008E3D7D">
        <w:t>e</w:t>
      </w:r>
      <w:r w:rsidR="00B63BA7">
        <w:t>.</w:t>
      </w:r>
    </w:p>
    <w:p w14:paraId="713CF93F" w14:textId="77777777" w:rsidR="00DA7BEA" w:rsidRDefault="00DA7BEA" w:rsidP="00DA7BEA">
      <w:pPr>
        <w:pStyle w:val="Odstavecseseznamem"/>
      </w:pPr>
    </w:p>
    <w:p w14:paraId="74CB0470" w14:textId="32C5F4DA" w:rsidR="00DB753A" w:rsidRPr="000846EE" w:rsidRDefault="00CE15AC" w:rsidP="00DB753A">
      <w:pPr>
        <w:pStyle w:val="Odstavecseseznamem"/>
        <w:numPr>
          <w:ilvl w:val="0"/>
          <w:numId w:val="25"/>
        </w:numPr>
      </w:pPr>
      <w:r>
        <w:t xml:space="preserve">Po </w:t>
      </w:r>
      <w:r w:rsidR="002D0C94">
        <w:t xml:space="preserve">otestování </w:t>
      </w:r>
      <w:r w:rsidR="009E34DC">
        <w:t>hypotéz na navrž</w:t>
      </w:r>
      <w:r w:rsidR="00C03530">
        <w:t>eném</w:t>
      </w:r>
      <w:r w:rsidR="009E34DC">
        <w:t xml:space="preserve"> scénář</w:t>
      </w:r>
      <w:r w:rsidR="00C03530">
        <w:t>i</w:t>
      </w:r>
      <w:r w:rsidR="00C277D8">
        <w:t xml:space="preserve"> bude možné vyhodnotit výsledky a následně </w:t>
      </w:r>
      <w:r w:rsidR="00BD7D87" w:rsidRPr="00BD7D87">
        <w:t xml:space="preserve">vypočítat </w:t>
      </w:r>
      <w:r w:rsidR="00C277D8" w:rsidRPr="00BD7D87">
        <w:t>ekonomické dopady</w:t>
      </w:r>
      <w:r w:rsidR="00015E97" w:rsidRPr="00BD7D87">
        <w:t xml:space="preserve"> </w:t>
      </w:r>
      <w:r w:rsidR="00BD7D87" w:rsidRPr="00BD7D87">
        <w:t>aspektů optimalizace</w:t>
      </w:r>
      <w:r w:rsidR="00D75970" w:rsidRPr="00BD7D87">
        <w:t xml:space="preserve"> </w:t>
      </w:r>
      <w:r w:rsidR="00BD7D87">
        <w:t>RPA robotů.</w:t>
      </w:r>
    </w:p>
    <w:p w14:paraId="4A3565F0" w14:textId="18DBC112" w:rsidR="008C2C7E" w:rsidRDefault="00AA6516" w:rsidP="008C2C7E">
      <w:r w:rsidRPr="00C40F8F">
        <w:t xml:space="preserve">Do </w:t>
      </w:r>
      <w:r w:rsidR="0027466A" w:rsidRPr="00C40F8F">
        <w:t>současnosti byly proveden</w:t>
      </w:r>
      <w:r w:rsidR="00C40F8F" w:rsidRPr="00C40F8F">
        <w:t>y první dv</w:t>
      </w:r>
      <w:r w:rsidR="005915B7">
        <w:t>a</w:t>
      </w:r>
      <w:r w:rsidR="00C40F8F" w:rsidRPr="00C40F8F">
        <w:t xml:space="preserve"> </w:t>
      </w:r>
      <w:r w:rsidR="005915B7">
        <w:t xml:space="preserve">body </w:t>
      </w:r>
      <w:r w:rsidR="00C40F8F" w:rsidRPr="00C40F8F">
        <w:t>metodiky</w:t>
      </w:r>
      <w:r w:rsidR="000131E2">
        <w:t xml:space="preserve">, a to literární rešerše odborné literatury a </w:t>
      </w:r>
      <w:r w:rsidR="00CF538F">
        <w:t xml:space="preserve">hloubkové rozhovory s RPA vývojáři, kteří pomohli nasměrovat </w:t>
      </w:r>
      <w:r w:rsidR="00A9337C">
        <w:t>výzkum tímto směrem a přinesli poznatky</w:t>
      </w:r>
      <w:r w:rsidR="009E0EE5">
        <w:t xml:space="preserve">, které budou </w:t>
      </w:r>
      <w:r w:rsidR="00BC56AC">
        <w:t>ověřeny během experimentů.</w:t>
      </w:r>
      <w:r w:rsidR="00351AE9">
        <w:t xml:space="preserve"> Druh</w:t>
      </w:r>
      <w:r w:rsidR="005915B7">
        <w:t>ý</w:t>
      </w:r>
      <w:r w:rsidR="00351AE9">
        <w:t xml:space="preserve"> </w:t>
      </w:r>
      <w:r w:rsidR="009972ED">
        <w:t>bod</w:t>
      </w:r>
      <w:r w:rsidR="00351AE9">
        <w:t xml:space="preserve"> metodiky </w:t>
      </w:r>
      <w:r w:rsidR="009972ED">
        <w:t>ohledně</w:t>
      </w:r>
      <w:r w:rsidR="00351AE9">
        <w:t xml:space="preserve"> stanovení výzkumných otázek </w:t>
      </w:r>
      <w:r w:rsidR="009972ED">
        <w:t xml:space="preserve">na základě současného stavu poznání je sepsán zde </w:t>
      </w:r>
      <w:r w:rsidR="009972ED">
        <w:lastRenderedPageBreak/>
        <w:t>v této práci.</w:t>
      </w:r>
      <w:r w:rsidR="0071111F">
        <w:t xml:space="preserve"> Na základě těchto poznatků </w:t>
      </w:r>
      <w:r w:rsidR="001B32A9">
        <w:t>je</w:t>
      </w:r>
      <w:r w:rsidR="0008222B">
        <w:t xml:space="preserve"> napsán konferenční příspěvek na ICPM 2021</w:t>
      </w:r>
      <w:r w:rsidR="00E818AB">
        <w:t xml:space="preserve">, který je podpořen </w:t>
      </w:r>
      <w:r w:rsidR="000B1EAC">
        <w:t xml:space="preserve">projektem </w:t>
      </w:r>
      <w:r w:rsidR="007D1A08" w:rsidRPr="007D1A08">
        <w:t>SGS-2021-1033</w:t>
      </w:r>
      <w:r w:rsidR="001B32A9">
        <w:t>.</w:t>
      </w:r>
      <w:r w:rsidR="004E38BB">
        <w:t xml:space="preserve"> </w:t>
      </w:r>
      <w:r w:rsidR="003A32AE">
        <w:t xml:space="preserve">Po představení příspěvku na konferenci probíhá odborná </w:t>
      </w:r>
      <w:r w:rsidR="00DA7BEA">
        <w:t>diskuse</w:t>
      </w:r>
      <w:r w:rsidR="003A32AE">
        <w:t xml:space="preserve"> s odborníky </w:t>
      </w:r>
      <w:r w:rsidR="00D81CD2">
        <w:t xml:space="preserve">na dané téma, </w:t>
      </w:r>
      <w:r w:rsidR="00DA7BEA">
        <w:t>kde studenti doktorského studia mají šanci získat konstruktivní zpětnou vazbu.</w:t>
      </w:r>
    </w:p>
    <w:p w14:paraId="3B750042" w14:textId="1297A95D" w:rsidR="00DA7BEA" w:rsidRDefault="00DA7BEA" w:rsidP="008C2C7E"/>
    <w:p w14:paraId="5F490FE7" w14:textId="77777777" w:rsidR="00DA7BEA" w:rsidRPr="00C40F8F" w:rsidRDefault="00DA7BEA" w:rsidP="008C2C7E"/>
    <w:p w14:paraId="08C1EC00" w14:textId="11999BF8" w:rsidR="00732F5E" w:rsidRDefault="00732F5E" w:rsidP="00732F5E">
      <w:pPr>
        <w:pStyle w:val="Nadpis1"/>
        <w:numPr>
          <w:ilvl w:val="0"/>
          <w:numId w:val="0"/>
        </w:numPr>
      </w:pPr>
      <w:bookmarkStart w:id="13" w:name="_Toc79137093"/>
      <w:r>
        <w:lastRenderedPageBreak/>
        <w:t>Závěr</w:t>
      </w:r>
      <w:bookmarkEnd w:id="13"/>
    </w:p>
    <w:p w14:paraId="4D014119" w14:textId="08CAF0B8" w:rsidR="00843CBD" w:rsidRPr="00843CBD" w:rsidRDefault="00F81F9B" w:rsidP="00843CBD">
      <w:pPr>
        <w:rPr>
          <w:lang w:eastAsia="cs-CZ"/>
        </w:rPr>
      </w:pPr>
      <w:r>
        <w:rPr>
          <w:lang w:eastAsia="cs-CZ"/>
        </w:rPr>
        <w:t>Cílem této práce bylo představit cíle</w:t>
      </w:r>
      <w:r w:rsidR="00843CBD">
        <w:rPr>
          <w:lang w:eastAsia="cs-CZ"/>
        </w:rPr>
        <w:t xml:space="preserve"> výzkumu a rovněž i téma disertační práce autora. Práce je rozdělena </w:t>
      </w:r>
      <w:r w:rsidR="00AA0A84">
        <w:rPr>
          <w:lang w:eastAsia="cs-CZ"/>
        </w:rPr>
        <w:t>do tří hlavní</w:t>
      </w:r>
      <w:r w:rsidR="000C3720">
        <w:rPr>
          <w:lang w:eastAsia="cs-CZ"/>
        </w:rPr>
        <w:t>ch částí.</w:t>
      </w:r>
      <w:r w:rsidR="00843CBD">
        <w:rPr>
          <w:lang w:eastAsia="cs-CZ"/>
        </w:rPr>
        <w:t xml:space="preserve"> </w:t>
      </w:r>
      <w:r w:rsidR="000C3720">
        <w:rPr>
          <w:lang w:eastAsia="cs-CZ"/>
        </w:rPr>
        <w:t>P</w:t>
      </w:r>
      <w:r w:rsidR="00843CBD">
        <w:rPr>
          <w:lang w:eastAsia="cs-CZ"/>
        </w:rPr>
        <w:t xml:space="preserve">rvní a největší část </w:t>
      </w:r>
      <w:r w:rsidR="000C3720">
        <w:rPr>
          <w:lang w:eastAsia="cs-CZ"/>
        </w:rPr>
        <w:t>této práce, je</w:t>
      </w:r>
      <w:r w:rsidR="00843CBD">
        <w:rPr>
          <w:lang w:eastAsia="cs-CZ"/>
        </w:rPr>
        <w:t xml:space="preserve"> </w:t>
      </w:r>
      <w:r w:rsidR="000C3720">
        <w:rPr>
          <w:lang w:eastAsia="cs-CZ"/>
        </w:rPr>
        <w:t>sepsána</w:t>
      </w:r>
      <w:r w:rsidR="00843CBD">
        <w:rPr>
          <w:lang w:eastAsia="cs-CZ"/>
        </w:rPr>
        <w:t xml:space="preserve"> literární rešerše popisující </w:t>
      </w:r>
      <w:r w:rsidR="00E07AAF">
        <w:rPr>
          <w:lang w:eastAsia="cs-CZ"/>
        </w:rPr>
        <w:t xml:space="preserve">robotickou procesní </w:t>
      </w:r>
      <w:r w:rsidR="00955182">
        <w:rPr>
          <w:lang w:eastAsia="cs-CZ"/>
        </w:rPr>
        <w:t>automatizaci</w:t>
      </w:r>
      <w:r w:rsidR="00E07AAF">
        <w:rPr>
          <w:lang w:eastAsia="cs-CZ"/>
        </w:rPr>
        <w:t xml:space="preserve"> a process mining. </w:t>
      </w:r>
      <w:r w:rsidR="00843CBD">
        <w:rPr>
          <w:lang w:eastAsia="cs-CZ"/>
        </w:rPr>
        <w:t xml:space="preserve">Literární rešerše též </w:t>
      </w:r>
      <w:r w:rsidR="00B5248D">
        <w:rPr>
          <w:lang w:eastAsia="cs-CZ"/>
        </w:rPr>
        <w:t>ukaz</w:t>
      </w:r>
      <w:r w:rsidR="00554CD8">
        <w:rPr>
          <w:lang w:eastAsia="cs-CZ"/>
        </w:rPr>
        <w:t>u</w:t>
      </w:r>
      <w:r w:rsidR="00B5248D">
        <w:rPr>
          <w:lang w:eastAsia="cs-CZ"/>
        </w:rPr>
        <w:t>je</w:t>
      </w:r>
      <w:r w:rsidR="00554CD8">
        <w:rPr>
          <w:lang w:eastAsia="cs-CZ"/>
        </w:rPr>
        <w:t xml:space="preserve"> současný stav poznání a </w:t>
      </w:r>
      <w:r w:rsidR="00036969">
        <w:rPr>
          <w:lang w:eastAsia="cs-CZ"/>
        </w:rPr>
        <w:t xml:space="preserve">vědecké výzvy, které je možné </w:t>
      </w:r>
      <w:r w:rsidR="00D846EC">
        <w:rPr>
          <w:lang w:eastAsia="cs-CZ"/>
        </w:rPr>
        <w:t>zkoumat.</w:t>
      </w:r>
      <w:r w:rsidR="00843CBD">
        <w:rPr>
          <w:lang w:eastAsia="cs-CZ"/>
        </w:rPr>
        <w:t xml:space="preserve"> Druhá část práce se věnovala </w:t>
      </w:r>
      <w:r w:rsidR="00D846EC">
        <w:rPr>
          <w:lang w:eastAsia="cs-CZ"/>
        </w:rPr>
        <w:t xml:space="preserve">hlavnímu </w:t>
      </w:r>
      <w:r w:rsidR="00D06D1F">
        <w:rPr>
          <w:lang w:eastAsia="cs-CZ"/>
        </w:rPr>
        <w:t>cíli</w:t>
      </w:r>
      <w:r w:rsidR="00D846EC">
        <w:rPr>
          <w:lang w:eastAsia="cs-CZ"/>
        </w:rPr>
        <w:t xml:space="preserve"> a výzkumným otázkám</w:t>
      </w:r>
      <w:r w:rsidR="00843CBD">
        <w:rPr>
          <w:lang w:eastAsia="cs-CZ"/>
        </w:rPr>
        <w:t xml:space="preserve"> disertační práce.</w:t>
      </w:r>
      <w:r w:rsidR="00B93978">
        <w:rPr>
          <w:lang w:eastAsia="cs-CZ"/>
        </w:rPr>
        <w:t xml:space="preserve"> Hlavním cílem disertační práce je:</w:t>
      </w:r>
      <w:r w:rsidR="00530D2B" w:rsidRPr="00530D2B">
        <w:t xml:space="preserve"> </w:t>
      </w:r>
      <w:r w:rsidR="00497D2A" w:rsidRPr="00497D2A">
        <w:t>Identifikovat klíčové aspekty robotické procesní automatizace a navrhnout technologické postupy umožňující dosáhnout lepší výkonnosti a jednodušší správy RPA robotů.</w:t>
      </w:r>
      <w:r w:rsidR="00E376B6">
        <w:t xml:space="preserve"> </w:t>
      </w:r>
      <w:r w:rsidR="00A97EFE" w:rsidRPr="00E376B6">
        <w:rPr>
          <w:lang w:eastAsia="cs-CZ"/>
        </w:rPr>
        <w:t>V třetí části b</w:t>
      </w:r>
      <w:r w:rsidR="00843CBD" w:rsidRPr="00E376B6">
        <w:rPr>
          <w:lang w:eastAsia="cs-CZ"/>
        </w:rPr>
        <w:t>yl</w:t>
      </w:r>
      <w:r w:rsidR="00A97EFE" w:rsidRPr="00E376B6">
        <w:rPr>
          <w:lang w:eastAsia="cs-CZ"/>
        </w:rPr>
        <w:t>a</w:t>
      </w:r>
      <w:r w:rsidR="00843CBD" w:rsidRPr="00E376B6">
        <w:rPr>
          <w:lang w:eastAsia="cs-CZ"/>
        </w:rPr>
        <w:t xml:space="preserve"> popsána plánovaná metodika práce</w:t>
      </w:r>
      <w:r w:rsidR="00C62896" w:rsidRPr="00E376B6">
        <w:rPr>
          <w:lang w:eastAsia="cs-CZ"/>
        </w:rPr>
        <w:t>, která je rozdělena do pěti hlavní částí.</w:t>
      </w:r>
      <w:r w:rsidR="00C62896">
        <w:rPr>
          <w:lang w:eastAsia="cs-CZ"/>
        </w:rPr>
        <w:t xml:space="preserve"> </w:t>
      </w:r>
    </w:p>
    <w:p w14:paraId="4E12CC44" w14:textId="77777777" w:rsidR="00583B4A" w:rsidRPr="00583B4A" w:rsidRDefault="00583B4A" w:rsidP="00583B4A"/>
    <w:p w14:paraId="7D672D3E" w14:textId="7A3FAB97" w:rsidR="00732F5E" w:rsidRDefault="00732F5E">
      <w:pPr>
        <w:spacing w:after="0" w:line="240" w:lineRule="auto"/>
        <w:jc w:val="left"/>
      </w:pPr>
      <w:r>
        <w:br w:type="page"/>
      </w:r>
    </w:p>
    <w:p w14:paraId="77A6BAA9" w14:textId="6D515FEF" w:rsidR="00732F5E" w:rsidRDefault="00732F5E" w:rsidP="00732F5E">
      <w:pPr>
        <w:pStyle w:val="Nadpis1"/>
        <w:numPr>
          <w:ilvl w:val="0"/>
          <w:numId w:val="0"/>
        </w:numPr>
        <w:ind w:left="431" w:hanging="431"/>
      </w:pPr>
      <w:bookmarkStart w:id="14" w:name="_Toc79137094"/>
      <w:r>
        <w:lastRenderedPageBreak/>
        <w:t>Publikační činnost</w:t>
      </w:r>
      <w:bookmarkEnd w:id="14"/>
    </w:p>
    <w:p w14:paraId="65DA3873" w14:textId="233BC460" w:rsidR="00FB1B96" w:rsidRPr="00C31F84" w:rsidRDefault="00D7385F" w:rsidP="00FB1B96">
      <w:r>
        <w:t xml:space="preserve">Příspěvky na konferenci SOR 21 </w:t>
      </w:r>
      <w:r w:rsidR="00F57829">
        <w:t>(</w:t>
      </w:r>
      <w:r>
        <w:t>v recenzním řízení</w:t>
      </w:r>
      <w:r w:rsidR="00F57829">
        <w:t>)</w:t>
      </w:r>
      <w:r>
        <w:t>:</w:t>
      </w:r>
    </w:p>
    <w:p w14:paraId="7D98C27A" w14:textId="23B17E81" w:rsidR="00412A50" w:rsidRDefault="00DF084D" w:rsidP="00412A50">
      <w:pPr>
        <w:pStyle w:val="Bibliografie"/>
        <w:ind w:left="431"/>
      </w:pPr>
      <w:r w:rsidRPr="00DF084D">
        <w:t>PRŮCHA, Petr a Petra KAŠPAROVÁ, 2021. USE OF EMOTION IN DESIGNING BI DASHBOARDS. In: </w:t>
      </w:r>
      <w:r w:rsidRPr="00DF084D">
        <w:rPr>
          <w:i/>
          <w:iCs/>
        </w:rPr>
        <w:t>SOR ’21</w:t>
      </w:r>
      <w:r w:rsidRPr="00DF084D">
        <w:t xml:space="preserve">: </w:t>
      </w:r>
      <w:r w:rsidRPr="00DF084D">
        <w:rPr>
          <w:i/>
          <w:iCs/>
        </w:rPr>
        <w:t>Proceedings of the 16th International Symposium on Operations Research, SOR 2021</w:t>
      </w:r>
      <w:r w:rsidRPr="00DF084D">
        <w:t xml:space="preserve">. </w:t>
      </w:r>
    </w:p>
    <w:p w14:paraId="4CAD0A7B" w14:textId="77777777" w:rsidR="00B82A0F" w:rsidRPr="003B50B8" w:rsidRDefault="00B82A0F" w:rsidP="00B82A0F">
      <w:pPr>
        <w:pStyle w:val="Bibliografie"/>
        <w:ind w:left="431"/>
      </w:pPr>
      <w:r w:rsidRPr="003B50B8">
        <w:t>KAŠPAROVÁ, Petra a Petr PRŮCHA, 2021. Design of a model for implementation of business intelligence methods in decision-making processes. In: </w:t>
      </w:r>
      <w:r w:rsidRPr="003B50B8">
        <w:rPr>
          <w:i/>
          <w:iCs/>
        </w:rPr>
        <w:t>SOR ’21</w:t>
      </w:r>
      <w:r w:rsidRPr="003B50B8">
        <w:t xml:space="preserve">: </w:t>
      </w:r>
      <w:r w:rsidRPr="003B50B8">
        <w:rPr>
          <w:i/>
          <w:iCs/>
        </w:rPr>
        <w:t>Proceedings of the 16th International Symposium on Operations Research, SOR 2021</w:t>
      </w:r>
      <w:r w:rsidRPr="003B50B8">
        <w:t xml:space="preserve">. </w:t>
      </w:r>
    </w:p>
    <w:p w14:paraId="57802D7C" w14:textId="77777777" w:rsidR="00285B85" w:rsidRPr="00285B85" w:rsidRDefault="00285B85">
      <w:pPr>
        <w:spacing w:after="0" w:line="240" w:lineRule="auto"/>
        <w:jc w:val="left"/>
      </w:pPr>
    </w:p>
    <w:p w14:paraId="0ABFEB8C" w14:textId="7C723E89" w:rsidR="00CC6AF4" w:rsidRDefault="00CC6AF4" w:rsidP="00CC6AF4">
      <w:pPr>
        <w:pStyle w:val="Nadpis1"/>
        <w:numPr>
          <w:ilvl w:val="0"/>
          <w:numId w:val="0"/>
        </w:numPr>
        <w:ind w:left="431" w:hanging="431"/>
      </w:pPr>
      <w:bookmarkStart w:id="15" w:name="_Toc44863376"/>
      <w:bookmarkStart w:id="16" w:name="_Toc79137095"/>
      <w:r>
        <w:lastRenderedPageBreak/>
        <w:t>Seznam použité literatury</w:t>
      </w:r>
      <w:bookmarkEnd w:id="15"/>
      <w:bookmarkEnd w:id="16"/>
    </w:p>
    <w:p w14:paraId="7E866912" w14:textId="77777777" w:rsidR="003B50B8" w:rsidRPr="003B50B8" w:rsidRDefault="00EA50C9" w:rsidP="003B50B8">
      <w:pPr>
        <w:pStyle w:val="Bibliografie"/>
      </w:pPr>
      <w:r>
        <w:fldChar w:fldCharType="begin"/>
      </w:r>
      <w:r w:rsidR="0012219F">
        <w:instrText xml:space="preserve"> ADDIN ZOTERO_BIBL {"uncited":[],"omitted":[],"custom":[]} CSL_BIBLIOGRAPHY </w:instrText>
      </w:r>
      <w:r>
        <w:fldChar w:fldCharType="separate"/>
      </w:r>
      <w:r w:rsidR="003B50B8" w:rsidRPr="003B50B8">
        <w:t xml:space="preserve">AGOSTINELLI, Simone, Andrea MARRELLA a Massimo MECELLA, 2019. Research Challenges for Intelligent Robotic Process Automation. In: Chiara DI FRANCESCOMARINO, Remco DIJKMAN a Uwe ZDUN, ed. </w:t>
      </w:r>
      <w:r w:rsidR="003B50B8" w:rsidRPr="003B50B8">
        <w:rPr>
          <w:i/>
          <w:iCs/>
        </w:rPr>
        <w:t>Business Process Management Workshops</w:t>
      </w:r>
      <w:r w:rsidR="003B50B8" w:rsidRPr="003B50B8">
        <w:t xml:space="preserve"> [online]. Cham: Springer International Publishing, s. 12–18. Lecture Notes in Business Information Processing. ISBN 978-3-030-37453-2. Dostupné z: doi:10.1007/978-3-030-37453-2_2</w:t>
      </w:r>
    </w:p>
    <w:p w14:paraId="0579DCFE" w14:textId="77777777" w:rsidR="003B50B8" w:rsidRPr="003B50B8" w:rsidRDefault="003B50B8" w:rsidP="003B50B8">
      <w:pPr>
        <w:pStyle w:val="Bibliografie"/>
      </w:pPr>
      <w:r w:rsidRPr="003B50B8">
        <w:t xml:space="preserve">AGUIRRE, Santiago a Alejandro RODRIGUEZ, 2017. Automation of a Business Process Using Robotic Process Automation (RPA): A Case Study. In: Juan Carlos FIGUEROA-GARCÍA, Eduyn Ramiro LÓPEZ-SANTANA, José Luis VILLA-RAMÍREZ a Roberto FERRO-ESCOBAR, ed. </w:t>
      </w:r>
      <w:r w:rsidRPr="003B50B8">
        <w:rPr>
          <w:i/>
          <w:iCs/>
        </w:rPr>
        <w:t>Applied Computer Sciences in Engineering</w:t>
      </w:r>
      <w:r w:rsidRPr="003B50B8">
        <w:t xml:space="preserve"> [online]. Cham: Springer International Publishing, Communications in Computer and Information Science, s. 65–71 [vid. 2021-06-02]. ISBN 978-3-319-66962-5. Dostupné z: doi:10.1007/978-3-319-66963-2_7</w:t>
      </w:r>
    </w:p>
    <w:p w14:paraId="2F1F9CB8" w14:textId="77777777" w:rsidR="003B50B8" w:rsidRPr="003B50B8" w:rsidRDefault="003B50B8" w:rsidP="003B50B8">
      <w:pPr>
        <w:pStyle w:val="Bibliografie"/>
      </w:pPr>
      <w:r w:rsidRPr="003B50B8">
        <w:t xml:space="preserve">ALLEN, Matthew a Susan HORWITZ, 2003. Slicing java programs that throw and catch exceptions. </w:t>
      </w:r>
      <w:r w:rsidRPr="003B50B8">
        <w:rPr>
          <w:i/>
          <w:iCs/>
        </w:rPr>
        <w:t>ACM SIGPLAN Notices</w:t>
      </w:r>
      <w:r w:rsidRPr="003B50B8">
        <w:t xml:space="preserve"> [online]. </w:t>
      </w:r>
      <w:r w:rsidRPr="003B50B8">
        <w:rPr>
          <w:b/>
          <w:bCs/>
        </w:rPr>
        <w:t>38</w:t>
      </w:r>
      <w:r w:rsidRPr="003B50B8">
        <w:t>(10), 44–54 [vid. 2021-08-03]. ISSN 0362-1340, 1558-1160. Dostupné z: doi:10.1145/966049.777394</w:t>
      </w:r>
    </w:p>
    <w:p w14:paraId="6ACC0B45" w14:textId="77777777" w:rsidR="003B50B8" w:rsidRPr="003B50B8" w:rsidRDefault="003B50B8" w:rsidP="003B50B8">
      <w:pPr>
        <w:pStyle w:val="Bibliografie"/>
      </w:pPr>
      <w:r w:rsidRPr="003B50B8">
        <w:t xml:space="preserve">ANAGNOSTE, Sorin, 2017a. Robotic Automation Process - The next major revolution in terms of back office operations improvement. </w:t>
      </w:r>
      <w:r w:rsidRPr="003B50B8">
        <w:rPr>
          <w:i/>
          <w:iCs/>
        </w:rPr>
        <w:t>Proceedings of the International Conference on Business Excellence</w:t>
      </w:r>
      <w:r w:rsidRPr="003B50B8">
        <w:t xml:space="preserve"> [online]. </w:t>
      </w:r>
      <w:r w:rsidRPr="003B50B8">
        <w:rPr>
          <w:b/>
          <w:bCs/>
        </w:rPr>
        <w:t>11</w:t>
      </w:r>
      <w:r w:rsidRPr="003B50B8">
        <w:t>(1), 676–686 [vid. 2021-06-07]. ISSN 2558-9652. Dostupné z: doi:10.1515/picbe-2017-0072</w:t>
      </w:r>
    </w:p>
    <w:p w14:paraId="30D93A66" w14:textId="77777777" w:rsidR="003B50B8" w:rsidRPr="003B50B8" w:rsidRDefault="003B50B8" w:rsidP="003B50B8">
      <w:pPr>
        <w:pStyle w:val="Bibliografie"/>
      </w:pPr>
      <w:r w:rsidRPr="003B50B8">
        <w:t xml:space="preserve">ANAGNOSTE, Sorin, 2017b. Robotic Automation Process - The next major revolution in terms of back office operations improvement. </w:t>
      </w:r>
      <w:r w:rsidRPr="003B50B8">
        <w:rPr>
          <w:i/>
          <w:iCs/>
        </w:rPr>
        <w:t>Proceedings of the International Conference on Business Excellence</w:t>
      </w:r>
      <w:r w:rsidRPr="003B50B8">
        <w:t xml:space="preserve"> [online]. </w:t>
      </w:r>
      <w:r w:rsidRPr="003B50B8">
        <w:rPr>
          <w:b/>
          <w:bCs/>
        </w:rPr>
        <w:t>11</w:t>
      </w:r>
      <w:r w:rsidRPr="003B50B8">
        <w:t>(1), 676–686. ISSN 2558-9652. Dostupné z: doi:10.1515/picbe-2017-0072</w:t>
      </w:r>
    </w:p>
    <w:p w14:paraId="18A216ED" w14:textId="77777777" w:rsidR="003B50B8" w:rsidRPr="003B50B8" w:rsidRDefault="003B50B8" w:rsidP="003B50B8">
      <w:pPr>
        <w:pStyle w:val="Bibliografie"/>
      </w:pPr>
      <w:r w:rsidRPr="003B50B8">
        <w:t>ANON., 2017. IEEE Guide for Terms and Concepts in Intelligent Process Automation [online]. B.m.: IEEE. Dostupné z: doi:10.1109/ieeestd.2017.8070671</w:t>
      </w:r>
    </w:p>
    <w:p w14:paraId="1D563A99" w14:textId="77777777" w:rsidR="003B50B8" w:rsidRPr="003B50B8" w:rsidRDefault="003B50B8" w:rsidP="003B50B8">
      <w:pPr>
        <w:pStyle w:val="Bibliografie"/>
      </w:pPr>
      <w:r w:rsidRPr="003B50B8">
        <w:t xml:space="preserve">ANON., 2021. Manage Robotic Process Automation. </w:t>
      </w:r>
      <w:r w:rsidRPr="003B50B8">
        <w:rPr>
          <w:i/>
          <w:iCs/>
        </w:rPr>
        <w:t>Gartner</w:t>
      </w:r>
      <w:r w:rsidRPr="003B50B8">
        <w:t xml:space="preserve"> [online]. Dostupné z: https://www.gartner.com/en/finance/trends/robotic-process-automation</w:t>
      </w:r>
    </w:p>
    <w:p w14:paraId="1012B16A" w14:textId="77777777" w:rsidR="003B50B8" w:rsidRPr="003B50B8" w:rsidRDefault="003B50B8" w:rsidP="003B50B8">
      <w:pPr>
        <w:pStyle w:val="Bibliografie"/>
      </w:pPr>
      <w:r w:rsidRPr="003B50B8">
        <w:t xml:space="preserve">ANTÓN, Annie I., W. Michael MCCRACKEN a Colin POTTS, 1994. Goal decomposition and scenario analysis in business process reengineering. In: Rudibert KING, ed. </w:t>
      </w:r>
      <w:r w:rsidRPr="003B50B8">
        <w:rPr>
          <w:i/>
          <w:iCs/>
        </w:rPr>
        <w:t>Active Flow and Combustion Control 2018</w:t>
      </w:r>
      <w:r w:rsidRPr="003B50B8">
        <w:t xml:space="preserve"> [online]. Cham: Springer International Publishing, Notes on Numerical Fluid Mechanics and Multidisciplinary Design, s. 94–104 [vid. 2021-06-02]. ISBN 978-3-319-98176-5. Dostupné z: doi:10.1007/3-540-58113-8_164</w:t>
      </w:r>
    </w:p>
    <w:p w14:paraId="382CDAF8" w14:textId="77777777" w:rsidR="003B50B8" w:rsidRPr="003B50B8" w:rsidRDefault="003B50B8" w:rsidP="003B50B8">
      <w:pPr>
        <w:pStyle w:val="Bibliografie"/>
      </w:pPr>
      <w:r w:rsidRPr="003B50B8">
        <w:t xml:space="preserve">ASATIANI, Aleksandre a Esko PENTTINEN, 2016. Turning robotic process automation into commercial success – Case OpusCapita. </w:t>
      </w:r>
      <w:r w:rsidRPr="003B50B8">
        <w:rPr>
          <w:i/>
          <w:iCs/>
        </w:rPr>
        <w:t>Journal of Information Technology Teaching Cases</w:t>
      </w:r>
      <w:r w:rsidRPr="003B50B8">
        <w:t xml:space="preserve"> [online]. </w:t>
      </w:r>
      <w:r w:rsidRPr="003B50B8">
        <w:rPr>
          <w:b/>
          <w:bCs/>
        </w:rPr>
        <w:t>6</w:t>
      </w:r>
      <w:r w:rsidRPr="003B50B8">
        <w:t>(2), 67–74 [vid. 2021-06-01]. ISSN 2043-8869. Dostupné z: doi:10.1057/jittc.2016.5</w:t>
      </w:r>
    </w:p>
    <w:p w14:paraId="2BD91D0F" w14:textId="77777777" w:rsidR="003B50B8" w:rsidRPr="003B50B8" w:rsidRDefault="003B50B8" w:rsidP="003B50B8">
      <w:pPr>
        <w:pStyle w:val="Bibliografie"/>
      </w:pPr>
      <w:r w:rsidRPr="003B50B8">
        <w:t xml:space="preserve">BALTRUSAITIS, Tadas, Chaitanya AHUJA a Louis-Philippe MORENCY, 2019. Multimodal Machine Learning: A Survey and Taxonomy. </w:t>
      </w:r>
      <w:r w:rsidRPr="003B50B8">
        <w:rPr>
          <w:i/>
          <w:iCs/>
        </w:rPr>
        <w:t>IEEE Transactions on Pattern Analysis and Machine Intelligence</w:t>
      </w:r>
      <w:r w:rsidRPr="003B50B8">
        <w:t xml:space="preserve"> [online]. </w:t>
      </w:r>
      <w:r w:rsidRPr="003B50B8">
        <w:rPr>
          <w:b/>
          <w:bCs/>
        </w:rPr>
        <w:t>41</w:t>
      </w:r>
      <w:r w:rsidRPr="003B50B8">
        <w:t>(2), 423–443 [vid. 2021-08-05]. ISSN 0162-8828, 2160-9292, 1939-3539. Dostupné z: doi:10.1109/TPAMI.2018.2798607</w:t>
      </w:r>
    </w:p>
    <w:p w14:paraId="433C8E6F" w14:textId="77777777" w:rsidR="003B50B8" w:rsidRPr="003B50B8" w:rsidRDefault="003B50B8" w:rsidP="003B50B8">
      <w:pPr>
        <w:pStyle w:val="Bibliografie"/>
      </w:pPr>
      <w:r w:rsidRPr="003B50B8">
        <w:t xml:space="preserve">BELLMAN, Markus a Gustav GÖRANSSON, 2019. </w:t>
      </w:r>
      <w:r w:rsidRPr="003B50B8">
        <w:rPr>
          <w:i/>
          <w:iCs/>
        </w:rPr>
        <w:t>Intelligent Process Automation: Building the bridge between Robotic Process Automation and Artificial Intelligence</w:t>
      </w:r>
      <w:r w:rsidRPr="003B50B8">
        <w:t xml:space="preserve"> [online]. B.m. Dissertation. School of Industrial Engineering and Management (ITM). Dostupné z: http://urn.kb.se/resolve?urn=urn:nbn:se:kth:diva-264186</w:t>
      </w:r>
    </w:p>
    <w:p w14:paraId="053104D4" w14:textId="77777777" w:rsidR="003B50B8" w:rsidRPr="003B50B8" w:rsidRDefault="003B50B8" w:rsidP="003B50B8">
      <w:pPr>
        <w:pStyle w:val="Bibliografie"/>
      </w:pPr>
      <w:r w:rsidRPr="003B50B8">
        <w:t xml:space="preserve">BENNETT, K., 1995. Legacy systems: coping with success. </w:t>
      </w:r>
      <w:r w:rsidRPr="003B50B8">
        <w:rPr>
          <w:i/>
          <w:iCs/>
        </w:rPr>
        <w:t>IEEE Software</w:t>
      </w:r>
      <w:r w:rsidRPr="003B50B8">
        <w:t xml:space="preserve"> [online]. </w:t>
      </w:r>
      <w:r w:rsidRPr="003B50B8">
        <w:rPr>
          <w:b/>
          <w:bCs/>
        </w:rPr>
        <w:t>12</w:t>
      </w:r>
      <w:r w:rsidRPr="003B50B8">
        <w:t>(1), 19–23 [vid. 2021-06-02]. ISSN 0740-7459, 1937-4194. Dostupné z: doi:10.1109/52.363157</w:t>
      </w:r>
    </w:p>
    <w:p w14:paraId="4492FDF3" w14:textId="77777777" w:rsidR="003B50B8" w:rsidRPr="003B50B8" w:rsidRDefault="003B50B8" w:rsidP="003B50B8">
      <w:pPr>
        <w:pStyle w:val="Bibliografie"/>
      </w:pPr>
      <w:r w:rsidRPr="003B50B8">
        <w:t>BOSCO, Antonio, Adriano AUGUSTO, Marlon DUMAS, Marcello LA ROSA a Giancarlo FORTINO, 2019. Discovering Automatable Routines from User Interaction Logs. In: </w:t>
      </w:r>
      <w:r w:rsidRPr="003B50B8">
        <w:rPr>
          <w:i/>
          <w:iCs/>
        </w:rPr>
        <w:t>Business Process Management Forum</w:t>
      </w:r>
      <w:r w:rsidRPr="003B50B8">
        <w:t xml:space="preserve"> [online]. Cham: Springer International Publishing, Lecture Notes in Business Information Processing, s. 144–162 [vid. 2020-10-05]. ISBN 978-3-030-26642-4. Dostupné z: doi:10.1007/978-3-030-26643-1_9</w:t>
      </w:r>
    </w:p>
    <w:p w14:paraId="56253150" w14:textId="77777777" w:rsidR="003B50B8" w:rsidRPr="003B50B8" w:rsidRDefault="003B50B8" w:rsidP="003B50B8">
      <w:pPr>
        <w:pStyle w:val="Bibliografie"/>
      </w:pPr>
      <w:r w:rsidRPr="003B50B8">
        <w:t xml:space="preserve">DUMAIS, Susan, Robin JEFFRIES, Daniel M. RUSSELL, Diane TANG a Jaime TEEVAN, 2014. Understanding User Behavior Through Log Data and Analysis. In: Judith S. OLSON a Wendy A. KELLOGG, ed. </w:t>
      </w:r>
      <w:r w:rsidRPr="003B50B8">
        <w:rPr>
          <w:i/>
          <w:iCs/>
        </w:rPr>
        <w:t>Ways of Knowing in HCI</w:t>
      </w:r>
      <w:r w:rsidRPr="003B50B8">
        <w:t xml:space="preserve"> [online]. New York, NY: Springer, s. 349–372 [vid. 2021-06-07]. ISBN 978-1-4939-0378-8. Dostupné z: doi:10.1007/978-1-4939-0378-8_14</w:t>
      </w:r>
    </w:p>
    <w:p w14:paraId="6BE1A253" w14:textId="77777777" w:rsidR="003B50B8" w:rsidRPr="003B50B8" w:rsidRDefault="003B50B8" w:rsidP="003B50B8">
      <w:pPr>
        <w:pStyle w:val="Bibliografie"/>
      </w:pPr>
      <w:r w:rsidRPr="003B50B8">
        <w:t xml:space="preserve">DUNLAP, Rod a Mary LACITY, 2017. Resolving Tussles in Service Automation Deployments: Service Automation at Blue Cross Blue Shield North Carolina (BCBSNC). </w:t>
      </w:r>
      <w:r w:rsidRPr="003B50B8">
        <w:rPr>
          <w:i/>
          <w:iCs/>
        </w:rPr>
        <w:t>Journal of Information Technology Teaching Cases</w:t>
      </w:r>
      <w:r w:rsidRPr="003B50B8">
        <w:t xml:space="preserve"> [online]. </w:t>
      </w:r>
      <w:r w:rsidRPr="003B50B8">
        <w:rPr>
          <w:b/>
          <w:bCs/>
        </w:rPr>
        <w:t>7</w:t>
      </w:r>
      <w:r w:rsidRPr="003B50B8">
        <w:t>(1), 29–34 [vid. 2021-06-07]. ISSN 2043-8869, 2043-8869. Dostupné z: doi:10.1057/s41266-016-0008-9</w:t>
      </w:r>
    </w:p>
    <w:p w14:paraId="4A1D494E" w14:textId="77777777" w:rsidR="003B50B8" w:rsidRPr="003B50B8" w:rsidRDefault="003B50B8" w:rsidP="003B50B8">
      <w:pPr>
        <w:pStyle w:val="Bibliografie"/>
      </w:pPr>
      <w:r w:rsidRPr="003B50B8">
        <w:t xml:space="preserve">FIELDING, Roy Thomas, 2000. </w:t>
      </w:r>
      <w:r w:rsidRPr="003B50B8">
        <w:rPr>
          <w:i/>
          <w:iCs/>
        </w:rPr>
        <w:t>Architectural Styles and the Design of Network-based Software Architectures</w:t>
      </w:r>
      <w:r w:rsidRPr="003B50B8">
        <w:t xml:space="preserve"> [online]. Irvine. University of California , Irvine. Dostupné z: https://www.ics.uci.edu/~fielding/pubs/dissertation/fielding_dissertation.pdf</w:t>
      </w:r>
    </w:p>
    <w:p w14:paraId="6092189D" w14:textId="77777777" w:rsidR="003B50B8" w:rsidRPr="003B50B8" w:rsidRDefault="003B50B8" w:rsidP="003B50B8">
      <w:pPr>
        <w:pStyle w:val="Bibliografie"/>
      </w:pPr>
      <w:r w:rsidRPr="003B50B8">
        <w:t xml:space="preserve">HALLIKAINEN, Petri, Riitta BEKKHUS a Shan L. PAN, 2018. How OpusCapita Used Internal RPA Capabilities to Offer Services to Clients. </w:t>
      </w:r>
      <w:r w:rsidRPr="003B50B8">
        <w:rPr>
          <w:i/>
          <w:iCs/>
        </w:rPr>
        <w:t>MIS Quarterly Executive</w:t>
      </w:r>
      <w:r w:rsidRPr="003B50B8">
        <w:t xml:space="preserve">. </w:t>
      </w:r>
      <w:r w:rsidRPr="003B50B8">
        <w:rPr>
          <w:b/>
          <w:bCs/>
        </w:rPr>
        <w:t>17</w:t>
      </w:r>
      <w:r w:rsidRPr="003B50B8">
        <w:t xml:space="preserve">(1). </w:t>
      </w:r>
    </w:p>
    <w:p w14:paraId="5FC732B9" w14:textId="77777777" w:rsidR="003B50B8" w:rsidRPr="003B50B8" w:rsidRDefault="003B50B8" w:rsidP="003B50B8">
      <w:pPr>
        <w:pStyle w:val="Bibliografie"/>
      </w:pPr>
      <w:r w:rsidRPr="003B50B8">
        <w:t xml:space="preserve">CHAKRABORTI, Tathagata, Vatche ISAHAGIAN, Rania KHALAF, Yasaman KHAZAENI, Vinod MUTHUSAMY, Yara RIZK a Merve UNUVAR, 2020. From Robotic Process Automation to Intelligent Process Automation: – Emerging Trends –. In: Aleksandre ASATIANI, José María GARCÍA, Nina HELANDER, Andrés JIMÉNEZ-RAMÍREZ, Agnes KOSCHMIDER, Jan MENDLING, Giovanni MERONI a Hajo A. REIJERS, ed. </w:t>
      </w:r>
      <w:r w:rsidRPr="003B50B8">
        <w:rPr>
          <w:i/>
          <w:iCs/>
        </w:rPr>
        <w:t>Business Process Management: Blockchain and Robotic Process Automation Forum</w:t>
      </w:r>
      <w:r w:rsidRPr="003B50B8">
        <w:t xml:space="preserve"> [online]. Cham: Springer International Publishing, Lecture Notes in Business Information Processing, s. 215–228 [vid. 2021-08-03]. ISBN 978-3-030-58778-9. Dostupné z: doi:10.1007/978-3-030-58779-6_15</w:t>
      </w:r>
    </w:p>
    <w:p w14:paraId="77F1CE6D" w14:textId="77777777" w:rsidR="003B50B8" w:rsidRPr="003B50B8" w:rsidRDefault="003B50B8" w:rsidP="003B50B8">
      <w:pPr>
        <w:pStyle w:val="Bibliografie"/>
      </w:pPr>
      <w:r w:rsidRPr="003B50B8">
        <w:t xml:space="preserve">CHEE TAHIR, A. a R.C. DARTON, 2010. The Process Analysis Method of selecting indicators to quantify the sustainability performance of a business operation. </w:t>
      </w:r>
      <w:r w:rsidRPr="003B50B8">
        <w:rPr>
          <w:i/>
          <w:iCs/>
        </w:rPr>
        <w:t>Journal of Cleaner Production</w:t>
      </w:r>
      <w:r w:rsidRPr="003B50B8">
        <w:t xml:space="preserve"> [online]. </w:t>
      </w:r>
      <w:r w:rsidRPr="003B50B8">
        <w:rPr>
          <w:b/>
          <w:bCs/>
        </w:rPr>
        <w:t>18</w:t>
      </w:r>
      <w:r w:rsidRPr="003B50B8">
        <w:t>(16–17), 1598–1607 [vid. 2021-06-11]. ISSN 09596526. Dostupné z: doi:10.1016/j.jclepro.2010.07.012</w:t>
      </w:r>
    </w:p>
    <w:p w14:paraId="12892908" w14:textId="77777777" w:rsidR="003B50B8" w:rsidRPr="003B50B8" w:rsidRDefault="003B50B8" w:rsidP="003B50B8">
      <w:pPr>
        <w:pStyle w:val="Bibliografie"/>
      </w:pPr>
      <w:r w:rsidRPr="003B50B8">
        <w:t xml:space="preserve">JIMENEZ-RAMIREZ, Andres, Hajo A. REIJERS, Irene BARBA a Carmelo DEL VALLE, 2019. A Method to Improve the Early Stages of the Robotic Process Automation Lifecycle. In: Paolo GIORGINI a Barbara WEBER, ed. </w:t>
      </w:r>
      <w:r w:rsidRPr="003B50B8">
        <w:rPr>
          <w:i/>
          <w:iCs/>
        </w:rPr>
        <w:t>Advanced Information Systems Engineering</w:t>
      </w:r>
      <w:r w:rsidRPr="003B50B8">
        <w:t xml:space="preserve"> [online]. Cham: Springer International Publishing, s. 446–461. Lecture Notes in Computer Science. ISBN 978-3-030-21290-2. Dostupné z: doi:10.1007/978-3-030-21290-2_28</w:t>
      </w:r>
    </w:p>
    <w:p w14:paraId="32F7CE15" w14:textId="77777777" w:rsidR="003B50B8" w:rsidRPr="003B50B8" w:rsidRDefault="003B50B8" w:rsidP="003B50B8">
      <w:pPr>
        <w:pStyle w:val="Bibliografie"/>
      </w:pPr>
      <w:r w:rsidRPr="003B50B8">
        <w:t xml:space="preserve">JOVANOVIĆ, Stefan Z., Jelena S. ĐURIĆ a Tatjana V. ŠIBALIJA, 2018. Robotic process automation: overview and opportunities. </w:t>
      </w:r>
      <w:r w:rsidRPr="003B50B8">
        <w:rPr>
          <w:i/>
          <w:iCs/>
        </w:rPr>
        <w:t>Int. J. Adv. Qual</w:t>
      </w:r>
      <w:r w:rsidRPr="003B50B8">
        <w:t xml:space="preserve">. </w:t>
      </w:r>
      <w:r w:rsidRPr="003B50B8">
        <w:rPr>
          <w:b/>
          <w:bCs/>
        </w:rPr>
        <w:t>46</w:t>
      </w:r>
      <w:r w:rsidRPr="003B50B8">
        <w:t xml:space="preserve">(3–4), 34–39. </w:t>
      </w:r>
    </w:p>
    <w:p w14:paraId="758F7AE1" w14:textId="77777777" w:rsidR="003B50B8" w:rsidRPr="003B50B8" w:rsidRDefault="003B50B8" w:rsidP="003B50B8">
      <w:pPr>
        <w:pStyle w:val="Bibliografie"/>
      </w:pPr>
      <w:r w:rsidRPr="003B50B8">
        <w:t xml:space="preserve">KATZ, Michael, Shirin SOHRABI a Octavian UDREA, 2020. Top-Quality Planning: Finding Practically Useful Sets of Best Plans. </w:t>
      </w:r>
      <w:r w:rsidRPr="003B50B8">
        <w:rPr>
          <w:i/>
          <w:iCs/>
        </w:rPr>
        <w:t>Proceedings of the AAAI Conference on Artificial Intelligence</w:t>
      </w:r>
      <w:r w:rsidRPr="003B50B8">
        <w:t xml:space="preserve"> [online]. </w:t>
      </w:r>
      <w:r w:rsidRPr="003B50B8">
        <w:rPr>
          <w:b/>
          <w:bCs/>
        </w:rPr>
        <w:t>34</w:t>
      </w:r>
      <w:r w:rsidRPr="003B50B8">
        <w:t>(06), 9900–9907 [vid. 2021-08-05]. ISSN 2374-3468, 2159-5399. Dostupné z: doi:10.1609/aaai.v34i06.6544</w:t>
      </w:r>
    </w:p>
    <w:p w14:paraId="1C6A0BD1" w14:textId="77777777" w:rsidR="003B50B8" w:rsidRPr="003B50B8" w:rsidRDefault="003B50B8" w:rsidP="003B50B8">
      <w:pPr>
        <w:pStyle w:val="Bibliografie"/>
      </w:pPr>
      <w:r w:rsidRPr="003B50B8">
        <w:t xml:space="preserve">KEDZIORA, Damian a Esko PENTTINEN, 2020. Governance models for robotic process automation: The case of Nordea Bank. </w:t>
      </w:r>
      <w:r w:rsidRPr="003B50B8">
        <w:rPr>
          <w:i/>
          <w:iCs/>
        </w:rPr>
        <w:t>Journal of Information Technology Teaching Cases</w:t>
      </w:r>
      <w:r w:rsidRPr="003B50B8">
        <w:t xml:space="preserve"> [online]. </w:t>
      </w:r>
      <w:r w:rsidRPr="003B50B8">
        <w:rPr>
          <w:b/>
          <w:bCs/>
        </w:rPr>
        <w:t>11</w:t>
      </w:r>
      <w:r w:rsidRPr="003B50B8">
        <w:t>(1), 20–29 [vid. 2021-06-02]. ISSN 2043-8869, 2043-8869. Dostupné z: doi:10.1177/2043886920937022</w:t>
      </w:r>
    </w:p>
    <w:p w14:paraId="2B5410FE" w14:textId="77777777" w:rsidR="003B50B8" w:rsidRPr="003B50B8" w:rsidRDefault="003B50B8" w:rsidP="003B50B8">
      <w:pPr>
        <w:pStyle w:val="Bibliografie"/>
      </w:pPr>
      <w:r w:rsidRPr="003B50B8">
        <w:t xml:space="preserve">LACITY, M.C. a L.P. WILLCOCKS, 2016. A new approach to automating services. </w:t>
      </w:r>
      <w:r w:rsidRPr="003B50B8">
        <w:rPr>
          <w:i/>
          <w:iCs/>
        </w:rPr>
        <w:t>MIT Sloan Management Review</w:t>
      </w:r>
      <w:r w:rsidRPr="003B50B8">
        <w:t xml:space="preserve">. </w:t>
      </w:r>
      <w:r w:rsidRPr="003B50B8">
        <w:rPr>
          <w:b/>
          <w:bCs/>
        </w:rPr>
        <w:t>58</w:t>
      </w:r>
      <w:r w:rsidRPr="003B50B8">
        <w:t xml:space="preserve">(1), 41–49. ISSN 15329194. </w:t>
      </w:r>
    </w:p>
    <w:p w14:paraId="531C9F5D" w14:textId="77777777" w:rsidR="003B50B8" w:rsidRPr="003B50B8" w:rsidRDefault="003B50B8" w:rsidP="003B50B8">
      <w:pPr>
        <w:pStyle w:val="Bibliografie"/>
      </w:pPr>
      <w:r w:rsidRPr="003B50B8">
        <w:t xml:space="preserve">LENO, V., A. AUGUSTO, M. DUMAS, M. LA ROSA, F. MAGGI a A. POLYVYANYY, 2020. Identifying candidate routines for Robotic Process Automation from unsegmented UI logs. </w:t>
      </w:r>
      <w:r w:rsidRPr="003B50B8">
        <w:rPr>
          <w:i/>
          <w:iCs/>
        </w:rPr>
        <w:t>arXiv:2008.05782 [cs]</w:t>
      </w:r>
      <w:r w:rsidRPr="003B50B8">
        <w:t xml:space="preserve"> [online]. [vid. 2020-10-05]. Dostupné z: http://arxiv.org/abs/2008.05782</w:t>
      </w:r>
    </w:p>
    <w:p w14:paraId="0C1A8A61" w14:textId="77777777" w:rsidR="003B50B8" w:rsidRPr="003B50B8" w:rsidRDefault="003B50B8" w:rsidP="003B50B8">
      <w:pPr>
        <w:pStyle w:val="Bibliografie"/>
      </w:pPr>
      <w:r w:rsidRPr="003B50B8">
        <w:t xml:space="preserve">LHUER, Xavier, 2016. The next acronym you need to know about: RPA (robotic process automation). B.m.: McKinsey. </w:t>
      </w:r>
    </w:p>
    <w:p w14:paraId="713B6BAD" w14:textId="77777777" w:rsidR="003B50B8" w:rsidRPr="003B50B8" w:rsidRDefault="003B50B8" w:rsidP="003B50B8">
      <w:pPr>
        <w:pStyle w:val="Bibliografie"/>
      </w:pPr>
      <w:r w:rsidRPr="003B50B8">
        <w:t xml:space="preserve">MARRELLA, Andrea, 2019. Automated Planning for Business Process Management. </w:t>
      </w:r>
      <w:r w:rsidRPr="003B50B8">
        <w:rPr>
          <w:i/>
          <w:iCs/>
        </w:rPr>
        <w:t>Journal on Data Semantics</w:t>
      </w:r>
      <w:r w:rsidRPr="003B50B8">
        <w:t xml:space="preserve"> [online]. </w:t>
      </w:r>
      <w:r w:rsidRPr="003B50B8">
        <w:rPr>
          <w:b/>
          <w:bCs/>
        </w:rPr>
        <w:t>8</w:t>
      </w:r>
      <w:r w:rsidRPr="003B50B8">
        <w:t>(2), 79–98 [vid. 2021-08-05]. ISSN 1861-2032, 1861-2040. Dostupné z: doi:10.1007/s13740-018-0096-0</w:t>
      </w:r>
    </w:p>
    <w:p w14:paraId="0F9EADC8" w14:textId="77777777" w:rsidR="003B50B8" w:rsidRPr="003B50B8" w:rsidRDefault="003B50B8" w:rsidP="003B50B8">
      <w:pPr>
        <w:pStyle w:val="Bibliografie"/>
      </w:pPr>
      <w:r w:rsidRPr="003B50B8">
        <w:t xml:space="preserve">MONTEIRO, Luis Felipe Salin a Kathia Marçal DE OLIVEIRA, 2011. Defining a catalog of indicators to support process performance analysis. </w:t>
      </w:r>
      <w:r w:rsidRPr="003B50B8">
        <w:rPr>
          <w:i/>
          <w:iCs/>
        </w:rPr>
        <w:t>Journal of Software Maintenance and Evolution: Research and Practice</w:t>
      </w:r>
      <w:r w:rsidRPr="003B50B8">
        <w:t xml:space="preserve"> [online]. </w:t>
      </w:r>
      <w:r w:rsidRPr="003B50B8">
        <w:rPr>
          <w:b/>
          <w:bCs/>
        </w:rPr>
        <w:t>23</w:t>
      </w:r>
      <w:r w:rsidRPr="003B50B8">
        <w:t>(6), 395–422 [vid. 2021-06-11]. ISSN 1532060X. Dostupné z: doi:10.1002/smr.482</w:t>
      </w:r>
    </w:p>
    <w:p w14:paraId="557D94B7" w14:textId="77777777" w:rsidR="003B50B8" w:rsidRPr="003B50B8" w:rsidRDefault="003B50B8" w:rsidP="003B50B8">
      <w:pPr>
        <w:pStyle w:val="Bibliografie"/>
      </w:pPr>
      <w:r w:rsidRPr="003B50B8">
        <w:t xml:space="preserve">NAVEEN REDDY, K. P., Undavalli HARICHANDANA, T. ALEKHYA a Rajesh S. M., 2019. A Study of Robotic Process Automation Among Artificial Intelligence. </w:t>
      </w:r>
      <w:r w:rsidRPr="003B50B8">
        <w:rPr>
          <w:i/>
          <w:iCs/>
        </w:rPr>
        <w:t>International Journal of Scientific and Research Publications (IJSRP)</w:t>
      </w:r>
      <w:r w:rsidRPr="003B50B8">
        <w:t xml:space="preserve"> [online]. </w:t>
      </w:r>
      <w:r w:rsidRPr="003B50B8">
        <w:rPr>
          <w:b/>
          <w:bCs/>
        </w:rPr>
        <w:t>9</w:t>
      </w:r>
      <w:r w:rsidRPr="003B50B8">
        <w:t>(2), p8651 [vid. 2021-08-03]. ISSN 2250-3153. Dostupné z: doi:10.29322/IJSRP.9.02.2019.p8651</w:t>
      </w:r>
    </w:p>
    <w:p w14:paraId="4DBF2020" w14:textId="77777777" w:rsidR="003B50B8" w:rsidRPr="003B50B8" w:rsidRDefault="003B50B8" w:rsidP="003B50B8">
      <w:pPr>
        <w:pStyle w:val="Bibliografie"/>
      </w:pPr>
      <w:r w:rsidRPr="003B50B8">
        <w:t xml:space="preserve">REBUGE, Álvaro a Diogo R. FERREIRA, 2012. Business process analysis in healthcare environments: A methodology based on process mining. </w:t>
      </w:r>
      <w:r w:rsidRPr="003B50B8">
        <w:rPr>
          <w:i/>
          <w:iCs/>
        </w:rPr>
        <w:t>Information Systems</w:t>
      </w:r>
      <w:r w:rsidRPr="003B50B8">
        <w:t xml:space="preserve"> [online]. </w:t>
      </w:r>
      <w:r w:rsidRPr="003B50B8">
        <w:rPr>
          <w:b/>
          <w:bCs/>
        </w:rPr>
        <w:t>37</w:t>
      </w:r>
      <w:r w:rsidRPr="003B50B8">
        <w:t>(2), 99–116 [vid. 2021-06-02]. ISSN 03064379. Dostupné z: doi:10.1016/j.is.2011.01.003</w:t>
      </w:r>
    </w:p>
    <w:p w14:paraId="384037D4" w14:textId="77777777" w:rsidR="003B50B8" w:rsidRPr="003B50B8" w:rsidRDefault="003B50B8" w:rsidP="003B50B8">
      <w:pPr>
        <w:pStyle w:val="Bibliografie"/>
      </w:pPr>
      <w:r w:rsidRPr="003B50B8">
        <w:t xml:space="preserve">RIZK, Yara, Vatche ISAHAGIAN, Scott BOAG, Yasaman KHAZAENI, Merve UNUVAR, Vinod MUTHUSAMY a Rania KHALAF, 2020. A Conversational Digital Assistant for Intelligent Process Automation. In: Aleksandre ASATIANI, José María GARCÍA, Nina HELANDER, Andrés JIMÉNEZ-RAMÍREZ, Agnes KOSCHMIDER, Jan MENDLING, Giovanni MERONI a Hajo A. REIJERS, ed. </w:t>
      </w:r>
      <w:r w:rsidRPr="003B50B8">
        <w:rPr>
          <w:i/>
          <w:iCs/>
        </w:rPr>
        <w:t>Business Process Management: Blockchain and Robotic Process Automation Forum</w:t>
      </w:r>
      <w:r w:rsidRPr="003B50B8">
        <w:t xml:space="preserve"> [online]. Cham: Springer International Publishing, Lecture Notes in Business Information Processing, s. 85–100 [vid. 2021-08-04]. ISBN 978-3-030-58778-9. Dostupné z: doi:10.1007/978-3-030-58779-6_6</w:t>
      </w:r>
    </w:p>
    <w:p w14:paraId="12AA8F71" w14:textId="77777777" w:rsidR="003B50B8" w:rsidRPr="003B50B8" w:rsidRDefault="003B50B8" w:rsidP="003B50B8">
      <w:pPr>
        <w:pStyle w:val="Bibliografie"/>
      </w:pPr>
      <w:r w:rsidRPr="003B50B8">
        <w:t xml:space="preserve">ROCHIM, Adian Fatchur, Abda RAFI, Adnan FAUZI a Kurniawan Teguh MARTONO, 2020. As-RaD System as a Design Model of the Network Automation Configuration System Based on the REST-API and Django Framework. </w:t>
      </w:r>
      <w:r w:rsidRPr="003B50B8">
        <w:rPr>
          <w:i/>
          <w:iCs/>
        </w:rPr>
        <w:t>Kinetik: Game Technology, Information System, Computer Network, Computing, Electronics, and Control</w:t>
      </w:r>
      <w:r w:rsidRPr="003B50B8">
        <w:t xml:space="preserve"> [online]. 291–298 [vid. 2021-06-11]. ISSN 2503-2267, 2503-2259. Dostupné z: doi:10.22219/kinetik.v5i4.1093</w:t>
      </w:r>
    </w:p>
    <w:p w14:paraId="344DAA35" w14:textId="77777777" w:rsidR="003B50B8" w:rsidRPr="003B50B8" w:rsidRDefault="003B50B8" w:rsidP="003B50B8">
      <w:pPr>
        <w:pStyle w:val="Bibliografie"/>
      </w:pPr>
      <w:r w:rsidRPr="003B50B8">
        <w:t xml:space="preserve">SHORT, James E a N VENKATRAMAN, 1992. Beyond Business Process Redesign: Redefining Baxter’s Business Network. </w:t>
      </w:r>
      <w:r w:rsidRPr="003B50B8">
        <w:rPr>
          <w:i/>
          <w:iCs/>
        </w:rPr>
        <w:t>Sloan Management Review</w:t>
      </w:r>
      <w:r w:rsidRPr="003B50B8">
        <w:t xml:space="preserve"> [online]. Cambridge: Massachusetts Institute of Technology, Cambridge, MA, </w:t>
      </w:r>
      <w:r w:rsidRPr="003B50B8">
        <w:rPr>
          <w:b/>
          <w:bCs/>
        </w:rPr>
        <w:t>34</w:t>
      </w:r>
      <w:r w:rsidRPr="003B50B8">
        <w:t>(1), 7. ISSN 0019848X. Dostupné z: https://www.proquest.com/scholarly-journals/beyond-business-process-redesign-redefining/docview/224965987/se-2?accountid=17116</w:t>
      </w:r>
    </w:p>
    <w:p w14:paraId="22878A06" w14:textId="77777777" w:rsidR="003B50B8" w:rsidRPr="003B50B8" w:rsidRDefault="003B50B8" w:rsidP="003B50B8">
      <w:pPr>
        <w:pStyle w:val="Bibliografie"/>
      </w:pPr>
      <w:r w:rsidRPr="003B50B8">
        <w:t xml:space="preserve">SCHULER, Juerg a Florian GEHRING, 2018. Implementing Robust and Low-Maintenance Robotic Process Automation (RPA) Solutions in Large Organisations. </w:t>
      </w:r>
      <w:r w:rsidRPr="003B50B8">
        <w:rPr>
          <w:i/>
          <w:iCs/>
        </w:rPr>
        <w:t>SSRN Electronic Journal</w:t>
      </w:r>
      <w:r w:rsidRPr="003B50B8">
        <w:t xml:space="preserve"> [online]. [vid. 2021-06-02]. ISSN 1556-5068. Dostupné z: doi:10.2139/ssrn.3298036</w:t>
      </w:r>
    </w:p>
    <w:p w14:paraId="44C6C8B1" w14:textId="77777777" w:rsidR="003B50B8" w:rsidRPr="003B50B8" w:rsidRDefault="003B50B8" w:rsidP="003B50B8">
      <w:pPr>
        <w:pStyle w:val="Bibliografie"/>
      </w:pPr>
      <w:r w:rsidRPr="003B50B8">
        <w:t xml:space="preserve">SLABY, 2012. </w:t>
      </w:r>
      <w:r w:rsidRPr="003B50B8">
        <w:rPr>
          <w:i/>
          <w:iCs/>
        </w:rPr>
        <w:t>Robotic Automation Emerges asa Threat to Traditional Low-Cost Outsourcing</w:t>
      </w:r>
      <w:r w:rsidRPr="003B50B8">
        <w:t xml:space="preserve"> [online]. říjen 2012. Dostupné z: https://www.horsesforsources.com/wp-content/uploads/2016/06/RS-1210_Robotic-automation-emerges-as-a-threat-060516.pdf</w:t>
      </w:r>
    </w:p>
    <w:p w14:paraId="190E1734" w14:textId="77777777" w:rsidR="003B50B8" w:rsidRPr="003B50B8" w:rsidRDefault="003B50B8" w:rsidP="003B50B8">
      <w:pPr>
        <w:pStyle w:val="Bibliografie"/>
      </w:pPr>
      <w:r w:rsidRPr="003B50B8">
        <w:t>STOLPE, Annette, Heidi STEINSUND, Jon IDEN a Bendik BYGSTAD, 2017. Lightweight IT and the IT function: experiences from robotic process automation in a Norwegian bank. In: </w:t>
      </w:r>
      <w:r w:rsidRPr="003B50B8">
        <w:rPr>
          <w:i/>
          <w:iCs/>
        </w:rPr>
        <w:t>NOKOBIT</w:t>
      </w:r>
      <w:r w:rsidRPr="003B50B8">
        <w:t xml:space="preserve">: </w:t>
      </w:r>
      <w:r w:rsidRPr="003B50B8">
        <w:rPr>
          <w:i/>
          <w:iCs/>
        </w:rPr>
        <w:t>Norsk konferanse for organisasjoners bruk at IT</w:t>
      </w:r>
      <w:r w:rsidRPr="003B50B8">
        <w:t xml:space="preserve">. </w:t>
      </w:r>
    </w:p>
    <w:p w14:paraId="4C9CE4C1" w14:textId="77777777" w:rsidR="003B50B8" w:rsidRPr="003B50B8" w:rsidRDefault="003B50B8" w:rsidP="003B50B8">
      <w:pPr>
        <w:pStyle w:val="Bibliografie"/>
      </w:pPr>
      <w:r w:rsidRPr="003B50B8">
        <w:t xml:space="preserve">SYED, Rehan, Suriadi SURIADI, Michael ADAMS, Wasana BANDARA, Sander J. J. LEEMANS, Chun OUYANG, Arthur H. M. TER HOFSTEDE, Inge VAN DE WEERD, Moe Thandar WYNN a Hajo A. REIJERS, 2020. Robotic Process Automation: Contemporary themes and challenges. </w:t>
      </w:r>
      <w:r w:rsidRPr="003B50B8">
        <w:rPr>
          <w:i/>
          <w:iCs/>
        </w:rPr>
        <w:t>Computers in Industry</w:t>
      </w:r>
      <w:r w:rsidRPr="003B50B8">
        <w:t xml:space="preserve"> [online]. </w:t>
      </w:r>
      <w:r w:rsidRPr="003B50B8">
        <w:rPr>
          <w:b/>
          <w:bCs/>
        </w:rPr>
        <w:t>115</w:t>
      </w:r>
      <w:r w:rsidRPr="003B50B8">
        <w:t>, 103162 [vid. 2021-05-28]. ISSN 0166-3615. Dostupné z: doi:10.1016/j.compind.2019.103162</w:t>
      </w:r>
    </w:p>
    <w:p w14:paraId="3A00A92A" w14:textId="77777777" w:rsidR="003B50B8" w:rsidRPr="003B50B8" w:rsidRDefault="003B50B8" w:rsidP="003B50B8">
      <w:pPr>
        <w:pStyle w:val="Bibliografie"/>
      </w:pPr>
      <w:r w:rsidRPr="003B50B8">
        <w:t xml:space="preserve">TANASA, D. a B. TROUSSE, 2004. Advanced data preprocessing for intersites Web usage mining. </w:t>
      </w:r>
      <w:r w:rsidRPr="003B50B8">
        <w:rPr>
          <w:i/>
          <w:iCs/>
        </w:rPr>
        <w:t>IEEE Intelligent Systems</w:t>
      </w:r>
      <w:r w:rsidRPr="003B50B8">
        <w:t xml:space="preserve"> [online]. </w:t>
      </w:r>
      <w:r w:rsidRPr="003B50B8">
        <w:rPr>
          <w:b/>
          <w:bCs/>
        </w:rPr>
        <w:t>19</w:t>
      </w:r>
      <w:r w:rsidRPr="003B50B8">
        <w:t>(2), 59–65 [vid. 2021-06-07]. ISSN 1541-1672. Dostupné z: doi:10.1109/MIS.2004.1274912</w:t>
      </w:r>
    </w:p>
    <w:p w14:paraId="46667D0F" w14:textId="77777777" w:rsidR="003B50B8" w:rsidRPr="003B50B8" w:rsidRDefault="003B50B8" w:rsidP="003B50B8">
      <w:pPr>
        <w:pStyle w:val="Bibliografie"/>
      </w:pPr>
      <w:r w:rsidRPr="003B50B8">
        <w:t xml:space="preserve">VAN DER AALST, Wil, 2016. </w:t>
      </w:r>
      <w:r w:rsidRPr="003B50B8">
        <w:rPr>
          <w:i/>
          <w:iCs/>
        </w:rPr>
        <w:t>Process mining: data science in action</w:t>
      </w:r>
      <w:r w:rsidRPr="003B50B8">
        <w:t xml:space="preserve">. 2nd edition. New York, NY: Springer Berlin Heidelberg. ISBN 978-3-662-49850-7. </w:t>
      </w:r>
    </w:p>
    <w:p w14:paraId="64D88941" w14:textId="77777777" w:rsidR="003B50B8" w:rsidRPr="003B50B8" w:rsidRDefault="003B50B8" w:rsidP="003B50B8">
      <w:pPr>
        <w:pStyle w:val="Bibliografie"/>
      </w:pPr>
      <w:r w:rsidRPr="003B50B8">
        <w:t xml:space="preserve">VAN DER AALST, Wil M. P., Martin BICHLER a Armin HEINZL, 2018. Robotic Process Automation. </w:t>
      </w:r>
      <w:r w:rsidRPr="003B50B8">
        <w:rPr>
          <w:i/>
          <w:iCs/>
        </w:rPr>
        <w:t>Business &amp; Information Systems Engineering</w:t>
      </w:r>
      <w:r w:rsidRPr="003B50B8">
        <w:t xml:space="preserve"> [online]. </w:t>
      </w:r>
      <w:r w:rsidRPr="003B50B8">
        <w:rPr>
          <w:b/>
          <w:bCs/>
        </w:rPr>
        <w:t>60</w:t>
      </w:r>
      <w:r w:rsidRPr="003B50B8">
        <w:t>(4), 269–272 [vid. 2021-05-28]. ISSN 1867-0202. Dostupné z: doi:10.1007/s12599-018-0542-4</w:t>
      </w:r>
    </w:p>
    <w:p w14:paraId="62167687" w14:textId="77777777" w:rsidR="003B50B8" w:rsidRPr="003B50B8" w:rsidRDefault="003B50B8" w:rsidP="003B50B8">
      <w:pPr>
        <w:pStyle w:val="Bibliografie"/>
      </w:pPr>
      <w:r w:rsidRPr="003B50B8">
        <w:t xml:space="preserve">WILLCOCKS, Leslie P., Mary LACITY a Andrew CRAIG, 2015. </w:t>
      </w:r>
      <w:r w:rsidRPr="003B50B8">
        <w:rPr>
          <w:i/>
          <w:iCs/>
        </w:rPr>
        <w:t>The IT function and robotic process automation</w:t>
      </w:r>
      <w:r w:rsidRPr="003B50B8">
        <w:t xml:space="preserve"> [online]. B.m.: London School of Economics and Political Science, LSE Library. Dostupné z: https://ideas.repec.org/p/ehl/lserod/64519.html</w:t>
      </w:r>
    </w:p>
    <w:p w14:paraId="12CDF2CF" w14:textId="77777777" w:rsidR="003B50B8" w:rsidRPr="003B50B8" w:rsidRDefault="003B50B8" w:rsidP="003B50B8">
      <w:pPr>
        <w:pStyle w:val="Bibliografie"/>
      </w:pPr>
      <w:r w:rsidRPr="003B50B8">
        <w:t xml:space="preserve">WOODCOCK, Jim, Peter Gorm LARSEN, Juan BICARREGUI a John FITZGERALD, 2009. Formal methods: Practice and experience. </w:t>
      </w:r>
      <w:r w:rsidRPr="003B50B8">
        <w:rPr>
          <w:i/>
          <w:iCs/>
        </w:rPr>
        <w:t>ACM Computing Surveys</w:t>
      </w:r>
      <w:r w:rsidRPr="003B50B8">
        <w:t xml:space="preserve"> [online]. </w:t>
      </w:r>
      <w:r w:rsidRPr="003B50B8">
        <w:rPr>
          <w:b/>
          <w:bCs/>
        </w:rPr>
        <w:t>41</w:t>
      </w:r>
      <w:r w:rsidRPr="003B50B8">
        <w:t>(4), 1–36 [vid. 2021-08-05]. ISSN 0360-0300, 1557-7341. Dostupné z: doi:10.1145/1592434.1592436</w:t>
      </w:r>
    </w:p>
    <w:p w14:paraId="01E8B9E8" w14:textId="77777777" w:rsidR="003B50B8" w:rsidRPr="003B50B8" w:rsidRDefault="003B50B8" w:rsidP="003B50B8">
      <w:pPr>
        <w:pStyle w:val="Bibliografie"/>
      </w:pPr>
      <w:r w:rsidRPr="003B50B8">
        <w:t xml:space="preserve">ZHANG, Chanyuan (Abigail), 2019. Intelligent Process Automation in Audit. </w:t>
      </w:r>
      <w:r w:rsidRPr="003B50B8">
        <w:rPr>
          <w:i/>
          <w:iCs/>
        </w:rPr>
        <w:t>Journal of Emerging Technologies in Accounting</w:t>
      </w:r>
      <w:r w:rsidRPr="003B50B8">
        <w:t xml:space="preserve"> [online]. </w:t>
      </w:r>
      <w:r w:rsidRPr="003B50B8">
        <w:rPr>
          <w:b/>
          <w:bCs/>
        </w:rPr>
        <w:t>16</w:t>
      </w:r>
      <w:r w:rsidRPr="003B50B8">
        <w:t>(2), 69–88 [vid. 2021-08-03]. ISSN 1554-1908, 1558-7940. Dostupné z: doi:10.2308/jeta-52653</w:t>
      </w:r>
    </w:p>
    <w:p w14:paraId="45D60175" w14:textId="4DCFC6D7" w:rsidR="00EA50C9" w:rsidRPr="00EA50C9" w:rsidRDefault="00EA50C9" w:rsidP="00EA50C9">
      <w:r>
        <w:fldChar w:fldCharType="end"/>
      </w:r>
    </w:p>
    <w:p w14:paraId="152B2E58" w14:textId="77777777" w:rsidR="00B21227" w:rsidRPr="001E7256" w:rsidRDefault="00B21227" w:rsidP="00B21227">
      <w:pPr>
        <w:rPr>
          <w:szCs w:val="24"/>
        </w:rPr>
      </w:pPr>
    </w:p>
    <w:p w14:paraId="349D99BF" w14:textId="77777777" w:rsidR="00A060A6" w:rsidRPr="00E33960" w:rsidRDefault="00A060A6" w:rsidP="00E33960"/>
    <w:sectPr w:rsidR="00A060A6" w:rsidRPr="00E33960" w:rsidSect="00BC0352">
      <w:footerReference w:type="default" r:id="rId12"/>
      <w:headerReference w:type="first" r:id="rId13"/>
      <w:pgSz w:w="11906" w:h="16838" w:code="9"/>
      <w:pgMar w:top="1418" w:right="1418" w:bottom="1418" w:left="1701" w:header="709" w:footer="1418" w:gutter="0"/>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acd wne:acdName="acd2"/>
    </wne:keymap>
    <wne:keymap wne:kcmPrimary="0432">
      <wne:acd wne:acdName="acd3"/>
    </wne:keymap>
    <wne:keymap wne:kcmPrimary="0445">
      <wne:acd wne:acdName="acd6"/>
    </wne:keymap>
    <wne:keymap wne:kcmPrimary="0449">
      <wne:acd wne:acdName="acd11"/>
    </wne:keymap>
    <wne:keymap wne:kcmPrimary="044F">
      <wne:acd wne:acdName="acd10"/>
    </wne:keymap>
    <wne:keymap wne:kcmPrimary="0450">
      <wne:acd wne:acdName="acd1"/>
    </wne:keymap>
    <wne:keymap wne:kcmPrimary="0452">
      <wne:acd wne:acdName="acd8"/>
    </wne:keymap>
    <wne:keymap wne:kcmPrimary="0454">
      <wne:acd wne:acdName="acd4"/>
    </wne:keymap>
    <wne:keymap wne:kcmPrimary="0455">
      <wne:acd wne:acdName="acd9"/>
    </wne:keymap>
    <wne:keymap wne:kcmPrimary="0457">
      <wne:acd wne:acdName="acd12"/>
    </wne:keymap>
    <wne:keymap wne:kcmPrimary="045A">
      <wne:acd wne:acdName="acd5"/>
    </wne:keymap>
    <wne:keymap wne:kcmPrimary="04C0">
      <wne:acd wne:acdName="acd0"/>
    </wne:keymap>
  </wne:keymaps>
  <wne:toolbars>
    <wne:acdManifest>
      <wne:acdEntry wne:acdName="acd0"/>
      <wne:acdEntry wne:acdName="acd1"/>
      <wne:acdEntry wne:acdName="acd2"/>
      <wne:acdEntry wne:acdName="acd3"/>
      <wne:acdEntry wne:acdName="acd4"/>
      <wne:acdEntry wne:acdName="acd5"/>
      <wne:acdEntry wne:acdName="acd6"/>
      <wne:acdEntry wne:acdName="acd7"/>
      <wne:acdEntry wne:acdName="acd8"/>
      <wne:acdEntry wne:acdName="acd9"/>
      <wne:acdEntry wne:acdName="acd10"/>
      <wne:acdEntry wne:acdName="acd11"/>
      <wne:acdEntry wne:acdName="acd12"/>
    </wne:acdManifest>
  </wne:toolbars>
  <wne:acds>
    <wne:acd wne:argValue="AQAAAAAA" wne:acdName="acd0" wne:fciIndexBasedOn="0065"/>
    <wne:acd wne:argValue="AgBQAFkB7QBsAG8AaAB5ACAALQAgAE4AYQBkAHAAaQBzACAAMQA=" wne:acdName="acd1" wne:fciIndexBasedOn="0065"/>
    <wne:acd wne:argValue="AQAAAAEA" wne:acdName="acd2" wne:fciIndexBasedOn="0065"/>
    <wne:acd wne:argValue="AQAAAAIA" wne:acdName="acd3" wne:fciIndexBasedOn="0065"/>
    <wne:acd wne:argValue="AgBUAGUAeAB0ACAAdABhAGIAdQBsAGsAeQA=" wne:acdName="acd4" wne:fciIndexBasedOn="0065"/>
    <wne:acd wne:argValue="AgBaAGQAcgBvAGoA" wne:acdName="acd5" wne:fciIndexBasedOn="0065"/>
    <wne:acd wne:argValue="AgBMAGkAdABlAHIAYQB0AHUAcgBhAA==" wne:acdName="acd6" wne:fciIndexBasedOn="0065"/>
    <wne:acd wne:acdName="acd7" wne:fciIndexBasedOn="0065"/>
    <wne:acd wne:argValue="AQAAACIA" wne:acdName="acd8" wne:fciIndexBasedOn="0065"/>
    <wne:acd wne:argValue="AQAAAB0A" wne:acdName="acd9" wne:fciIndexBasedOn="0065"/>
    <wne:acd wne:argValue="AgBTACAAbwBkAHIA4QB+AWsAbwB1AA==" wne:acdName="acd10" wne:fciIndexBasedOn="0065"/>
    <wne:acd wne:argValue="AgBTACAADQHtAHMAbABlAG0A" wne:acdName="acd11" wne:fciIndexBasedOn="0065"/>
    <wne:acd wne:argValue="AgBTAGUAegBuAGEAbQAgAHoAawByAGEAdABlAGsA" wne:acdName="acd12"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D8A477" w14:textId="77777777" w:rsidR="00DE4A10" w:rsidRDefault="00DE4A10" w:rsidP="007E4547">
      <w:pPr>
        <w:spacing w:after="0" w:line="240" w:lineRule="auto"/>
      </w:pPr>
      <w:r>
        <w:separator/>
      </w:r>
    </w:p>
    <w:p w14:paraId="692A4DEF" w14:textId="77777777" w:rsidR="00DE4A10" w:rsidRDefault="00DE4A10"/>
  </w:endnote>
  <w:endnote w:type="continuationSeparator" w:id="0">
    <w:p w14:paraId="75D77A26" w14:textId="77777777" w:rsidR="00DE4A10" w:rsidRDefault="00DE4A10" w:rsidP="007E4547">
      <w:pPr>
        <w:spacing w:after="0" w:line="240" w:lineRule="auto"/>
      </w:pPr>
      <w:r>
        <w:continuationSeparator/>
      </w:r>
    </w:p>
    <w:p w14:paraId="6676085A" w14:textId="77777777" w:rsidR="00DE4A10" w:rsidRDefault="00DE4A10"/>
  </w:endnote>
  <w:endnote w:type="continuationNotice" w:id="1">
    <w:p w14:paraId="6CE809F9" w14:textId="77777777" w:rsidR="00DE4A10" w:rsidRDefault="00DE4A1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entury Gothic">
    <w:panose1 w:val="020B0502020202020204"/>
    <w:charset w:val="EE"/>
    <w:family w:val="swiss"/>
    <w:pitch w:val="variable"/>
    <w:sig w:usb0="00000287" w:usb1="00000000" w:usb2="00000000" w:usb3="00000000" w:csb0="0000009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A61B9" w14:textId="3177BCF5" w:rsidR="006907B2" w:rsidRDefault="006907B2">
    <w:pPr>
      <w:pStyle w:val="Zpat"/>
      <w:jc w:val="center"/>
    </w:pPr>
    <w:r>
      <w:fldChar w:fldCharType="begin"/>
    </w:r>
    <w:r>
      <w:instrText xml:space="preserve"> PAGE   \* MERGEFORMAT </w:instrText>
    </w:r>
    <w:r>
      <w:fldChar w:fldCharType="separate"/>
    </w:r>
    <w:r w:rsidR="00015E97">
      <w:rPr>
        <w:noProof/>
      </w:rPr>
      <w:t>2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8640CF" w14:textId="77777777" w:rsidR="00DE4A10" w:rsidRDefault="00DE4A10" w:rsidP="00BF5A33">
      <w:pPr>
        <w:pStyle w:val="Textpoznpodarou"/>
      </w:pPr>
      <w:r>
        <w:separator/>
      </w:r>
    </w:p>
  </w:footnote>
  <w:footnote w:type="continuationSeparator" w:id="0">
    <w:p w14:paraId="507C70F6" w14:textId="77777777" w:rsidR="00DE4A10" w:rsidRDefault="00DE4A10" w:rsidP="00BF5A33">
      <w:pPr>
        <w:pStyle w:val="Textpoznpodarou"/>
      </w:pPr>
      <w:r>
        <w:continuationSeparator/>
      </w:r>
    </w:p>
  </w:footnote>
  <w:footnote w:type="continuationNotice" w:id="1">
    <w:p w14:paraId="7D842FFE" w14:textId="77777777" w:rsidR="00DE4A10" w:rsidRPr="00BF5A33" w:rsidRDefault="00DE4A10" w:rsidP="00BF5A33">
      <w:pPr>
        <w:pStyle w:val="Textpoznpodarou"/>
        <w:jc w:val="right"/>
        <w:rPr>
          <w:i/>
          <w:iCs/>
        </w:rPr>
      </w:pPr>
      <w:r w:rsidRPr="00BF5A33">
        <w:rPr>
          <w:i/>
          <w:iCs/>
        </w:rPr>
        <w:t>→ pokračování na další straně</w:t>
      </w:r>
    </w:p>
  </w:footnote>
  <w:footnote w:id="2">
    <w:p w14:paraId="3C0BBD62" w14:textId="0DA0DEAE" w:rsidR="00E00E3A" w:rsidRDefault="00E00E3A">
      <w:pPr>
        <w:pStyle w:val="Textpoznpodarou"/>
      </w:pPr>
      <w:r>
        <w:rPr>
          <w:rStyle w:val="Znakapoznpodarou"/>
        </w:rPr>
        <w:footnoteRef/>
      </w:r>
      <w:r>
        <w:t xml:space="preserve"> Legacy System – nemá český ekvivalent, ale volný překlad </w:t>
      </w:r>
      <w:r w:rsidR="00F5688B">
        <w:t>je</w:t>
      </w:r>
      <w:r>
        <w:t xml:space="preserve"> zastaralý systém</w:t>
      </w:r>
    </w:p>
  </w:footnote>
  <w:footnote w:id="3">
    <w:p w14:paraId="0E78D435" w14:textId="49B38394" w:rsidR="009725F7" w:rsidRPr="009725F7" w:rsidRDefault="009725F7">
      <w:pPr>
        <w:pStyle w:val="Textpoznpodarou"/>
      </w:pPr>
      <w:r>
        <w:rPr>
          <w:rStyle w:val="Znakapoznpodarou"/>
        </w:rPr>
        <w:footnoteRef/>
      </w:r>
      <w:r>
        <w:t xml:space="preserve"> Drag and Drop – volný překlad je „táhni a pusť"</w:t>
      </w:r>
    </w:p>
  </w:footnote>
  <w:footnote w:id="4">
    <w:p w14:paraId="77F108AE" w14:textId="4E2B2FBC" w:rsidR="00A74A6A" w:rsidRDefault="00A74A6A">
      <w:pPr>
        <w:pStyle w:val="Textpoznpodarou"/>
      </w:pPr>
      <w:r>
        <w:rPr>
          <w:rStyle w:val="Znakapoznpodarou"/>
        </w:rPr>
        <w:footnoteRef/>
      </w:r>
      <w:r>
        <w:t xml:space="preserve"> DRY </w:t>
      </w:r>
      <w:r w:rsidR="00DE31A5">
        <w:t>–</w:t>
      </w:r>
      <w:r>
        <w:t xml:space="preserve"> Kód v jakémkoliv programu by se neměl opakovat, právě kvůli udržitelnosti a správě kódu (DRY – „</w:t>
      </w:r>
      <w:r w:rsidRPr="00A74A6A">
        <w:t>Don't repeat yourself</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8426E" w14:textId="06292BD1" w:rsidR="006907B2" w:rsidRDefault="00BC0352" w:rsidP="001D6594">
    <w:r>
      <w:rPr>
        <w:noProof/>
        <w:lang w:eastAsia="cs-CZ"/>
      </w:rPr>
      <w:drawing>
        <wp:anchor distT="0" distB="0" distL="114300" distR="114300" simplePos="0" relativeHeight="251659264" behindDoc="1" locked="0" layoutInCell="1" allowOverlap="1" wp14:anchorId="7482B196" wp14:editId="03535D3F">
          <wp:simplePos x="0" y="0"/>
          <wp:positionH relativeFrom="margin">
            <wp:posOffset>-590550</wp:posOffset>
          </wp:positionH>
          <wp:positionV relativeFrom="paragraph">
            <wp:posOffset>-143510</wp:posOffset>
          </wp:positionV>
          <wp:extent cx="3884295" cy="510540"/>
          <wp:effectExtent l="0" t="0" r="1905" b="3810"/>
          <wp:wrapTight wrapText="bothSides">
            <wp:wrapPolygon edited="0">
              <wp:start x="0" y="0"/>
              <wp:lineTo x="0" y="20955"/>
              <wp:lineTo x="21505" y="20955"/>
              <wp:lineTo x="21505" y="0"/>
              <wp:lineTo x="0" y="0"/>
            </wp:wrapPolygon>
          </wp:wrapTight>
          <wp:docPr id="28" name="Picture 28" descr="Ekonomická fakulta Technické univerzity v Liberc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Ekonomická fakulta Technické univerzity v Liberci"/>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884295" cy="51054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457211"/>
    <w:multiLevelType w:val="hybridMultilevel"/>
    <w:tmpl w:val="99782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971CD4"/>
    <w:multiLevelType w:val="hybridMultilevel"/>
    <w:tmpl w:val="E24E59E4"/>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0ED12B36"/>
    <w:multiLevelType w:val="hybridMultilevel"/>
    <w:tmpl w:val="F62C8BCC"/>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45C41EF"/>
    <w:multiLevelType w:val="hybridMultilevel"/>
    <w:tmpl w:val="53F09474"/>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15:restartNumberingAfterBreak="0">
    <w:nsid w:val="1D881F98"/>
    <w:multiLevelType w:val="hybridMultilevel"/>
    <w:tmpl w:val="B60C8382"/>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5" w15:restartNumberingAfterBreak="0">
    <w:nsid w:val="1E3F7B58"/>
    <w:multiLevelType w:val="hybridMultilevel"/>
    <w:tmpl w:val="57B2CE42"/>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15:restartNumberingAfterBreak="0">
    <w:nsid w:val="23953E42"/>
    <w:multiLevelType w:val="hybridMultilevel"/>
    <w:tmpl w:val="4F889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752339"/>
    <w:multiLevelType w:val="hybridMultilevel"/>
    <w:tmpl w:val="4D12019A"/>
    <w:lvl w:ilvl="0" w:tplc="CC7C307C">
      <w:start w:val="1"/>
      <w:numFmt w:val="decimal"/>
      <w:lvlText w:val="[%1]"/>
      <w:lvlJc w:val="left"/>
      <w:pPr>
        <w:tabs>
          <w:tab w:val="num" w:pos="567"/>
        </w:tabs>
        <w:ind w:left="567" w:hanging="567"/>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8" w15:restartNumberingAfterBreak="0">
    <w:nsid w:val="29E311E9"/>
    <w:multiLevelType w:val="hybridMultilevel"/>
    <w:tmpl w:val="8FCE5BFE"/>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9" w15:restartNumberingAfterBreak="0">
    <w:nsid w:val="30463A79"/>
    <w:multiLevelType w:val="hybridMultilevel"/>
    <w:tmpl w:val="BB2E4892"/>
    <w:lvl w:ilvl="0" w:tplc="5D1EAF54">
      <w:start w:val="1"/>
      <w:numFmt w:val="bullet"/>
      <w:pStyle w:val="Sodrkou"/>
      <w:lvlText w:val=""/>
      <w:lvlJc w:val="left"/>
      <w:pPr>
        <w:tabs>
          <w:tab w:val="num" w:pos="425"/>
        </w:tabs>
        <w:ind w:left="425" w:hanging="283"/>
      </w:pPr>
      <w:rPr>
        <w:rFonts w:ascii="Symbol" w:hAnsi="Symbol" w:hint="default"/>
        <w:color w:val="auto"/>
        <w:u w:val="none"/>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38B82698"/>
    <w:multiLevelType w:val="hybridMultilevel"/>
    <w:tmpl w:val="99F8385A"/>
    <w:lvl w:ilvl="0" w:tplc="EFAE76E4">
      <w:numFmt w:val="bullet"/>
      <w:lvlText w:val="–"/>
      <w:lvlJc w:val="left"/>
      <w:pPr>
        <w:ind w:left="720" w:hanging="360"/>
      </w:pPr>
      <w:rPr>
        <w:rFonts w:ascii="Times New Roman" w:eastAsia="Calibri" w:hAnsi="Times New Roman"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15:restartNumberingAfterBreak="0">
    <w:nsid w:val="48565FFE"/>
    <w:multiLevelType w:val="hybridMultilevel"/>
    <w:tmpl w:val="076E867C"/>
    <w:lvl w:ilvl="0" w:tplc="04050011">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49FC02D7"/>
    <w:multiLevelType w:val="multilevel"/>
    <w:tmpl w:val="FAF2B410"/>
    <w:lvl w:ilvl="0">
      <w:start w:val="1"/>
      <w:numFmt w:val="decimal"/>
      <w:pStyle w:val="Nadpis1"/>
      <w:lvlText w:val="%1."/>
      <w:lvlJc w:val="left"/>
      <w:pPr>
        <w:tabs>
          <w:tab w:val="num" w:pos="0"/>
        </w:tabs>
        <w:ind w:left="432" w:hanging="432"/>
      </w:pPr>
      <w:rPr>
        <w:rFonts w:ascii="Times New Roman" w:hAnsi="Times New Roman" w:cs="Times New Roman" w:hint="default"/>
        <w:i w:val="0"/>
        <w:iCs w:val="0"/>
        <w:caps w:val="0"/>
        <w:smallCaps w:val="0"/>
        <w:strike w:val="0"/>
        <w:dstrike w:val="0"/>
        <w:vanish w:val="0"/>
        <w:color w:val="000000"/>
        <w:spacing w:val="0"/>
        <w:position w:val="0"/>
        <w:u w:val="none"/>
        <w:vertAlign w:val="baseline"/>
        <w:em w:val="none"/>
      </w:rPr>
    </w:lvl>
    <w:lvl w:ilvl="1">
      <w:start w:val="1"/>
      <w:numFmt w:val="decimal"/>
      <w:pStyle w:val="Nadpis2"/>
      <w:lvlText w:val="%1.%2"/>
      <w:lvlJc w:val="left"/>
      <w:pPr>
        <w:tabs>
          <w:tab w:val="num" w:pos="4395"/>
        </w:tabs>
        <w:ind w:left="5246" w:hanging="851"/>
      </w:pPr>
    </w:lvl>
    <w:lvl w:ilvl="2">
      <w:start w:val="1"/>
      <w:numFmt w:val="decimal"/>
      <w:pStyle w:val="Nadpis3"/>
      <w:lvlText w:val="%1.%2.%3"/>
      <w:lvlJc w:val="left"/>
      <w:pPr>
        <w:tabs>
          <w:tab w:val="num" w:pos="0"/>
        </w:tabs>
        <w:ind w:left="720" w:hanging="720"/>
      </w:pPr>
      <w:rPr>
        <w:rFonts w:hint="default"/>
      </w:rPr>
    </w:lvl>
    <w:lvl w:ilvl="3">
      <w:start w:val="1"/>
      <w:numFmt w:val="decimal"/>
      <w:pStyle w:val="Nadpis4"/>
      <w:lvlText w:val="%1.%2.%3.%4"/>
      <w:lvlJc w:val="left"/>
      <w:pPr>
        <w:tabs>
          <w:tab w:val="num" w:pos="0"/>
        </w:tabs>
        <w:ind w:left="864" w:hanging="864"/>
      </w:pPr>
      <w:rPr>
        <w:rFonts w:hint="default"/>
      </w:rPr>
    </w:lvl>
    <w:lvl w:ilvl="4">
      <w:start w:val="1"/>
      <w:numFmt w:val="decimal"/>
      <w:pStyle w:val="Nadpis5"/>
      <w:lvlText w:val="%1.%2.%3.%4.%5"/>
      <w:lvlJc w:val="left"/>
      <w:pPr>
        <w:tabs>
          <w:tab w:val="num" w:pos="0"/>
        </w:tabs>
        <w:ind w:left="1008" w:hanging="1008"/>
      </w:pPr>
      <w:rPr>
        <w:rFonts w:hint="default"/>
      </w:rPr>
    </w:lvl>
    <w:lvl w:ilvl="5">
      <w:start w:val="1"/>
      <w:numFmt w:val="decimal"/>
      <w:pStyle w:val="Nadpis6"/>
      <w:lvlText w:val="%1.%2.%3.%4.%5.%6"/>
      <w:lvlJc w:val="left"/>
      <w:pPr>
        <w:tabs>
          <w:tab w:val="num" w:pos="0"/>
        </w:tabs>
        <w:ind w:left="1152" w:hanging="1152"/>
      </w:pPr>
      <w:rPr>
        <w:rFonts w:hint="default"/>
      </w:rPr>
    </w:lvl>
    <w:lvl w:ilvl="6">
      <w:start w:val="1"/>
      <w:numFmt w:val="decimal"/>
      <w:pStyle w:val="Nadpis7"/>
      <w:lvlText w:val="%1.%2.%3.%4.%5.%6.%7"/>
      <w:lvlJc w:val="left"/>
      <w:pPr>
        <w:tabs>
          <w:tab w:val="num" w:pos="0"/>
        </w:tabs>
        <w:ind w:left="1296" w:hanging="1296"/>
      </w:pPr>
      <w:rPr>
        <w:rFonts w:hint="default"/>
      </w:rPr>
    </w:lvl>
    <w:lvl w:ilvl="7">
      <w:start w:val="1"/>
      <w:numFmt w:val="decimal"/>
      <w:pStyle w:val="Nadpis8"/>
      <w:lvlText w:val="%1.%2.%3.%4.%5.%6.%7.%8"/>
      <w:lvlJc w:val="left"/>
      <w:pPr>
        <w:tabs>
          <w:tab w:val="num" w:pos="0"/>
        </w:tabs>
        <w:ind w:left="1440" w:hanging="1440"/>
      </w:pPr>
      <w:rPr>
        <w:rFonts w:hint="default"/>
      </w:rPr>
    </w:lvl>
    <w:lvl w:ilvl="8">
      <w:start w:val="1"/>
      <w:numFmt w:val="decimal"/>
      <w:pStyle w:val="Nadpis9"/>
      <w:lvlText w:val="%1.%2.%3.%4.%5.%6.%7.%8.%9"/>
      <w:lvlJc w:val="left"/>
      <w:pPr>
        <w:tabs>
          <w:tab w:val="num" w:pos="0"/>
        </w:tabs>
        <w:ind w:left="1584" w:hanging="1584"/>
      </w:pPr>
      <w:rPr>
        <w:rFonts w:hint="default"/>
      </w:rPr>
    </w:lvl>
  </w:abstractNum>
  <w:abstractNum w:abstractNumId="13" w15:restartNumberingAfterBreak="0">
    <w:nsid w:val="503A09D7"/>
    <w:multiLevelType w:val="hybridMultilevel"/>
    <w:tmpl w:val="69FA3314"/>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53482DF8"/>
    <w:multiLevelType w:val="hybridMultilevel"/>
    <w:tmpl w:val="68E0F5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4E76A12"/>
    <w:multiLevelType w:val="multilevel"/>
    <w:tmpl w:val="F3DA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8491163"/>
    <w:multiLevelType w:val="multilevel"/>
    <w:tmpl w:val="1E1EA476"/>
    <w:lvl w:ilvl="0">
      <w:start w:val="1"/>
      <w:numFmt w:val="upperLetter"/>
      <w:pStyle w:val="Plohy-Nadpis1"/>
      <w:lvlText w:val="Příloha %1"/>
      <w:lvlJc w:val="left"/>
      <w:pPr>
        <w:tabs>
          <w:tab w:val="num" w:pos="851"/>
        </w:tabs>
        <w:ind w:left="851" w:hanging="851"/>
      </w:pPr>
      <w:rPr>
        <w:rFonts w:hint="default"/>
        <w:i w:val="0"/>
        <w:iCs w:val="0"/>
        <w:caps w:val="0"/>
        <w:smallCaps w:val="0"/>
        <w:strike w:val="0"/>
        <w:dstrike w:val="0"/>
        <w:vanish w:val="0"/>
        <w:color w:val="000000"/>
        <w:spacing w:val="0"/>
        <w:position w:val="0"/>
        <w:u w:val="none"/>
        <w:vertAlign w:val="baseline"/>
        <w:em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7400692A"/>
    <w:multiLevelType w:val="hybridMultilevel"/>
    <w:tmpl w:val="636245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68D4597"/>
    <w:multiLevelType w:val="hybridMultilevel"/>
    <w:tmpl w:val="F9D05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BB367A6"/>
    <w:multiLevelType w:val="hybridMultilevel"/>
    <w:tmpl w:val="8132CE2E"/>
    <w:lvl w:ilvl="0" w:tplc="6C6254E6">
      <w:start w:val="1"/>
      <w:numFmt w:val="decimal"/>
      <w:pStyle w:val="Sslem"/>
      <w:lvlText w:val="%1."/>
      <w:lvlJc w:val="left"/>
      <w:pPr>
        <w:tabs>
          <w:tab w:val="num" w:pos="425"/>
        </w:tabs>
        <w:ind w:left="425" w:hanging="340"/>
      </w:pPr>
      <w:rPr>
        <w:rFonts w:hint="default"/>
        <w:color w:val="auto"/>
        <w:u w:val="none"/>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7C5C1AD2"/>
    <w:multiLevelType w:val="hybridMultilevel"/>
    <w:tmpl w:val="B4361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D83522D"/>
    <w:multiLevelType w:val="multilevel"/>
    <w:tmpl w:val="7826ED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16"/>
  </w:num>
  <w:num w:numId="3">
    <w:abstractNumId w:val="7"/>
  </w:num>
  <w:num w:numId="4">
    <w:abstractNumId w:val="9"/>
  </w:num>
  <w:num w:numId="5">
    <w:abstractNumId w:val="19"/>
  </w:num>
  <w:num w:numId="6">
    <w:abstractNumId w:val="19"/>
    <w:lvlOverride w:ilvl="0">
      <w:startOverride w:val="1"/>
    </w:lvlOverride>
  </w:num>
  <w:num w:numId="7">
    <w:abstractNumId w:val="9"/>
    <w:lvlOverride w:ilvl="0">
      <w:startOverride w:val="1"/>
    </w:lvlOverride>
  </w:num>
  <w:num w:numId="8">
    <w:abstractNumId w:val="10"/>
  </w:num>
  <w:num w:numId="9">
    <w:abstractNumId w:val="19"/>
    <w:lvlOverride w:ilvl="0">
      <w:startOverride w:val="1"/>
    </w:lvlOverride>
  </w:num>
  <w:num w:numId="10">
    <w:abstractNumId w:val="19"/>
    <w:lvlOverride w:ilvl="0">
      <w:startOverride w:val="1"/>
    </w:lvlOverride>
  </w:num>
  <w:num w:numId="11">
    <w:abstractNumId w:val="20"/>
  </w:num>
  <w:num w:numId="12">
    <w:abstractNumId w:val="21"/>
  </w:num>
  <w:num w:numId="13">
    <w:abstractNumId w:val="14"/>
  </w:num>
  <w:num w:numId="14">
    <w:abstractNumId w:val="6"/>
  </w:num>
  <w:num w:numId="15">
    <w:abstractNumId w:val="17"/>
  </w:num>
  <w:num w:numId="16">
    <w:abstractNumId w:val="18"/>
  </w:num>
  <w:num w:numId="17">
    <w:abstractNumId w:val="0"/>
  </w:num>
  <w:num w:numId="18">
    <w:abstractNumId w:val="13"/>
  </w:num>
  <w:num w:numId="19">
    <w:abstractNumId w:val="8"/>
  </w:num>
  <w:num w:numId="20">
    <w:abstractNumId w:val="5"/>
  </w:num>
  <w:num w:numId="21">
    <w:abstractNumId w:val="2"/>
  </w:num>
  <w:num w:numId="22">
    <w:abstractNumId w:val="15"/>
  </w:num>
  <w:num w:numId="23">
    <w:abstractNumId w:val="3"/>
  </w:num>
  <w:num w:numId="24">
    <w:abstractNumId w:val="4"/>
  </w:num>
  <w:num w:numId="25">
    <w:abstractNumId w:val="11"/>
  </w:num>
  <w:num w:numId="26">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activeWritingStyle w:appName="MSWord" w:lang="en-GB" w:vendorID="64" w:dllVersion="6" w:nlCheck="1" w:checkStyle="1"/>
  <w:activeWritingStyle w:appName="MSWord" w:lang="cs-CZ" w:vendorID="64" w:dllVersion="0" w:nlCheck="1" w:checkStyle="0"/>
  <w:activeWritingStyle w:appName="MSWord" w:lang="en-GB"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en-US" w:vendorID="64" w:dllVersion="6" w:nlCheck="1" w:checkStyle="1"/>
  <w:activeWritingStyle w:appName="MSWord" w:lang="cs-CZ" w:vendorID="64" w:dllVersion="4096" w:nlCheck="1" w:checkStyle="0"/>
  <w:activeWritingStyle w:appName="MSWord" w:lang="en-GB" w:vendorID="64" w:dllVersion="0"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9"/>
  <w:hyphenationZone w:val="425"/>
  <w:doNotHyphenateCaps/>
  <w:drawingGridHorizontalSpacing w:val="120"/>
  <w:displayHorizontalDrawingGridEvery w:val="2"/>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YzNzW1NLI0tjAxMTNT0lEKTi0uzszPAymwMKoFAOuLfPktAAAA"/>
  </w:docVars>
  <w:rsids>
    <w:rsidRoot w:val="001B1DDB"/>
    <w:rsid w:val="0000563F"/>
    <w:rsid w:val="000065D7"/>
    <w:rsid w:val="0000672B"/>
    <w:rsid w:val="0000712D"/>
    <w:rsid w:val="000072A6"/>
    <w:rsid w:val="0001065D"/>
    <w:rsid w:val="0001135A"/>
    <w:rsid w:val="000122D7"/>
    <w:rsid w:val="000127CF"/>
    <w:rsid w:val="000129FA"/>
    <w:rsid w:val="00012DCF"/>
    <w:rsid w:val="000131E2"/>
    <w:rsid w:val="0001407E"/>
    <w:rsid w:val="00014970"/>
    <w:rsid w:val="000158BC"/>
    <w:rsid w:val="00015E97"/>
    <w:rsid w:val="00016AC7"/>
    <w:rsid w:val="00016E54"/>
    <w:rsid w:val="000177EE"/>
    <w:rsid w:val="00020CD1"/>
    <w:rsid w:val="00021EF4"/>
    <w:rsid w:val="00022A7A"/>
    <w:rsid w:val="00026212"/>
    <w:rsid w:val="00026995"/>
    <w:rsid w:val="000273D2"/>
    <w:rsid w:val="0003021B"/>
    <w:rsid w:val="000307E0"/>
    <w:rsid w:val="00032912"/>
    <w:rsid w:val="0003380B"/>
    <w:rsid w:val="00033B36"/>
    <w:rsid w:val="000343BB"/>
    <w:rsid w:val="000345AF"/>
    <w:rsid w:val="00036969"/>
    <w:rsid w:val="00036E91"/>
    <w:rsid w:val="00037F90"/>
    <w:rsid w:val="0004258F"/>
    <w:rsid w:val="00042871"/>
    <w:rsid w:val="00042D6E"/>
    <w:rsid w:val="000435AA"/>
    <w:rsid w:val="00043B39"/>
    <w:rsid w:val="000451E2"/>
    <w:rsid w:val="00046009"/>
    <w:rsid w:val="00046B01"/>
    <w:rsid w:val="00046DAD"/>
    <w:rsid w:val="0005026B"/>
    <w:rsid w:val="0005183A"/>
    <w:rsid w:val="000518C6"/>
    <w:rsid w:val="00052875"/>
    <w:rsid w:val="0005357D"/>
    <w:rsid w:val="00054206"/>
    <w:rsid w:val="00054C9C"/>
    <w:rsid w:val="000563D9"/>
    <w:rsid w:val="00056BE4"/>
    <w:rsid w:val="00057B43"/>
    <w:rsid w:val="00060321"/>
    <w:rsid w:val="00061D3E"/>
    <w:rsid w:val="000624AA"/>
    <w:rsid w:val="000627BC"/>
    <w:rsid w:val="0006298E"/>
    <w:rsid w:val="00064A4A"/>
    <w:rsid w:val="000708F8"/>
    <w:rsid w:val="00071C44"/>
    <w:rsid w:val="000727D6"/>
    <w:rsid w:val="00072BA0"/>
    <w:rsid w:val="00072D53"/>
    <w:rsid w:val="0007460D"/>
    <w:rsid w:val="00075824"/>
    <w:rsid w:val="00075829"/>
    <w:rsid w:val="00075D2B"/>
    <w:rsid w:val="0007686D"/>
    <w:rsid w:val="00077C37"/>
    <w:rsid w:val="000803B2"/>
    <w:rsid w:val="0008222B"/>
    <w:rsid w:val="000835F8"/>
    <w:rsid w:val="000844AF"/>
    <w:rsid w:val="000846EE"/>
    <w:rsid w:val="0008506D"/>
    <w:rsid w:val="000863A8"/>
    <w:rsid w:val="00086538"/>
    <w:rsid w:val="00087584"/>
    <w:rsid w:val="00092531"/>
    <w:rsid w:val="000925C6"/>
    <w:rsid w:val="00092BF6"/>
    <w:rsid w:val="0009351B"/>
    <w:rsid w:val="00093C56"/>
    <w:rsid w:val="00096059"/>
    <w:rsid w:val="0009634C"/>
    <w:rsid w:val="00096895"/>
    <w:rsid w:val="00096BFA"/>
    <w:rsid w:val="000974C1"/>
    <w:rsid w:val="00097E98"/>
    <w:rsid w:val="000A03FC"/>
    <w:rsid w:val="000A1C8C"/>
    <w:rsid w:val="000A342B"/>
    <w:rsid w:val="000A3A02"/>
    <w:rsid w:val="000A3FD0"/>
    <w:rsid w:val="000A4AF5"/>
    <w:rsid w:val="000A4BE1"/>
    <w:rsid w:val="000A5336"/>
    <w:rsid w:val="000A663E"/>
    <w:rsid w:val="000A6B14"/>
    <w:rsid w:val="000A6D50"/>
    <w:rsid w:val="000B1353"/>
    <w:rsid w:val="000B1EAC"/>
    <w:rsid w:val="000B22B4"/>
    <w:rsid w:val="000B351F"/>
    <w:rsid w:val="000B38A0"/>
    <w:rsid w:val="000B3FD7"/>
    <w:rsid w:val="000B420D"/>
    <w:rsid w:val="000B463C"/>
    <w:rsid w:val="000B517E"/>
    <w:rsid w:val="000B52E8"/>
    <w:rsid w:val="000B5DC4"/>
    <w:rsid w:val="000B6C08"/>
    <w:rsid w:val="000C0EEE"/>
    <w:rsid w:val="000C0F79"/>
    <w:rsid w:val="000C112E"/>
    <w:rsid w:val="000C1C2E"/>
    <w:rsid w:val="000C250E"/>
    <w:rsid w:val="000C2559"/>
    <w:rsid w:val="000C3720"/>
    <w:rsid w:val="000C37A1"/>
    <w:rsid w:val="000C4D52"/>
    <w:rsid w:val="000C67FE"/>
    <w:rsid w:val="000C714D"/>
    <w:rsid w:val="000D0979"/>
    <w:rsid w:val="000D15E2"/>
    <w:rsid w:val="000D275B"/>
    <w:rsid w:val="000D2E69"/>
    <w:rsid w:val="000D4EBF"/>
    <w:rsid w:val="000D62C5"/>
    <w:rsid w:val="000D6E95"/>
    <w:rsid w:val="000D7410"/>
    <w:rsid w:val="000D7EDE"/>
    <w:rsid w:val="000E00FB"/>
    <w:rsid w:val="000E0A26"/>
    <w:rsid w:val="000E11CD"/>
    <w:rsid w:val="000E3149"/>
    <w:rsid w:val="000E60D9"/>
    <w:rsid w:val="000E73CA"/>
    <w:rsid w:val="000E7BF8"/>
    <w:rsid w:val="000F04EC"/>
    <w:rsid w:val="000F0C1C"/>
    <w:rsid w:val="000F2197"/>
    <w:rsid w:val="000F2485"/>
    <w:rsid w:val="000F2C72"/>
    <w:rsid w:val="000F5510"/>
    <w:rsid w:val="00101B24"/>
    <w:rsid w:val="001026C1"/>
    <w:rsid w:val="00104800"/>
    <w:rsid w:val="00104BD4"/>
    <w:rsid w:val="0010588C"/>
    <w:rsid w:val="001062FB"/>
    <w:rsid w:val="001073A8"/>
    <w:rsid w:val="00110906"/>
    <w:rsid w:val="00111122"/>
    <w:rsid w:val="0011123F"/>
    <w:rsid w:val="00111CDA"/>
    <w:rsid w:val="00112A46"/>
    <w:rsid w:val="001136FC"/>
    <w:rsid w:val="00113D1E"/>
    <w:rsid w:val="00115471"/>
    <w:rsid w:val="0011547D"/>
    <w:rsid w:val="00115886"/>
    <w:rsid w:val="00116959"/>
    <w:rsid w:val="00117D4D"/>
    <w:rsid w:val="001201A3"/>
    <w:rsid w:val="001219C9"/>
    <w:rsid w:val="00121D14"/>
    <w:rsid w:val="0012219F"/>
    <w:rsid w:val="00125ED5"/>
    <w:rsid w:val="001265AF"/>
    <w:rsid w:val="001270D5"/>
    <w:rsid w:val="00130331"/>
    <w:rsid w:val="001322DB"/>
    <w:rsid w:val="0013339F"/>
    <w:rsid w:val="001341CD"/>
    <w:rsid w:val="00134E6F"/>
    <w:rsid w:val="0013509C"/>
    <w:rsid w:val="00135AF8"/>
    <w:rsid w:val="00135FCF"/>
    <w:rsid w:val="00136554"/>
    <w:rsid w:val="0013740F"/>
    <w:rsid w:val="001375E0"/>
    <w:rsid w:val="00141007"/>
    <w:rsid w:val="00141B31"/>
    <w:rsid w:val="001422EE"/>
    <w:rsid w:val="00142B3E"/>
    <w:rsid w:val="001432EB"/>
    <w:rsid w:val="001433C8"/>
    <w:rsid w:val="0014513F"/>
    <w:rsid w:val="0014694B"/>
    <w:rsid w:val="00146B46"/>
    <w:rsid w:val="00146EEE"/>
    <w:rsid w:val="00150B88"/>
    <w:rsid w:val="0015167A"/>
    <w:rsid w:val="0015264D"/>
    <w:rsid w:val="00152BF4"/>
    <w:rsid w:val="00152F9F"/>
    <w:rsid w:val="00155078"/>
    <w:rsid w:val="00155165"/>
    <w:rsid w:val="00155779"/>
    <w:rsid w:val="00155939"/>
    <w:rsid w:val="00156873"/>
    <w:rsid w:val="00160F0B"/>
    <w:rsid w:val="0016324E"/>
    <w:rsid w:val="00163521"/>
    <w:rsid w:val="0016410A"/>
    <w:rsid w:val="0016451D"/>
    <w:rsid w:val="001652F3"/>
    <w:rsid w:val="001656ED"/>
    <w:rsid w:val="00165B0B"/>
    <w:rsid w:val="00166CAF"/>
    <w:rsid w:val="00167869"/>
    <w:rsid w:val="001717E3"/>
    <w:rsid w:val="00171CED"/>
    <w:rsid w:val="00172621"/>
    <w:rsid w:val="00173151"/>
    <w:rsid w:val="00173D77"/>
    <w:rsid w:val="00174877"/>
    <w:rsid w:val="00176176"/>
    <w:rsid w:val="00176498"/>
    <w:rsid w:val="00176D0F"/>
    <w:rsid w:val="0017750C"/>
    <w:rsid w:val="001779BC"/>
    <w:rsid w:val="00177DAB"/>
    <w:rsid w:val="00177DFB"/>
    <w:rsid w:val="00181354"/>
    <w:rsid w:val="0018220A"/>
    <w:rsid w:val="00183F18"/>
    <w:rsid w:val="00184AE7"/>
    <w:rsid w:val="001858B2"/>
    <w:rsid w:val="001865E6"/>
    <w:rsid w:val="001901E3"/>
    <w:rsid w:val="00191661"/>
    <w:rsid w:val="00191DD0"/>
    <w:rsid w:val="00191E14"/>
    <w:rsid w:val="00193C50"/>
    <w:rsid w:val="00194484"/>
    <w:rsid w:val="001963EC"/>
    <w:rsid w:val="00196AE8"/>
    <w:rsid w:val="00197EAE"/>
    <w:rsid w:val="00197EE1"/>
    <w:rsid w:val="001A1889"/>
    <w:rsid w:val="001A22B7"/>
    <w:rsid w:val="001A2689"/>
    <w:rsid w:val="001A2E8F"/>
    <w:rsid w:val="001A3374"/>
    <w:rsid w:val="001A4138"/>
    <w:rsid w:val="001A61A6"/>
    <w:rsid w:val="001A6603"/>
    <w:rsid w:val="001A7E3B"/>
    <w:rsid w:val="001B1433"/>
    <w:rsid w:val="001B1DDB"/>
    <w:rsid w:val="001B268C"/>
    <w:rsid w:val="001B2E24"/>
    <w:rsid w:val="001B32A9"/>
    <w:rsid w:val="001B365C"/>
    <w:rsid w:val="001B4DFD"/>
    <w:rsid w:val="001B4E97"/>
    <w:rsid w:val="001B5DEF"/>
    <w:rsid w:val="001B6CEC"/>
    <w:rsid w:val="001B6E66"/>
    <w:rsid w:val="001B7552"/>
    <w:rsid w:val="001B799D"/>
    <w:rsid w:val="001B7C31"/>
    <w:rsid w:val="001C0161"/>
    <w:rsid w:val="001C1A44"/>
    <w:rsid w:val="001C2A9E"/>
    <w:rsid w:val="001C3BC5"/>
    <w:rsid w:val="001C4AC7"/>
    <w:rsid w:val="001C4E06"/>
    <w:rsid w:val="001C4E4E"/>
    <w:rsid w:val="001C4F9A"/>
    <w:rsid w:val="001C568F"/>
    <w:rsid w:val="001C5978"/>
    <w:rsid w:val="001D08D7"/>
    <w:rsid w:val="001D250B"/>
    <w:rsid w:val="001D5946"/>
    <w:rsid w:val="001D5995"/>
    <w:rsid w:val="001D6594"/>
    <w:rsid w:val="001D6B5A"/>
    <w:rsid w:val="001D744E"/>
    <w:rsid w:val="001D7BC4"/>
    <w:rsid w:val="001E4A0F"/>
    <w:rsid w:val="001E5405"/>
    <w:rsid w:val="001E57BE"/>
    <w:rsid w:val="001E5D82"/>
    <w:rsid w:val="001E639A"/>
    <w:rsid w:val="001E64A2"/>
    <w:rsid w:val="001E700A"/>
    <w:rsid w:val="001E720E"/>
    <w:rsid w:val="001F0677"/>
    <w:rsid w:val="001F0F82"/>
    <w:rsid w:val="001F1D88"/>
    <w:rsid w:val="001F26EE"/>
    <w:rsid w:val="001F35BF"/>
    <w:rsid w:val="001F47A0"/>
    <w:rsid w:val="001F594D"/>
    <w:rsid w:val="001F59B6"/>
    <w:rsid w:val="001F5FD2"/>
    <w:rsid w:val="001F630F"/>
    <w:rsid w:val="001F663B"/>
    <w:rsid w:val="001F676D"/>
    <w:rsid w:val="001F6936"/>
    <w:rsid w:val="001F7212"/>
    <w:rsid w:val="00200C00"/>
    <w:rsid w:val="00201B78"/>
    <w:rsid w:val="002024F1"/>
    <w:rsid w:val="00202675"/>
    <w:rsid w:val="00204C12"/>
    <w:rsid w:val="00204CE1"/>
    <w:rsid w:val="00204CFC"/>
    <w:rsid w:val="002055BA"/>
    <w:rsid w:val="002059AD"/>
    <w:rsid w:val="00205D7A"/>
    <w:rsid w:val="0020682F"/>
    <w:rsid w:val="00207C00"/>
    <w:rsid w:val="00210FAA"/>
    <w:rsid w:val="0021163F"/>
    <w:rsid w:val="00211873"/>
    <w:rsid w:val="002123D2"/>
    <w:rsid w:val="0021319F"/>
    <w:rsid w:val="00214D45"/>
    <w:rsid w:val="0021573A"/>
    <w:rsid w:val="00215791"/>
    <w:rsid w:val="00217CA8"/>
    <w:rsid w:val="002208D9"/>
    <w:rsid w:val="00220DCC"/>
    <w:rsid w:val="00221DCF"/>
    <w:rsid w:val="00221E15"/>
    <w:rsid w:val="00222CBC"/>
    <w:rsid w:val="002242F8"/>
    <w:rsid w:val="00225B74"/>
    <w:rsid w:val="00225F96"/>
    <w:rsid w:val="00226FCA"/>
    <w:rsid w:val="00227F87"/>
    <w:rsid w:val="0023063D"/>
    <w:rsid w:val="002306C9"/>
    <w:rsid w:val="00230A7F"/>
    <w:rsid w:val="00230CBC"/>
    <w:rsid w:val="00232CAB"/>
    <w:rsid w:val="0023445D"/>
    <w:rsid w:val="00235090"/>
    <w:rsid w:val="002356A8"/>
    <w:rsid w:val="002373A1"/>
    <w:rsid w:val="0024125F"/>
    <w:rsid w:val="00241F84"/>
    <w:rsid w:val="002421FC"/>
    <w:rsid w:val="0024292B"/>
    <w:rsid w:val="00246826"/>
    <w:rsid w:val="00247B13"/>
    <w:rsid w:val="00247F09"/>
    <w:rsid w:val="00250066"/>
    <w:rsid w:val="002507BD"/>
    <w:rsid w:val="002509E2"/>
    <w:rsid w:val="0025128E"/>
    <w:rsid w:val="0025186B"/>
    <w:rsid w:val="00251884"/>
    <w:rsid w:val="00251F23"/>
    <w:rsid w:val="00253F88"/>
    <w:rsid w:val="002543F4"/>
    <w:rsid w:val="00255511"/>
    <w:rsid w:val="0025563B"/>
    <w:rsid w:val="00255701"/>
    <w:rsid w:val="0025656D"/>
    <w:rsid w:val="00257372"/>
    <w:rsid w:val="00257C89"/>
    <w:rsid w:val="00260F88"/>
    <w:rsid w:val="002631E9"/>
    <w:rsid w:val="002645AD"/>
    <w:rsid w:val="0026609E"/>
    <w:rsid w:val="0026622F"/>
    <w:rsid w:val="0026683D"/>
    <w:rsid w:val="002672FC"/>
    <w:rsid w:val="00267658"/>
    <w:rsid w:val="002679FA"/>
    <w:rsid w:val="002719B1"/>
    <w:rsid w:val="00271DCD"/>
    <w:rsid w:val="00272BB0"/>
    <w:rsid w:val="00272F21"/>
    <w:rsid w:val="002742FA"/>
    <w:rsid w:val="0027466A"/>
    <w:rsid w:val="00275166"/>
    <w:rsid w:val="00275F34"/>
    <w:rsid w:val="0027748A"/>
    <w:rsid w:val="00277707"/>
    <w:rsid w:val="002778C4"/>
    <w:rsid w:val="002779FF"/>
    <w:rsid w:val="00280AEF"/>
    <w:rsid w:val="00282882"/>
    <w:rsid w:val="00282DAC"/>
    <w:rsid w:val="00283124"/>
    <w:rsid w:val="002834B0"/>
    <w:rsid w:val="00283AA4"/>
    <w:rsid w:val="0028483E"/>
    <w:rsid w:val="002850C5"/>
    <w:rsid w:val="00285B85"/>
    <w:rsid w:val="00286206"/>
    <w:rsid w:val="00286427"/>
    <w:rsid w:val="00287013"/>
    <w:rsid w:val="00287916"/>
    <w:rsid w:val="00291A22"/>
    <w:rsid w:val="002928E9"/>
    <w:rsid w:val="00293AB0"/>
    <w:rsid w:val="00293CC7"/>
    <w:rsid w:val="00296CA9"/>
    <w:rsid w:val="002A15BD"/>
    <w:rsid w:val="002A16EB"/>
    <w:rsid w:val="002A22D5"/>
    <w:rsid w:val="002A42A1"/>
    <w:rsid w:val="002A51B2"/>
    <w:rsid w:val="002A61CE"/>
    <w:rsid w:val="002A78FF"/>
    <w:rsid w:val="002A79B2"/>
    <w:rsid w:val="002B135C"/>
    <w:rsid w:val="002B150C"/>
    <w:rsid w:val="002B1577"/>
    <w:rsid w:val="002B2417"/>
    <w:rsid w:val="002B2477"/>
    <w:rsid w:val="002B37C0"/>
    <w:rsid w:val="002B425C"/>
    <w:rsid w:val="002B532D"/>
    <w:rsid w:val="002B62EB"/>
    <w:rsid w:val="002B63F9"/>
    <w:rsid w:val="002B71C1"/>
    <w:rsid w:val="002B7F26"/>
    <w:rsid w:val="002C0117"/>
    <w:rsid w:val="002C12D2"/>
    <w:rsid w:val="002C12FA"/>
    <w:rsid w:val="002C14D7"/>
    <w:rsid w:val="002C1D3F"/>
    <w:rsid w:val="002C2B98"/>
    <w:rsid w:val="002C3396"/>
    <w:rsid w:val="002C38D4"/>
    <w:rsid w:val="002C4D83"/>
    <w:rsid w:val="002C503C"/>
    <w:rsid w:val="002C54CD"/>
    <w:rsid w:val="002C5C35"/>
    <w:rsid w:val="002C63FB"/>
    <w:rsid w:val="002C7B76"/>
    <w:rsid w:val="002C7BB5"/>
    <w:rsid w:val="002D02BA"/>
    <w:rsid w:val="002D0C94"/>
    <w:rsid w:val="002D2699"/>
    <w:rsid w:val="002D2F29"/>
    <w:rsid w:val="002D3DCC"/>
    <w:rsid w:val="002D4680"/>
    <w:rsid w:val="002D4759"/>
    <w:rsid w:val="002D4D99"/>
    <w:rsid w:val="002D519C"/>
    <w:rsid w:val="002D6CB5"/>
    <w:rsid w:val="002E060A"/>
    <w:rsid w:val="002E3687"/>
    <w:rsid w:val="002E3841"/>
    <w:rsid w:val="002E568A"/>
    <w:rsid w:val="002E59FC"/>
    <w:rsid w:val="002E7247"/>
    <w:rsid w:val="002F0113"/>
    <w:rsid w:val="002F0E71"/>
    <w:rsid w:val="002F0F7F"/>
    <w:rsid w:val="002F2D54"/>
    <w:rsid w:val="002F2EB0"/>
    <w:rsid w:val="002F306C"/>
    <w:rsid w:val="002F5C58"/>
    <w:rsid w:val="003019AA"/>
    <w:rsid w:val="00301F40"/>
    <w:rsid w:val="003043F2"/>
    <w:rsid w:val="00304EBA"/>
    <w:rsid w:val="003061B6"/>
    <w:rsid w:val="003064E8"/>
    <w:rsid w:val="00307166"/>
    <w:rsid w:val="00307A1E"/>
    <w:rsid w:val="00310D91"/>
    <w:rsid w:val="00312621"/>
    <w:rsid w:val="00312E5B"/>
    <w:rsid w:val="00313E2F"/>
    <w:rsid w:val="00314C18"/>
    <w:rsid w:val="003153C7"/>
    <w:rsid w:val="003168DF"/>
    <w:rsid w:val="003202EC"/>
    <w:rsid w:val="00322953"/>
    <w:rsid w:val="00322D73"/>
    <w:rsid w:val="00323489"/>
    <w:rsid w:val="00323534"/>
    <w:rsid w:val="00323D85"/>
    <w:rsid w:val="00324B14"/>
    <w:rsid w:val="00325A15"/>
    <w:rsid w:val="00326004"/>
    <w:rsid w:val="003270B9"/>
    <w:rsid w:val="003307F2"/>
    <w:rsid w:val="00333682"/>
    <w:rsid w:val="003361A3"/>
    <w:rsid w:val="00337811"/>
    <w:rsid w:val="00337B14"/>
    <w:rsid w:val="0034053A"/>
    <w:rsid w:val="00340C01"/>
    <w:rsid w:val="00341BDC"/>
    <w:rsid w:val="003440C6"/>
    <w:rsid w:val="00345BDA"/>
    <w:rsid w:val="00346109"/>
    <w:rsid w:val="00346478"/>
    <w:rsid w:val="00351AE9"/>
    <w:rsid w:val="0035245E"/>
    <w:rsid w:val="003532CE"/>
    <w:rsid w:val="00353BD2"/>
    <w:rsid w:val="00354449"/>
    <w:rsid w:val="003550B5"/>
    <w:rsid w:val="003554AD"/>
    <w:rsid w:val="003565DE"/>
    <w:rsid w:val="00356A03"/>
    <w:rsid w:val="003576AA"/>
    <w:rsid w:val="00357DCF"/>
    <w:rsid w:val="00360D1D"/>
    <w:rsid w:val="003632DD"/>
    <w:rsid w:val="00363B80"/>
    <w:rsid w:val="00365A87"/>
    <w:rsid w:val="00366716"/>
    <w:rsid w:val="00366BA7"/>
    <w:rsid w:val="00370D0D"/>
    <w:rsid w:val="003730F2"/>
    <w:rsid w:val="00376F2D"/>
    <w:rsid w:val="00382699"/>
    <w:rsid w:val="00384981"/>
    <w:rsid w:val="00384A3E"/>
    <w:rsid w:val="00385445"/>
    <w:rsid w:val="00386235"/>
    <w:rsid w:val="00386EE6"/>
    <w:rsid w:val="003872E8"/>
    <w:rsid w:val="0039094B"/>
    <w:rsid w:val="00390DEC"/>
    <w:rsid w:val="00391305"/>
    <w:rsid w:val="00391691"/>
    <w:rsid w:val="00391B0A"/>
    <w:rsid w:val="00393656"/>
    <w:rsid w:val="00397EC7"/>
    <w:rsid w:val="003A1517"/>
    <w:rsid w:val="003A269A"/>
    <w:rsid w:val="003A26C6"/>
    <w:rsid w:val="003A32AE"/>
    <w:rsid w:val="003A5F35"/>
    <w:rsid w:val="003A6C7C"/>
    <w:rsid w:val="003A7B2B"/>
    <w:rsid w:val="003B0CE2"/>
    <w:rsid w:val="003B3646"/>
    <w:rsid w:val="003B38D2"/>
    <w:rsid w:val="003B3B4E"/>
    <w:rsid w:val="003B4675"/>
    <w:rsid w:val="003B50B8"/>
    <w:rsid w:val="003B51C3"/>
    <w:rsid w:val="003B5974"/>
    <w:rsid w:val="003B62C4"/>
    <w:rsid w:val="003B640F"/>
    <w:rsid w:val="003B7428"/>
    <w:rsid w:val="003B7EE9"/>
    <w:rsid w:val="003C25C7"/>
    <w:rsid w:val="003C3ACC"/>
    <w:rsid w:val="003C3C7D"/>
    <w:rsid w:val="003C3FA3"/>
    <w:rsid w:val="003C53DA"/>
    <w:rsid w:val="003C60EB"/>
    <w:rsid w:val="003C62A0"/>
    <w:rsid w:val="003C644A"/>
    <w:rsid w:val="003C668A"/>
    <w:rsid w:val="003C66D3"/>
    <w:rsid w:val="003C6737"/>
    <w:rsid w:val="003C6E90"/>
    <w:rsid w:val="003C70AD"/>
    <w:rsid w:val="003D04AC"/>
    <w:rsid w:val="003D04CB"/>
    <w:rsid w:val="003D2279"/>
    <w:rsid w:val="003D231A"/>
    <w:rsid w:val="003D28F0"/>
    <w:rsid w:val="003D3A7C"/>
    <w:rsid w:val="003D443D"/>
    <w:rsid w:val="003D4E1B"/>
    <w:rsid w:val="003D592F"/>
    <w:rsid w:val="003D65FC"/>
    <w:rsid w:val="003D6745"/>
    <w:rsid w:val="003D6FD2"/>
    <w:rsid w:val="003D70F6"/>
    <w:rsid w:val="003D77B2"/>
    <w:rsid w:val="003E2486"/>
    <w:rsid w:val="003E32D7"/>
    <w:rsid w:val="003E3540"/>
    <w:rsid w:val="003E44A7"/>
    <w:rsid w:val="003E56E0"/>
    <w:rsid w:val="003E67EB"/>
    <w:rsid w:val="003E6C26"/>
    <w:rsid w:val="003F0B69"/>
    <w:rsid w:val="003F4E51"/>
    <w:rsid w:val="003F52E2"/>
    <w:rsid w:val="003F57E3"/>
    <w:rsid w:val="003F5B1C"/>
    <w:rsid w:val="003F5B72"/>
    <w:rsid w:val="003F6BA4"/>
    <w:rsid w:val="003F6E34"/>
    <w:rsid w:val="004014AE"/>
    <w:rsid w:val="004014E9"/>
    <w:rsid w:val="0040214D"/>
    <w:rsid w:val="00402A56"/>
    <w:rsid w:val="00406B66"/>
    <w:rsid w:val="00407C06"/>
    <w:rsid w:val="00407D68"/>
    <w:rsid w:val="00411D1C"/>
    <w:rsid w:val="00412A50"/>
    <w:rsid w:val="00413284"/>
    <w:rsid w:val="00416016"/>
    <w:rsid w:val="0041661D"/>
    <w:rsid w:val="00421F40"/>
    <w:rsid w:val="00422482"/>
    <w:rsid w:val="00422CB7"/>
    <w:rsid w:val="00424215"/>
    <w:rsid w:val="00425AB4"/>
    <w:rsid w:val="004260EA"/>
    <w:rsid w:val="004261B4"/>
    <w:rsid w:val="00426B6B"/>
    <w:rsid w:val="00430845"/>
    <w:rsid w:val="004311F3"/>
    <w:rsid w:val="0043133E"/>
    <w:rsid w:val="004317C8"/>
    <w:rsid w:val="00431E95"/>
    <w:rsid w:val="00432FE7"/>
    <w:rsid w:val="00433E02"/>
    <w:rsid w:val="004346F5"/>
    <w:rsid w:val="00434FD0"/>
    <w:rsid w:val="00435CB1"/>
    <w:rsid w:val="00435F40"/>
    <w:rsid w:val="004377A0"/>
    <w:rsid w:val="00437BF9"/>
    <w:rsid w:val="00440128"/>
    <w:rsid w:val="0044015D"/>
    <w:rsid w:val="00441F60"/>
    <w:rsid w:val="004423BC"/>
    <w:rsid w:val="00443B53"/>
    <w:rsid w:val="00444074"/>
    <w:rsid w:val="00444EDA"/>
    <w:rsid w:val="00445678"/>
    <w:rsid w:val="00446DA4"/>
    <w:rsid w:val="00446F14"/>
    <w:rsid w:val="00450935"/>
    <w:rsid w:val="004510C1"/>
    <w:rsid w:val="004520BB"/>
    <w:rsid w:val="004526D2"/>
    <w:rsid w:val="004529B1"/>
    <w:rsid w:val="00452F35"/>
    <w:rsid w:val="00453FB7"/>
    <w:rsid w:val="00454798"/>
    <w:rsid w:val="00456C70"/>
    <w:rsid w:val="00460559"/>
    <w:rsid w:val="004607B5"/>
    <w:rsid w:val="00463273"/>
    <w:rsid w:val="00463CD8"/>
    <w:rsid w:val="00464B58"/>
    <w:rsid w:val="004661F5"/>
    <w:rsid w:val="00467DFF"/>
    <w:rsid w:val="00467F1A"/>
    <w:rsid w:val="004706AA"/>
    <w:rsid w:val="004712B6"/>
    <w:rsid w:val="00473172"/>
    <w:rsid w:val="0047549B"/>
    <w:rsid w:val="00475ADE"/>
    <w:rsid w:val="00475B23"/>
    <w:rsid w:val="00475B9B"/>
    <w:rsid w:val="0047608F"/>
    <w:rsid w:val="00476452"/>
    <w:rsid w:val="00477640"/>
    <w:rsid w:val="00480442"/>
    <w:rsid w:val="00482B62"/>
    <w:rsid w:val="00483C2F"/>
    <w:rsid w:val="0048405D"/>
    <w:rsid w:val="00485A40"/>
    <w:rsid w:val="004870FD"/>
    <w:rsid w:val="004875A3"/>
    <w:rsid w:val="004875AF"/>
    <w:rsid w:val="0048765A"/>
    <w:rsid w:val="004876B9"/>
    <w:rsid w:val="0049022C"/>
    <w:rsid w:val="00490426"/>
    <w:rsid w:val="00491AEA"/>
    <w:rsid w:val="00491EA8"/>
    <w:rsid w:val="0049233C"/>
    <w:rsid w:val="00492641"/>
    <w:rsid w:val="004926F5"/>
    <w:rsid w:val="00492805"/>
    <w:rsid w:val="00493539"/>
    <w:rsid w:val="00493AA8"/>
    <w:rsid w:val="0049499F"/>
    <w:rsid w:val="00494E25"/>
    <w:rsid w:val="004958C1"/>
    <w:rsid w:val="00497A56"/>
    <w:rsid w:val="00497D2A"/>
    <w:rsid w:val="004A0787"/>
    <w:rsid w:val="004A0DF9"/>
    <w:rsid w:val="004A111F"/>
    <w:rsid w:val="004A266A"/>
    <w:rsid w:val="004A2A14"/>
    <w:rsid w:val="004A2CB6"/>
    <w:rsid w:val="004A3749"/>
    <w:rsid w:val="004A37F2"/>
    <w:rsid w:val="004A4854"/>
    <w:rsid w:val="004A4FA8"/>
    <w:rsid w:val="004A56D6"/>
    <w:rsid w:val="004A5848"/>
    <w:rsid w:val="004A5F1F"/>
    <w:rsid w:val="004A5F52"/>
    <w:rsid w:val="004A71C4"/>
    <w:rsid w:val="004A7F43"/>
    <w:rsid w:val="004B076A"/>
    <w:rsid w:val="004B2828"/>
    <w:rsid w:val="004B42B9"/>
    <w:rsid w:val="004B43F7"/>
    <w:rsid w:val="004B45A9"/>
    <w:rsid w:val="004B5E1F"/>
    <w:rsid w:val="004B6F30"/>
    <w:rsid w:val="004B7361"/>
    <w:rsid w:val="004C1B1B"/>
    <w:rsid w:val="004C1E2E"/>
    <w:rsid w:val="004C291F"/>
    <w:rsid w:val="004C33C7"/>
    <w:rsid w:val="004C3DF0"/>
    <w:rsid w:val="004C4602"/>
    <w:rsid w:val="004C5287"/>
    <w:rsid w:val="004C64A1"/>
    <w:rsid w:val="004C75CD"/>
    <w:rsid w:val="004D000C"/>
    <w:rsid w:val="004D1211"/>
    <w:rsid w:val="004D2E10"/>
    <w:rsid w:val="004D4441"/>
    <w:rsid w:val="004D4C86"/>
    <w:rsid w:val="004D4CF4"/>
    <w:rsid w:val="004D54F7"/>
    <w:rsid w:val="004D5DB8"/>
    <w:rsid w:val="004D72F3"/>
    <w:rsid w:val="004D7D83"/>
    <w:rsid w:val="004E0348"/>
    <w:rsid w:val="004E162D"/>
    <w:rsid w:val="004E193D"/>
    <w:rsid w:val="004E2707"/>
    <w:rsid w:val="004E33E1"/>
    <w:rsid w:val="004E38BB"/>
    <w:rsid w:val="004E3E12"/>
    <w:rsid w:val="004E40BD"/>
    <w:rsid w:val="004E4FBD"/>
    <w:rsid w:val="004E5A92"/>
    <w:rsid w:val="004E5B85"/>
    <w:rsid w:val="004F0A86"/>
    <w:rsid w:val="004F190D"/>
    <w:rsid w:val="004F1931"/>
    <w:rsid w:val="004F2851"/>
    <w:rsid w:val="004F30CF"/>
    <w:rsid w:val="004F35F1"/>
    <w:rsid w:val="004F4E68"/>
    <w:rsid w:val="004F51D5"/>
    <w:rsid w:val="004F5919"/>
    <w:rsid w:val="004F5A5F"/>
    <w:rsid w:val="004F70F0"/>
    <w:rsid w:val="004F7851"/>
    <w:rsid w:val="004F79DE"/>
    <w:rsid w:val="004F7C21"/>
    <w:rsid w:val="00500DBF"/>
    <w:rsid w:val="0050154F"/>
    <w:rsid w:val="00501A67"/>
    <w:rsid w:val="00501E20"/>
    <w:rsid w:val="0050278A"/>
    <w:rsid w:val="00502791"/>
    <w:rsid w:val="00502953"/>
    <w:rsid w:val="00504867"/>
    <w:rsid w:val="005054F0"/>
    <w:rsid w:val="00505AAF"/>
    <w:rsid w:val="00506C6B"/>
    <w:rsid w:val="005072F5"/>
    <w:rsid w:val="005121A1"/>
    <w:rsid w:val="0051411A"/>
    <w:rsid w:val="0052007D"/>
    <w:rsid w:val="005205B9"/>
    <w:rsid w:val="00520891"/>
    <w:rsid w:val="0052101D"/>
    <w:rsid w:val="00521F46"/>
    <w:rsid w:val="00523C99"/>
    <w:rsid w:val="005260DB"/>
    <w:rsid w:val="00526116"/>
    <w:rsid w:val="00530366"/>
    <w:rsid w:val="0053036E"/>
    <w:rsid w:val="0053043C"/>
    <w:rsid w:val="00530D2B"/>
    <w:rsid w:val="005335D5"/>
    <w:rsid w:val="005340DE"/>
    <w:rsid w:val="005352A4"/>
    <w:rsid w:val="00536650"/>
    <w:rsid w:val="00536965"/>
    <w:rsid w:val="00536C37"/>
    <w:rsid w:val="0054133D"/>
    <w:rsid w:val="00542310"/>
    <w:rsid w:val="00542494"/>
    <w:rsid w:val="0054350F"/>
    <w:rsid w:val="00543A67"/>
    <w:rsid w:val="00543C29"/>
    <w:rsid w:val="00543D45"/>
    <w:rsid w:val="0054407E"/>
    <w:rsid w:val="00544114"/>
    <w:rsid w:val="00544EFF"/>
    <w:rsid w:val="00544F1E"/>
    <w:rsid w:val="0054642F"/>
    <w:rsid w:val="00546466"/>
    <w:rsid w:val="00546E3D"/>
    <w:rsid w:val="00547BFB"/>
    <w:rsid w:val="00551E1F"/>
    <w:rsid w:val="00552F84"/>
    <w:rsid w:val="00554CD8"/>
    <w:rsid w:val="00555926"/>
    <w:rsid w:val="00556B4D"/>
    <w:rsid w:val="0055779F"/>
    <w:rsid w:val="005614B7"/>
    <w:rsid w:val="00561EEC"/>
    <w:rsid w:val="00562EDB"/>
    <w:rsid w:val="00563C54"/>
    <w:rsid w:val="00563E5B"/>
    <w:rsid w:val="00564324"/>
    <w:rsid w:val="00564CD1"/>
    <w:rsid w:val="005657F7"/>
    <w:rsid w:val="00565E59"/>
    <w:rsid w:val="00566123"/>
    <w:rsid w:val="00570408"/>
    <w:rsid w:val="00570AD8"/>
    <w:rsid w:val="00571EB0"/>
    <w:rsid w:val="0057362F"/>
    <w:rsid w:val="00573F6B"/>
    <w:rsid w:val="0057430A"/>
    <w:rsid w:val="005751A5"/>
    <w:rsid w:val="00575BF8"/>
    <w:rsid w:val="0057647B"/>
    <w:rsid w:val="0057726C"/>
    <w:rsid w:val="005800B5"/>
    <w:rsid w:val="00580240"/>
    <w:rsid w:val="00580A4C"/>
    <w:rsid w:val="005816AD"/>
    <w:rsid w:val="00582C29"/>
    <w:rsid w:val="00583B4A"/>
    <w:rsid w:val="00585D8F"/>
    <w:rsid w:val="0058757A"/>
    <w:rsid w:val="00587D47"/>
    <w:rsid w:val="005900F9"/>
    <w:rsid w:val="005908BD"/>
    <w:rsid w:val="00590FB3"/>
    <w:rsid w:val="0059148A"/>
    <w:rsid w:val="005915B7"/>
    <w:rsid w:val="00592376"/>
    <w:rsid w:val="005948F0"/>
    <w:rsid w:val="00595FD3"/>
    <w:rsid w:val="005A1737"/>
    <w:rsid w:val="005A26C2"/>
    <w:rsid w:val="005A2B9E"/>
    <w:rsid w:val="005A3EA6"/>
    <w:rsid w:val="005A44B4"/>
    <w:rsid w:val="005A5672"/>
    <w:rsid w:val="005A5981"/>
    <w:rsid w:val="005A5BE3"/>
    <w:rsid w:val="005A5C40"/>
    <w:rsid w:val="005A5DE3"/>
    <w:rsid w:val="005A704F"/>
    <w:rsid w:val="005A70A7"/>
    <w:rsid w:val="005B0962"/>
    <w:rsid w:val="005B4192"/>
    <w:rsid w:val="005B4CBB"/>
    <w:rsid w:val="005C1103"/>
    <w:rsid w:val="005C250B"/>
    <w:rsid w:val="005C2679"/>
    <w:rsid w:val="005C3329"/>
    <w:rsid w:val="005C4ABB"/>
    <w:rsid w:val="005C4E70"/>
    <w:rsid w:val="005C5B21"/>
    <w:rsid w:val="005C739A"/>
    <w:rsid w:val="005D04B3"/>
    <w:rsid w:val="005D08A3"/>
    <w:rsid w:val="005D0A86"/>
    <w:rsid w:val="005D1792"/>
    <w:rsid w:val="005D1B4B"/>
    <w:rsid w:val="005D2C79"/>
    <w:rsid w:val="005D30E4"/>
    <w:rsid w:val="005D3FCC"/>
    <w:rsid w:val="005D5100"/>
    <w:rsid w:val="005D56C0"/>
    <w:rsid w:val="005D5EA0"/>
    <w:rsid w:val="005D7C1F"/>
    <w:rsid w:val="005E08CD"/>
    <w:rsid w:val="005E1B1E"/>
    <w:rsid w:val="005E22E3"/>
    <w:rsid w:val="005E2A0F"/>
    <w:rsid w:val="005E335C"/>
    <w:rsid w:val="005E3683"/>
    <w:rsid w:val="005E4914"/>
    <w:rsid w:val="005E4DAE"/>
    <w:rsid w:val="005E5D69"/>
    <w:rsid w:val="005F0200"/>
    <w:rsid w:val="005F0CDF"/>
    <w:rsid w:val="005F0D08"/>
    <w:rsid w:val="005F14B9"/>
    <w:rsid w:val="005F2BFB"/>
    <w:rsid w:val="005F44A8"/>
    <w:rsid w:val="005F54BC"/>
    <w:rsid w:val="005F6320"/>
    <w:rsid w:val="005F73B0"/>
    <w:rsid w:val="005F7EFC"/>
    <w:rsid w:val="00601A41"/>
    <w:rsid w:val="00601A97"/>
    <w:rsid w:val="006029C5"/>
    <w:rsid w:val="00603C88"/>
    <w:rsid w:val="00604B39"/>
    <w:rsid w:val="0060630F"/>
    <w:rsid w:val="00606E66"/>
    <w:rsid w:val="006108B6"/>
    <w:rsid w:val="00610F46"/>
    <w:rsid w:val="00612DD9"/>
    <w:rsid w:val="00612E04"/>
    <w:rsid w:val="00614590"/>
    <w:rsid w:val="00614823"/>
    <w:rsid w:val="00614FA9"/>
    <w:rsid w:val="00615A4B"/>
    <w:rsid w:val="00615BC5"/>
    <w:rsid w:val="00616795"/>
    <w:rsid w:val="00616971"/>
    <w:rsid w:val="00617ACE"/>
    <w:rsid w:val="006210A1"/>
    <w:rsid w:val="0062184B"/>
    <w:rsid w:val="00621BD1"/>
    <w:rsid w:val="006222ED"/>
    <w:rsid w:val="006225DE"/>
    <w:rsid w:val="0062337C"/>
    <w:rsid w:val="0062439E"/>
    <w:rsid w:val="00625CAA"/>
    <w:rsid w:val="006314B9"/>
    <w:rsid w:val="0063203B"/>
    <w:rsid w:val="00632141"/>
    <w:rsid w:val="006321AF"/>
    <w:rsid w:val="00632686"/>
    <w:rsid w:val="00632D4C"/>
    <w:rsid w:val="006347E0"/>
    <w:rsid w:val="0063489E"/>
    <w:rsid w:val="006348A3"/>
    <w:rsid w:val="00634F70"/>
    <w:rsid w:val="006354C3"/>
    <w:rsid w:val="006354E3"/>
    <w:rsid w:val="00635E17"/>
    <w:rsid w:val="00636B56"/>
    <w:rsid w:val="0063796D"/>
    <w:rsid w:val="00640BB3"/>
    <w:rsid w:val="0064104B"/>
    <w:rsid w:val="00641CB2"/>
    <w:rsid w:val="0064227E"/>
    <w:rsid w:val="00642E6C"/>
    <w:rsid w:val="00644DE7"/>
    <w:rsid w:val="00645BAA"/>
    <w:rsid w:val="0065159B"/>
    <w:rsid w:val="00651D87"/>
    <w:rsid w:val="00656BC2"/>
    <w:rsid w:val="00660AF6"/>
    <w:rsid w:val="00661EE5"/>
    <w:rsid w:val="006621FA"/>
    <w:rsid w:val="00662660"/>
    <w:rsid w:val="006636FD"/>
    <w:rsid w:val="00663A7C"/>
    <w:rsid w:val="00663F55"/>
    <w:rsid w:val="0066469B"/>
    <w:rsid w:val="00667C4D"/>
    <w:rsid w:val="006706D1"/>
    <w:rsid w:val="006715FE"/>
    <w:rsid w:val="00672A68"/>
    <w:rsid w:val="0067323A"/>
    <w:rsid w:val="00673D6D"/>
    <w:rsid w:val="0067472F"/>
    <w:rsid w:val="00674937"/>
    <w:rsid w:val="006749CF"/>
    <w:rsid w:val="00674B7C"/>
    <w:rsid w:val="00674E44"/>
    <w:rsid w:val="006756F9"/>
    <w:rsid w:val="00676427"/>
    <w:rsid w:val="0067795B"/>
    <w:rsid w:val="00677E6D"/>
    <w:rsid w:val="00681A0D"/>
    <w:rsid w:val="00681EB7"/>
    <w:rsid w:val="00682141"/>
    <w:rsid w:val="00682A38"/>
    <w:rsid w:val="00682D6B"/>
    <w:rsid w:val="00684C07"/>
    <w:rsid w:val="00684E02"/>
    <w:rsid w:val="00684E1D"/>
    <w:rsid w:val="00684F55"/>
    <w:rsid w:val="00685734"/>
    <w:rsid w:val="006861B2"/>
    <w:rsid w:val="006861FD"/>
    <w:rsid w:val="00686514"/>
    <w:rsid w:val="00686A6D"/>
    <w:rsid w:val="006872B7"/>
    <w:rsid w:val="006879A0"/>
    <w:rsid w:val="006907B2"/>
    <w:rsid w:val="00692F6F"/>
    <w:rsid w:val="0069414C"/>
    <w:rsid w:val="00694236"/>
    <w:rsid w:val="006A0BA4"/>
    <w:rsid w:val="006A1250"/>
    <w:rsid w:val="006A2C14"/>
    <w:rsid w:val="006A3B23"/>
    <w:rsid w:val="006A48DA"/>
    <w:rsid w:val="006A581D"/>
    <w:rsid w:val="006A5997"/>
    <w:rsid w:val="006A5E98"/>
    <w:rsid w:val="006B171C"/>
    <w:rsid w:val="006B1E57"/>
    <w:rsid w:val="006B238C"/>
    <w:rsid w:val="006B34D4"/>
    <w:rsid w:val="006B39A5"/>
    <w:rsid w:val="006B4344"/>
    <w:rsid w:val="006B685C"/>
    <w:rsid w:val="006B6B00"/>
    <w:rsid w:val="006B6C81"/>
    <w:rsid w:val="006B6D51"/>
    <w:rsid w:val="006B70AA"/>
    <w:rsid w:val="006C23FF"/>
    <w:rsid w:val="006C4070"/>
    <w:rsid w:val="006C4087"/>
    <w:rsid w:val="006C4A79"/>
    <w:rsid w:val="006C50A5"/>
    <w:rsid w:val="006C520B"/>
    <w:rsid w:val="006C5366"/>
    <w:rsid w:val="006C560A"/>
    <w:rsid w:val="006C5B18"/>
    <w:rsid w:val="006D1018"/>
    <w:rsid w:val="006D1459"/>
    <w:rsid w:val="006D1DD8"/>
    <w:rsid w:val="006D26D9"/>
    <w:rsid w:val="006D2CD3"/>
    <w:rsid w:val="006D36CF"/>
    <w:rsid w:val="006D41EB"/>
    <w:rsid w:val="006D53EB"/>
    <w:rsid w:val="006D5FED"/>
    <w:rsid w:val="006D652F"/>
    <w:rsid w:val="006D686F"/>
    <w:rsid w:val="006D70C4"/>
    <w:rsid w:val="006E4D08"/>
    <w:rsid w:val="006E5A32"/>
    <w:rsid w:val="006F1167"/>
    <w:rsid w:val="006F1C59"/>
    <w:rsid w:val="006F2BB8"/>
    <w:rsid w:val="006F36ED"/>
    <w:rsid w:val="006F3C0A"/>
    <w:rsid w:val="006F4C40"/>
    <w:rsid w:val="006F5547"/>
    <w:rsid w:val="006F5A21"/>
    <w:rsid w:val="006F5E99"/>
    <w:rsid w:val="006F65CE"/>
    <w:rsid w:val="006F68D9"/>
    <w:rsid w:val="006F7376"/>
    <w:rsid w:val="006F7E81"/>
    <w:rsid w:val="00700852"/>
    <w:rsid w:val="00700F5A"/>
    <w:rsid w:val="00703484"/>
    <w:rsid w:val="00703E5C"/>
    <w:rsid w:val="00705E0A"/>
    <w:rsid w:val="007060CF"/>
    <w:rsid w:val="007078DA"/>
    <w:rsid w:val="00707F83"/>
    <w:rsid w:val="00710431"/>
    <w:rsid w:val="0071111F"/>
    <w:rsid w:val="007114AE"/>
    <w:rsid w:val="007119FE"/>
    <w:rsid w:val="00713A13"/>
    <w:rsid w:val="00714791"/>
    <w:rsid w:val="007148F8"/>
    <w:rsid w:val="0071491C"/>
    <w:rsid w:val="00716F94"/>
    <w:rsid w:val="00717347"/>
    <w:rsid w:val="00720C5A"/>
    <w:rsid w:val="007210DE"/>
    <w:rsid w:val="00722268"/>
    <w:rsid w:val="00723248"/>
    <w:rsid w:val="0072417A"/>
    <w:rsid w:val="00725F76"/>
    <w:rsid w:val="0072709D"/>
    <w:rsid w:val="00727756"/>
    <w:rsid w:val="00730272"/>
    <w:rsid w:val="00730B4D"/>
    <w:rsid w:val="0073106A"/>
    <w:rsid w:val="00732F5E"/>
    <w:rsid w:val="007333B0"/>
    <w:rsid w:val="007335DC"/>
    <w:rsid w:val="00734D02"/>
    <w:rsid w:val="007351C1"/>
    <w:rsid w:val="00735600"/>
    <w:rsid w:val="007357B7"/>
    <w:rsid w:val="0073676E"/>
    <w:rsid w:val="0074026F"/>
    <w:rsid w:val="0074182B"/>
    <w:rsid w:val="00743E71"/>
    <w:rsid w:val="00745385"/>
    <w:rsid w:val="00745777"/>
    <w:rsid w:val="0074589D"/>
    <w:rsid w:val="00745FA8"/>
    <w:rsid w:val="0074634B"/>
    <w:rsid w:val="007471E3"/>
    <w:rsid w:val="007510AA"/>
    <w:rsid w:val="00751246"/>
    <w:rsid w:val="00752965"/>
    <w:rsid w:val="00753ED6"/>
    <w:rsid w:val="007544D0"/>
    <w:rsid w:val="00754CF2"/>
    <w:rsid w:val="007558E2"/>
    <w:rsid w:val="00755FDC"/>
    <w:rsid w:val="007576AA"/>
    <w:rsid w:val="00757F90"/>
    <w:rsid w:val="007601FB"/>
    <w:rsid w:val="007605AA"/>
    <w:rsid w:val="0076073B"/>
    <w:rsid w:val="00761B9D"/>
    <w:rsid w:val="00762723"/>
    <w:rsid w:val="00762BD6"/>
    <w:rsid w:val="00764F72"/>
    <w:rsid w:val="007655A0"/>
    <w:rsid w:val="00765E3D"/>
    <w:rsid w:val="0076798B"/>
    <w:rsid w:val="00767D11"/>
    <w:rsid w:val="00767D97"/>
    <w:rsid w:val="007717C0"/>
    <w:rsid w:val="007725FE"/>
    <w:rsid w:val="0077421B"/>
    <w:rsid w:val="00774BE3"/>
    <w:rsid w:val="00776039"/>
    <w:rsid w:val="007765D8"/>
    <w:rsid w:val="007773B8"/>
    <w:rsid w:val="007776FF"/>
    <w:rsid w:val="0077788D"/>
    <w:rsid w:val="0078074F"/>
    <w:rsid w:val="00781E9D"/>
    <w:rsid w:val="007820C2"/>
    <w:rsid w:val="007843D2"/>
    <w:rsid w:val="007848AB"/>
    <w:rsid w:val="00785240"/>
    <w:rsid w:val="00785DF1"/>
    <w:rsid w:val="00786469"/>
    <w:rsid w:val="00786CE4"/>
    <w:rsid w:val="00787D65"/>
    <w:rsid w:val="00790FC9"/>
    <w:rsid w:val="00791FAA"/>
    <w:rsid w:val="00793469"/>
    <w:rsid w:val="007938B6"/>
    <w:rsid w:val="00794B2B"/>
    <w:rsid w:val="0079788F"/>
    <w:rsid w:val="007A27E9"/>
    <w:rsid w:val="007A2B63"/>
    <w:rsid w:val="007A3081"/>
    <w:rsid w:val="007A4547"/>
    <w:rsid w:val="007A6893"/>
    <w:rsid w:val="007A6913"/>
    <w:rsid w:val="007A7A1F"/>
    <w:rsid w:val="007A7AD3"/>
    <w:rsid w:val="007B2249"/>
    <w:rsid w:val="007B23D8"/>
    <w:rsid w:val="007B2F0D"/>
    <w:rsid w:val="007B318C"/>
    <w:rsid w:val="007B6C27"/>
    <w:rsid w:val="007B77E3"/>
    <w:rsid w:val="007B7B37"/>
    <w:rsid w:val="007C20A0"/>
    <w:rsid w:val="007C2936"/>
    <w:rsid w:val="007C44AD"/>
    <w:rsid w:val="007D08B7"/>
    <w:rsid w:val="007D1472"/>
    <w:rsid w:val="007D1A08"/>
    <w:rsid w:val="007D2CC6"/>
    <w:rsid w:val="007D33FD"/>
    <w:rsid w:val="007D3D88"/>
    <w:rsid w:val="007D465E"/>
    <w:rsid w:val="007D54F2"/>
    <w:rsid w:val="007D55A9"/>
    <w:rsid w:val="007D57BB"/>
    <w:rsid w:val="007E028A"/>
    <w:rsid w:val="007E045A"/>
    <w:rsid w:val="007E1D21"/>
    <w:rsid w:val="007E332C"/>
    <w:rsid w:val="007E4547"/>
    <w:rsid w:val="007E49CB"/>
    <w:rsid w:val="007E4AF5"/>
    <w:rsid w:val="007E4D3A"/>
    <w:rsid w:val="007E4EB1"/>
    <w:rsid w:val="007E559D"/>
    <w:rsid w:val="007E6F7D"/>
    <w:rsid w:val="007E78C4"/>
    <w:rsid w:val="007E7963"/>
    <w:rsid w:val="007F0F82"/>
    <w:rsid w:val="007F169E"/>
    <w:rsid w:val="007F227B"/>
    <w:rsid w:val="007F23D7"/>
    <w:rsid w:val="007F35D9"/>
    <w:rsid w:val="007F367B"/>
    <w:rsid w:val="007F3F12"/>
    <w:rsid w:val="007F4788"/>
    <w:rsid w:val="007F4A1B"/>
    <w:rsid w:val="007F4FF3"/>
    <w:rsid w:val="007F6076"/>
    <w:rsid w:val="007F609D"/>
    <w:rsid w:val="007F61E4"/>
    <w:rsid w:val="007F639E"/>
    <w:rsid w:val="007F6FCA"/>
    <w:rsid w:val="008006B9"/>
    <w:rsid w:val="00801124"/>
    <w:rsid w:val="00803A3E"/>
    <w:rsid w:val="008043FA"/>
    <w:rsid w:val="00804F82"/>
    <w:rsid w:val="0080545F"/>
    <w:rsid w:val="00806DA5"/>
    <w:rsid w:val="008120F5"/>
    <w:rsid w:val="0081250B"/>
    <w:rsid w:val="008137FF"/>
    <w:rsid w:val="00814864"/>
    <w:rsid w:val="008152F1"/>
    <w:rsid w:val="008166A8"/>
    <w:rsid w:val="00820836"/>
    <w:rsid w:val="00822713"/>
    <w:rsid w:val="00822BD8"/>
    <w:rsid w:val="0082406F"/>
    <w:rsid w:val="008246D2"/>
    <w:rsid w:val="00824A88"/>
    <w:rsid w:val="00824BB2"/>
    <w:rsid w:val="008252EB"/>
    <w:rsid w:val="0082562B"/>
    <w:rsid w:val="00826403"/>
    <w:rsid w:val="008268CA"/>
    <w:rsid w:val="0082721E"/>
    <w:rsid w:val="00827BC9"/>
    <w:rsid w:val="00827CD9"/>
    <w:rsid w:val="0083139A"/>
    <w:rsid w:val="008325A1"/>
    <w:rsid w:val="00832899"/>
    <w:rsid w:val="008329B7"/>
    <w:rsid w:val="00832D24"/>
    <w:rsid w:val="0083360F"/>
    <w:rsid w:val="00833EE7"/>
    <w:rsid w:val="00834EE2"/>
    <w:rsid w:val="00835538"/>
    <w:rsid w:val="00835B8A"/>
    <w:rsid w:val="0083698A"/>
    <w:rsid w:val="008372D2"/>
    <w:rsid w:val="00837ADF"/>
    <w:rsid w:val="00840EA9"/>
    <w:rsid w:val="00840ED1"/>
    <w:rsid w:val="00841DF7"/>
    <w:rsid w:val="008426F1"/>
    <w:rsid w:val="008433FC"/>
    <w:rsid w:val="00843CBD"/>
    <w:rsid w:val="00844054"/>
    <w:rsid w:val="0084422E"/>
    <w:rsid w:val="0084497E"/>
    <w:rsid w:val="00844ACF"/>
    <w:rsid w:val="008457F2"/>
    <w:rsid w:val="00846484"/>
    <w:rsid w:val="008469ED"/>
    <w:rsid w:val="00847229"/>
    <w:rsid w:val="0084790A"/>
    <w:rsid w:val="0085210A"/>
    <w:rsid w:val="0085222B"/>
    <w:rsid w:val="008529B0"/>
    <w:rsid w:val="00853872"/>
    <w:rsid w:val="00853AFC"/>
    <w:rsid w:val="008557AE"/>
    <w:rsid w:val="0085620F"/>
    <w:rsid w:val="0085660C"/>
    <w:rsid w:val="008618C1"/>
    <w:rsid w:val="00861968"/>
    <w:rsid w:val="00862009"/>
    <w:rsid w:val="00862C12"/>
    <w:rsid w:val="008632F9"/>
    <w:rsid w:val="0086331A"/>
    <w:rsid w:val="00863E76"/>
    <w:rsid w:val="008661F5"/>
    <w:rsid w:val="008673FA"/>
    <w:rsid w:val="00867983"/>
    <w:rsid w:val="00870887"/>
    <w:rsid w:val="00872669"/>
    <w:rsid w:val="008742FD"/>
    <w:rsid w:val="00875183"/>
    <w:rsid w:val="008764EC"/>
    <w:rsid w:val="00877151"/>
    <w:rsid w:val="00880E5E"/>
    <w:rsid w:val="0088371E"/>
    <w:rsid w:val="00883D25"/>
    <w:rsid w:val="008845F7"/>
    <w:rsid w:val="008868AC"/>
    <w:rsid w:val="00886C42"/>
    <w:rsid w:val="00887B25"/>
    <w:rsid w:val="00887BC5"/>
    <w:rsid w:val="0089093F"/>
    <w:rsid w:val="008919BF"/>
    <w:rsid w:val="008923CC"/>
    <w:rsid w:val="00892AFE"/>
    <w:rsid w:val="00893AAF"/>
    <w:rsid w:val="00893BC3"/>
    <w:rsid w:val="00893EE0"/>
    <w:rsid w:val="0089449C"/>
    <w:rsid w:val="00894853"/>
    <w:rsid w:val="008966AF"/>
    <w:rsid w:val="00897939"/>
    <w:rsid w:val="00897FC9"/>
    <w:rsid w:val="008A03AE"/>
    <w:rsid w:val="008A0BE3"/>
    <w:rsid w:val="008A17D2"/>
    <w:rsid w:val="008A1F1E"/>
    <w:rsid w:val="008A2CB4"/>
    <w:rsid w:val="008A31F6"/>
    <w:rsid w:val="008A39D7"/>
    <w:rsid w:val="008A4BEC"/>
    <w:rsid w:val="008A4E58"/>
    <w:rsid w:val="008A50DA"/>
    <w:rsid w:val="008A553F"/>
    <w:rsid w:val="008A600E"/>
    <w:rsid w:val="008A6141"/>
    <w:rsid w:val="008A6327"/>
    <w:rsid w:val="008A6F74"/>
    <w:rsid w:val="008B0CE0"/>
    <w:rsid w:val="008B1073"/>
    <w:rsid w:val="008B312F"/>
    <w:rsid w:val="008B313D"/>
    <w:rsid w:val="008B41A3"/>
    <w:rsid w:val="008B51A9"/>
    <w:rsid w:val="008B6783"/>
    <w:rsid w:val="008B717F"/>
    <w:rsid w:val="008C220C"/>
    <w:rsid w:val="008C2C7E"/>
    <w:rsid w:val="008C2CC4"/>
    <w:rsid w:val="008C2F37"/>
    <w:rsid w:val="008C3B14"/>
    <w:rsid w:val="008C3E4D"/>
    <w:rsid w:val="008C4318"/>
    <w:rsid w:val="008C4DE2"/>
    <w:rsid w:val="008C501A"/>
    <w:rsid w:val="008C6035"/>
    <w:rsid w:val="008C619E"/>
    <w:rsid w:val="008C6898"/>
    <w:rsid w:val="008C6C5A"/>
    <w:rsid w:val="008D010E"/>
    <w:rsid w:val="008D1B81"/>
    <w:rsid w:val="008D1C11"/>
    <w:rsid w:val="008D1F9D"/>
    <w:rsid w:val="008D316A"/>
    <w:rsid w:val="008D44B5"/>
    <w:rsid w:val="008D4FF3"/>
    <w:rsid w:val="008D55BE"/>
    <w:rsid w:val="008D602A"/>
    <w:rsid w:val="008E1ED9"/>
    <w:rsid w:val="008E219C"/>
    <w:rsid w:val="008E3D7D"/>
    <w:rsid w:val="008E58C4"/>
    <w:rsid w:val="008E5B07"/>
    <w:rsid w:val="008F0616"/>
    <w:rsid w:val="008F2716"/>
    <w:rsid w:val="008F2C5B"/>
    <w:rsid w:val="008F362D"/>
    <w:rsid w:val="008F3E76"/>
    <w:rsid w:val="008F3EF1"/>
    <w:rsid w:val="008F4896"/>
    <w:rsid w:val="008F50B2"/>
    <w:rsid w:val="008F6BF7"/>
    <w:rsid w:val="00900E7C"/>
    <w:rsid w:val="00901B02"/>
    <w:rsid w:val="00902D67"/>
    <w:rsid w:val="0090371B"/>
    <w:rsid w:val="00904125"/>
    <w:rsid w:val="00910829"/>
    <w:rsid w:val="00911053"/>
    <w:rsid w:val="009127E6"/>
    <w:rsid w:val="0091344F"/>
    <w:rsid w:val="0091379A"/>
    <w:rsid w:val="00913FF1"/>
    <w:rsid w:val="009145A7"/>
    <w:rsid w:val="00917A2D"/>
    <w:rsid w:val="00917B97"/>
    <w:rsid w:val="00917F99"/>
    <w:rsid w:val="0092098A"/>
    <w:rsid w:val="00922BD4"/>
    <w:rsid w:val="009245FD"/>
    <w:rsid w:val="009246DD"/>
    <w:rsid w:val="009251F5"/>
    <w:rsid w:val="00925A33"/>
    <w:rsid w:val="00925F94"/>
    <w:rsid w:val="009266D3"/>
    <w:rsid w:val="009275B7"/>
    <w:rsid w:val="00927B34"/>
    <w:rsid w:val="00930391"/>
    <w:rsid w:val="009327F8"/>
    <w:rsid w:val="00932E99"/>
    <w:rsid w:val="00933501"/>
    <w:rsid w:val="00933B4D"/>
    <w:rsid w:val="009340BB"/>
    <w:rsid w:val="0093410D"/>
    <w:rsid w:val="00934CD2"/>
    <w:rsid w:val="00935415"/>
    <w:rsid w:val="00936627"/>
    <w:rsid w:val="00937FC7"/>
    <w:rsid w:val="009408FD"/>
    <w:rsid w:val="0094093F"/>
    <w:rsid w:val="0094118A"/>
    <w:rsid w:val="009419D0"/>
    <w:rsid w:val="00941EB6"/>
    <w:rsid w:val="0094412E"/>
    <w:rsid w:val="0094502D"/>
    <w:rsid w:val="00945CF6"/>
    <w:rsid w:val="00946B3A"/>
    <w:rsid w:val="009475F7"/>
    <w:rsid w:val="009539AC"/>
    <w:rsid w:val="00953F62"/>
    <w:rsid w:val="0095402F"/>
    <w:rsid w:val="009541AB"/>
    <w:rsid w:val="00954462"/>
    <w:rsid w:val="00954873"/>
    <w:rsid w:val="00955182"/>
    <w:rsid w:val="00955941"/>
    <w:rsid w:val="00956B69"/>
    <w:rsid w:val="009576F2"/>
    <w:rsid w:val="00957AD7"/>
    <w:rsid w:val="00957E8B"/>
    <w:rsid w:val="00960001"/>
    <w:rsid w:val="0096090F"/>
    <w:rsid w:val="00961B14"/>
    <w:rsid w:val="00962130"/>
    <w:rsid w:val="00962396"/>
    <w:rsid w:val="00963B05"/>
    <w:rsid w:val="0097085D"/>
    <w:rsid w:val="00970931"/>
    <w:rsid w:val="00970CBE"/>
    <w:rsid w:val="00971941"/>
    <w:rsid w:val="009725F7"/>
    <w:rsid w:val="00972B93"/>
    <w:rsid w:val="0097343F"/>
    <w:rsid w:val="00973B43"/>
    <w:rsid w:val="009743E1"/>
    <w:rsid w:val="00975D01"/>
    <w:rsid w:val="009775D7"/>
    <w:rsid w:val="009778E3"/>
    <w:rsid w:val="009800D1"/>
    <w:rsid w:val="0098027E"/>
    <w:rsid w:val="00981E48"/>
    <w:rsid w:val="009821D2"/>
    <w:rsid w:val="00984E54"/>
    <w:rsid w:val="009850FE"/>
    <w:rsid w:val="00985945"/>
    <w:rsid w:val="009869A7"/>
    <w:rsid w:val="009870A2"/>
    <w:rsid w:val="00987AB3"/>
    <w:rsid w:val="0099047C"/>
    <w:rsid w:val="00990AFC"/>
    <w:rsid w:val="00990E36"/>
    <w:rsid w:val="00992FB5"/>
    <w:rsid w:val="00994AA8"/>
    <w:rsid w:val="00994E5E"/>
    <w:rsid w:val="00995036"/>
    <w:rsid w:val="0099529C"/>
    <w:rsid w:val="00996A52"/>
    <w:rsid w:val="009972ED"/>
    <w:rsid w:val="00997775"/>
    <w:rsid w:val="00997CAA"/>
    <w:rsid w:val="009A1808"/>
    <w:rsid w:val="009A24A1"/>
    <w:rsid w:val="009A25F8"/>
    <w:rsid w:val="009A291A"/>
    <w:rsid w:val="009A4ACB"/>
    <w:rsid w:val="009A4EBE"/>
    <w:rsid w:val="009A5B54"/>
    <w:rsid w:val="009A685A"/>
    <w:rsid w:val="009A7A50"/>
    <w:rsid w:val="009B02AB"/>
    <w:rsid w:val="009B0EA6"/>
    <w:rsid w:val="009B1D67"/>
    <w:rsid w:val="009B2CCD"/>
    <w:rsid w:val="009B6124"/>
    <w:rsid w:val="009B7561"/>
    <w:rsid w:val="009B799C"/>
    <w:rsid w:val="009C0141"/>
    <w:rsid w:val="009C0150"/>
    <w:rsid w:val="009C0A9F"/>
    <w:rsid w:val="009C16B2"/>
    <w:rsid w:val="009C20E8"/>
    <w:rsid w:val="009C3337"/>
    <w:rsid w:val="009C392F"/>
    <w:rsid w:val="009C4A74"/>
    <w:rsid w:val="009C4CF1"/>
    <w:rsid w:val="009C54CC"/>
    <w:rsid w:val="009C5736"/>
    <w:rsid w:val="009C5742"/>
    <w:rsid w:val="009C6B50"/>
    <w:rsid w:val="009D078F"/>
    <w:rsid w:val="009D165F"/>
    <w:rsid w:val="009D3332"/>
    <w:rsid w:val="009D3ADC"/>
    <w:rsid w:val="009D40F2"/>
    <w:rsid w:val="009D4348"/>
    <w:rsid w:val="009D4612"/>
    <w:rsid w:val="009D49E6"/>
    <w:rsid w:val="009D5544"/>
    <w:rsid w:val="009D5B31"/>
    <w:rsid w:val="009D62E6"/>
    <w:rsid w:val="009D64B9"/>
    <w:rsid w:val="009D71CA"/>
    <w:rsid w:val="009E0A9B"/>
    <w:rsid w:val="009E0EE5"/>
    <w:rsid w:val="009E1934"/>
    <w:rsid w:val="009E1973"/>
    <w:rsid w:val="009E1FD5"/>
    <w:rsid w:val="009E34DC"/>
    <w:rsid w:val="009E35D8"/>
    <w:rsid w:val="009E3C21"/>
    <w:rsid w:val="009E46A5"/>
    <w:rsid w:val="009E496B"/>
    <w:rsid w:val="009E4AD1"/>
    <w:rsid w:val="009E4BE9"/>
    <w:rsid w:val="009E501C"/>
    <w:rsid w:val="009E5321"/>
    <w:rsid w:val="009E6093"/>
    <w:rsid w:val="009E60DC"/>
    <w:rsid w:val="009E71A0"/>
    <w:rsid w:val="009E776C"/>
    <w:rsid w:val="009E7772"/>
    <w:rsid w:val="009E7D36"/>
    <w:rsid w:val="009E7FA7"/>
    <w:rsid w:val="009F0443"/>
    <w:rsid w:val="009F0D13"/>
    <w:rsid w:val="009F1586"/>
    <w:rsid w:val="009F30E9"/>
    <w:rsid w:val="009F3820"/>
    <w:rsid w:val="009F5094"/>
    <w:rsid w:val="009F5601"/>
    <w:rsid w:val="009F6238"/>
    <w:rsid w:val="009F63CD"/>
    <w:rsid w:val="009F6BF3"/>
    <w:rsid w:val="00A01114"/>
    <w:rsid w:val="00A03047"/>
    <w:rsid w:val="00A0384D"/>
    <w:rsid w:val="00A03C5D"/>
    <w:rsid w:val="00A049D9"/>
    <w:rsid w:val="00A05D60"/>
    <w:rsid w:val="00A060A6"/>
    <w:rsid w:val="00A06101"/>
    <w:rsid w:val="00A06B6A"/>
    <w:rsid w:val="00A06D89"/>
    <w:rsid w:val="00A070D1"/>
    <w:rsid w:val="00A0793E"/>
    <w:rsid w:val="00A1285C"/>
    <w:rsid w:val="00A13EE7"/>
    <w:rsid w:val="00A14625"/>
    <w:rsid w:val="00A15323"/>
    <w:rsid w:val="00A153DC"/>
    <w:rsid w:val="00A17569"/>
    <w:rsid w:val="00A20462"/>
    <w:rsid w:val="00A20720"/>
    <w:rsid w:val="00A22C3E"/>
    <w:rsid w:val="00A26148"/>
    <w:rsid w:val="00A26580"/>
    <w:rsid w:val="00A26FDE"/>
    <w:rsid w:val="00A2703C"/>
    <w:rsid w:val="00A30789"/>
    <w:rsid w:val="00A30B58"/>
    <w:rsid w:val="00A31142"/>
    <w:rsid w:val="00A3193E"/>
    <w:rsid w:val="00A31B53"/>
    <w:rsid w:val="00A326EB"/>
    <w:rsid w:val="00A3324A"/>
    <w:rsid w:val="00A33FA3"/>
    <w:rsid w:val="00A3677E"/>
    <w:rsid w:val="00A37652"/>
    <w:rsid w:val="00A3793A"/>
    <w:rsid w:val="00A411AE"/>
    <w:rsid w:val="00A41A6C"/>
    <w:rsid w:val="00A42011"/>
    <w:rsid w:val="00A42D8A"/>
    <w:rsid w:val="00A443EB"/>
    <w:rsid w:val="00A4488F"/>
    <w:rsid w:val="00A44CB6"/>
    <w:rsid w:val="00A45C0E"/>
    <w:rsid w:val="00A4609F"/>
    <w:rsid w:val="00A4750F"/>
    <w:rsid w:val="00A5014A"/>
    <w:rsid w:val="00A5025B"/>
    <w:rsid w:val="00A503C6"/>
    <w:rsid w:val="00A53C4B"/>
    <w:rsid w:val="00A54054"/>
    <w:rsid w:val="00A54670"/>
    <w:rsid w:val="00A54A12"/>
    <w:rsid w:val="00A54F9E"/>
    <w:rsid w:val="00A5574C"/>
    <w:rsid w:val="00A55832"/>
    <w:rsid w:val="00A55835"/>
    <w:rsid w:val="00A55A62"/>
    <w:rsid w:val="00A55C16"/>
    <w:rsid w:val="00A563C9"/>
    <w:rsid w:val="00A5693B"/>
    <w:rsid w:val="00A611E0"/>
    <w:rsid w:val="00A6125B"/>
    <w:rsid w:val="00A613F8"/>
    <w:rsid w:val="00A619B4"/>
    <w:rsid w:val="00A628D5"/>
    <w:rsid w:val="00A62FB9"/>
    <w:rsid w:val="00A6325E"/>
    <w:rsid w:val="00A63927"/>
    <w:rsid w:val="00A64456"/>
    <w:rsid w:val="00A6514C"/>
    <w:rsid w:val="00A65979"/>
    <w:rsid w:val="00A66C20"/>
    <w:rsid w:val="00A6704C"/>
    <w:rsid w:val="00A67270"/>
    <w:rsid w:val="00A73DE0"/>
    <w:rsid w:val="00A744E9"/>
    <w:rsid w:val="00A745B1"/>
    <w:rsid w:val="00A74721"/>
    <w:rsid w:val="00A74A6A"/>
    <w:rsid w:val="00A74D92"/>
    <w:rsid w:val="00A7636E"/>
    <w:rsid w:val="00A77229"/>
    <w:rsid w:val="00A77C27"/>
    <w:rsid w:val="00A77E6B"/>
    <w:rsid w:val="00A8009D"/>
    <w:rsid w:val="00A825F5"/>
    <w:rsid w:val="00A83B8B"/>
    <w:rsid w:val="00A84784"/>
    <w:rsid w:val="00A84E25"/>
    <w:rsid w:val="00A84EEF"/>
    <w:rsid w:val="00A85DF2"/>
    <w:rsid w:val="00A86797"/>
    <w:rsid w:val="00A86978"/>
    <w:rsid w:val="00A87724"/>
    <w:rsid w:val="00A87868"/>
    <w:rsid w:val="00A9017B"/>
    <w:rsid w:val="00A9337C"/>
    <w:rsid w:val="00A956BF"/>
    <w:rsid w:val="00A962EA"/>
    <w:rsid w:val="00A96523"/>
    <w:rsid w:val="00A965E4"/>
    <w:rsid w:val="00A97EFE"/>
    <w:rsid w:val="00AA08D9"/>
    <w:rsid w:val="00AA0A84"/>
    <w:rsid w:val="00AA0C68"/>
    <w:rsid w:val="00AA0E2D"/>
    <w:rsid w:val="00AA26FE"/>
    <w:rsid w:val="00AA3EEF"/>
    <w:rsid w:val="00AA4C21"/>
    <w:rsid w:val="00AA62A1"/>
    <w:rsid w:val="00AA64B9"/>
    <w:rsid w:val="00AA6516"/>
    <w:rsid w:val="00AA77D7"/>
    <w:rsid w:val="00AB174C"/>
    <w:rsid w:val="00AB2366"/>
    <w:rsid w:val="00AB5C36"/>
    <w:rsid w:val="00AB606C"/>
    <w:rsid w:val="00AB6188"/>
    <w:rsid w:val="00AB6692"/>
    <w:rsid w:val="00AC14DC"/>
    <w:rsid w:val="00AC206E"/>
    <w:rsid w:val="00AC3D12"/>
    <w:rsid w:val="00AC5A59"/>
    <w:rsid w:val="00AC5D8E"/>
    <w:rsid w:val="00AC724D"/>
    <w:rsid w:val="00AC79F8"/>
    <w:rsid w:val="00AD1077"/>
    <w:rsid w:val="00AD242E"/>
    <w:rsid w:val="00AD27BC"/>
    <w:rsid w:val="00AD2E1C"/>
    <w:rsid w:val="00AD33DC"/>
    <w:rsid w:val="00AD383B"/>
    <w:rsid w:val="00AD59A4"/>
    <w:rsid w:val="00AD5ACA"/>
    <w:rsid w:val="00AD5C50"/>
    <w:rsid w:val="00AD5EAB"/>
    <w:rsid w:val="00AD6473"/>
    <w:rsid w:val="00AD66F5"/>
    <w:rsid w:val="00AD6BA5"/>
    <w:rsid w:val="00AD7027"/>
    <w:rsid w:val="00AD713B"/>
    <w:rsid w:val="00AD7DAD"/>
    <w:rsid w:val="00AE0635"/>
    <w:rsid w:val="00AE0985"/>
    <w:rsid w:val="00AE166E"/>
    <w:rsid w:val="00AE3D27"/>
    <w:rsid w:val="00AE5B7C"/>
    <w:rsid w:val="00AE5FC1"/>
    <w:rsid w:val="00AE6C01"/>
    <w:rsid w:val="00AE6D0B"/>
    <w:rsid w:val="00AE6E33"/>
    <w:rsid w:val="00AF1732"/>
    <w:rsid w:val="00AF324D"/>
    <w:rsid w:val="00AF34C2"/>
    <w:rsid w:val="00AF3EBE"/>
    <w:rsid w:val="00AF4F88"/>
    <w:rsid w:val="00AF5151"/>
    <w:rsid w:val="00AF537C"/>
    <w:rsid w:val="00AF5480"/>
    <w:rsid w:val="00B00614"/>
    <w:rsid w:val="00B021FA"/>
    <w:rsid w:val="00B02657"/>
    <w:rsid w:val="00B02D8B"/>
    <w:rsid w:val="00B036D4"/>
    <w:rsid w:val="00B03851"/>
    <w:rsid w:val="00B03CC8"/>
    <w:rsid w:val="00B05B37"/>
    <w:rsid w:val="00B066B2"/>
    <w:rsid w:val="00B07415"/>
    <w:rsid w:val="00B07E9D"/>
    <w:rsid w:val="00B10A58"/>
    <w:rsid w:val="00B1145C"/>
    <w:rsid w:val="00B11F31"/>
    <w:rsid w:val="00B120C4"/>
    <w:rsid w:val="00B13170"/>
    <w:rsid w:val="00B134F5"/>
    <w:rsid w:val="00B1370C"/>
    <w:rsid w:val="00B150DF"/>
    <w:rsid w:val="00B166B6"/>
    <w:rsid w:val="00B168E9"/>
    <w:rsid w:val="00B16DAE"/>
    <w:rsid w:val="00B17013"/>
    <w:rsid w:val="00B206B4"/>
    <w:rsid w:val="00B207ED"/>
    <w:rsid w:val="00B20C20"/>
    <w:rsid w:val="00B20C67"/>
    <w:rsid w:val="00B21227"/>
    <w:rsid w:val="00B226C4"/>
    <w:rsid w:val="00B2274C"/>
    <w:rsid w:val="00B23666"/>
    <w:rsid w:val="00B2475D"/>
    <w:rsid w:val="00B24B8C"/>
    <w:rsid w:val="00B24B9B"/>
    <w:rsid w:val="00B25672"/>
    <w:rsid w:val="00B25BF1"/>
    <w:rsid w:val="00B272EB"/>
    <w:rsid w:val="00B274AF"/>
    <w:rsid w:val="00B27CCC"/>
    <w:rsid w:val="00B27E4A"/>
    <w:rsid w:val="00B30922"/>
    <w:rsid w:val="00B31A31"/>
    <w:rsid w:val="00B31B01"/>
    <w:rsid w:val="00B33326"/>
    <w:rsid w:val="00B33486"/>
    <w:rsid w:val="00B33496"/>
    <w:rsid w:val="00B33881"/>
    <w:rsid w:val="00B35232"/>
    <w:rsid w:val="00B3717D"/>
    <w:rsid w:val="00B4054A"/>
    <w:rsid w:val="00B407D0"/>
    <w:rsid w:val="00B4097B"/>
    <w:rsid w:val="00B40A05"/>
    <w:rsid w:val="00B42130"/>
    <w:rsid w:val="00B431F3"/>
    <w:rsid w:val="00B43C46"/>
    <w:rsid w:val="00B4480E"/>
    <w:rsid w:val="00B46836"/>
    <w:rsid w:val="00B51F60"/>
    <w:rsid w:val="00B5248D"/>
    <w:rsid w:val="00B53235"/>
    <w:rsid w:val="00B53309"/>
    <w:rsid w:val="00B53FB2"/>
    <w:rsid w:val="00B5496F"/>
    <w:rsid w:val="00B5536A"/>
    <w:rsid w:val="00B55785"/>
    <w:rsid w:val="00B5673C"/>
    <w:rsid w:val="00B56A17"/>
    <w:rsid w:val="00B56B11"/>
    <w:rsid w:val="00B6008D"/>
    <w:rsid w:val="00B605BB"/>
    <w:rsid w:val="00B60E50"/>
    <w:rsid w:val="00B6355D"/>
    <w:rsid w:val="00B63930"/>
    <w:rsid w:val="00B639DA"/>
    <w:rsid w:val="00B63BA7"/>
    <w:rsid w:val="00B64B66"/>
    <w:rsid w:val="00B65744"/>
    <w:rsid w:val="00B66C3D"/>
    <w:rsid w:val="00B702D1"/>
    <w:rsid w:val="00B7059B"/>
    <w:rsid w:val="00B720EB"/>
    <w:rsid w:val="00B73DC6"/>
    <w:rsid w:val="00B74048"/>
    <w:rsid w:val="00B745EA"/>
    <w:rsid w:val="00B74A18"/>
    <w:rsid w:val="00B762C3"/>
    <w:rsid w:val="00B815DD"/>
    <w:rsid w:val="00B81D68"/>
    <w:rsid w:val="00B81D7F"/>
    <w:rsid w:val="00B82396"/>
    <w:rsid w:val="00B82A0F"/>
    <w:rsid w:val="00B832C6"/>
    <w:rsid w:val="00B83B25"/>
    <w:rsid w:val="00B86AF2"/>
    <w:rsid w:val="00B86DF3"/>
    <w:rsid w:val="00B87F0C"/>
    <w:rsid w:val="00B90BE7"/>
    <w:rsid w:val="00B91D68"/>
    <w:rsid w:val="00B92168"/>
    <w:rsid w:val="00B92823"/>
    <w:rsid w:val="00B937C4"/>
    <w:rsid w:val="00B93978"/>
    <w:rsid w:val="00B969E6"/>
    <w:rsid w:val="00B96A83"/>
    <w:rsid w:val="00B96F69"/>
    <w:rsid w:val="00B9714D"/>
    <w:rsid w:val="00B97B54"/>
    <w:rsid w:val="00B97D49"/>
    <w:rsid w:val="00BA121A"/>
    <w:rsid w:val="00BA44DE"/>
    <w:rsid w:val="00BA5B37"/>
    <w:rsid w:val="00BA6559"/>
    <w:rsid w:val="00BB08AC"/>
    <w:rsid w:val="00BB282A"/>
    <w:rsid w:val="00BB2A3B"/>
    <w:rsid w:val="00BB5B65"/>
    <w:rsid w:val="00BB76DE"/>
    <w:rsid w:val="00BC0352"/>
    <w:rsid w:val="00BC04DF"/>
    <w:rsid w:val="00BC0649"/>
    <w:rsid w:val="00BC0B60"/>
    <w:rsid w:val="00BC17B4"/>
    <w:rsid w:val="00BC262C"/>
    <w:rsid w:val="00BC2D2D"/>
    <w:rsid w:val="00BC2D74"/>
    <w:rsid w:val="00BC39F4"/>
    <w:rsid w:val="00BC56AC"/>
    <w:rsid w:val="00BC5F4B"/>
    <w:rsid w:val="00BC6E77"/>
    <w:rsid w:val="00BC77E0"/>
    <w:rsid w:val="00BD0568"/>
    <w:rsid w:val="00BD1611"/>
    <w:rsid w:val="00BD4503"/>
    <w:rsid w:val="00BD4D29"/>
    <w:rsid w:val="00BD51A5"/>
    <w:rsid w:val="00BD618F"/>
    <w:rsid w:val="00BD65CA"/>
    <w:rsid w:val="00BD6EE6"/>
    <w:rsid w:val="00BD7D87"/>
    <w:rsid w:val="00BE13C6"/>
    <w:rsid w:val="00BE4508"/>
    <w:rsid w:val="00BE4895"/>
    <w:rsid w:val="00BE6481"/>
    <w:rsid w:val="00BE66E9"/>
    <w:rsid w:val="00BE741D"/>
    <w:rsid w:val="00BE7D74"/>
    <w:rsid w:val="00BF07FC"/>
    <w:rsid w:val="00BF39D4"/>
    <w:rsid w:val="00BF4E00"/>
    <w:rsid w:val="00BF5A33"/>
    <w:rsid w:val="00C023DC"/>
    <w:rsid w:val="00C02F9E"/>
    <w:rsid w:val="00C03530"/>
    <w:rsid w:val="00C03ABE"/>
    <w:rsid w:val="00C048C5"/>
    <w:rsid w:val="00C05D82"/>
    <w:rsid w:val="00C05EAF"/>
    <w:rsid w:val="00C106B7"/>
    <w:rsid w:val="00C11480"/>
    <w:rsid w:val="00C114AB"/>
    <w:rsid w:val="00C11F0A"/>
    <w:rsid w:val="00C129DD"/>
    <w:rsid w:val="00C12BA6"/>
    <w:rsid w:val="00C13456"/>
    <w:rsid w:val="00C1431F"/>
    <w:rsid w:val="00C15525"/>
    <w:rsid w:val="00C15709"/>
    <w:rsid w:val="00C17042"/>
    <w:rsid w:val="00C20160"/>
    <w:rsid w:val="00C20214"/>
    <w:rsid w:val="00C2067E"/>
    <w:rsid w:val="00C2077C"/>
    <w:rsid w:val="00C20DDF"/>
    <w:rsid w:val="00C20EBA"/>
    <w:rsid w:val="00C22499"/>
    <w:rsid w:val="00C230F2"/>
    <w:rsid w:val="00C23403"/>
    <w:rsid w:val="00C23731"/>
    <w:rsid w:val="00C25438"/>
    <w:rsid w:val="00C2602F"/>
    <w:rsid w:val="00C277D8"/>
    <w:rsid w:val="00C30421"/>
    <w:rsid w:val="00C31DB5"/>
    <w:rsid w:val="00C31F84"/>
    <w:rsid w:val="00C33330"/>
    <w:rsid w:val="00C334AE"/>
    <w:rsid w:val="00C334B8"/>
    <w:rsid w:val="00C336E9"/>
    <w:rsid w:val="00C3411F"/>
    <w:rsid w:val="00C34505"/>
    <w:rsid w:val="00C35BA5"/>
    <w:rsid w:val="00C40E81"/>
    <w:rsid w:val="00C40F8F"/>
    <w:rsid w:val="00C41015"/>
    <w:rsid w:val="00C4113D"/>
    <w:rsid w:val="00C4198B"/>
    <w:rsid w:val="00C44F8B"/>
    <w:rsid w:val="00C44FC0"/>
    <w:rsid w:val="00C45732"/>
    <w:rsid w:val="00C45B91"/>
    <w:rsid w:val="00C46AC5"/>
    <w:rsid w:val="00C47761"/>
    <w:rsid w:val="00C50FEA"/>
    <w:rsid w:val="00C5199E"/>
    <w:rsid w:val="00C530FC"/>
    <w:rsid w:val="00C5352B"/>
    <w:rsid w:val="00C540B6"/>
    <w:rsid w:val="00C54C1A"/>
    <w:rsid w:val="00C5518C"/>
    <w:rsid w:val="00C55418"/>
    <w:rsid w:val="00C55B7D"/>
    <w:rsid w:val="00C57001"/>
    <w:rsid w:val="00C57C89"/>
    <w:rsid w:val="00C57D4B"/>
    <w:rsid w:val="00C609C7"/>
    <w:rsid w:val="00C60A29"/>
    <w:rsid w:val="00C61930"/>
    <w:rsid w:val="00C62896"/>
    <w:rsid w:val="00C62D71"/>
    <w:rsid w:val="00C6386B"/>
    <w:rsid w:val="00C64A17"/>
    <w:rsid w:val="00C65CD0"/>
    <w:rsid w:val="00C660A3"/>
    <w:rsid w:val="00C66888"/>
    <w:rsid w:val="00C66F2B"/>
    <w:rsid w:val="00C73573"/>
    <w:rsid w:val="00C75568"/>
    <w:rsid w:val="00C76E61"/>
    <w:rsid w:val="00C76F33"/>
    <w:rsid w:val="00C777E5"/>
    <w:rsid w:val="00C806EE"/>
    <w:rsid w:val="00C82B6A"/>
    <w:rsid w:val="00C8474C"/>
    <w:rsid w:val="00C84C94"/>
    <w:rsid w:val="00C8735B"/>
    <w:rsid w:val="00C8763C"/>
    <w:rsid w:val="00C92B4A"/>
    <w:rsid w:val="00C95298"/>
    <w:rsid w:val="00C952FB"/>
    <w:rsid w:val="00C953E2"/>
    <w:rsid w:val="00C95904"/>
    <w:rsid w:val="00C97179"/>
    <w:rsid w:val="00CA028F"/>
    <w:rsid w:val="00CA1219"/>
    <w:rsid w:val="00CA1304"/>
    <w:rsid w:val="00CA16DB"/>
    <w:rsid w:val="00CA1792"/>
    <w:rsid w:val="00CA17D0"/>
    <w:rsid w:val="00CA3288"/>
    <w:rsid w:val="00CA3597"/>
    <w:rsid w:val="00CA472F"/>
    <w:rsid w:val="00CA4CEB"/>
    <w:rsid w:val="00CA4F75"/>
    <w:rsid w:val="00CA5BAA"/>
    <w:rsid w:val="00CA5E11"/>
    <w:rsid w:val="00CA63D9"/>
    <w:rsid w:val="00CA6498"/>
    <w:rsid w:val="00CA6930"/>
    <w:rsid w:val="00CA74AE"/>
    <w:rsid w:val="00CA74F4"/>
    <w:rsid w:val="00CA797F"/>
    <w:rsid w:val="00CA7AF4"/>
    <w:rsid w:val="00CB2E7F"/>
    <w:rsid w:val="00CB3686"/>
    <w:rsid w:val="00CB3BB7"/>
    <w:rsid w:val="00CB4521"/>
    <w:rsid w:val="00CB7FDA"/>
    <w:rsid w:val="00CC1508"/>
    <w:rsid w:val="00CC204D"/>
    <w:rsid w:val="00CC2933"/>
    <w:rsid w:val="00CC2AC3"/>
    <w:rsid w:val="00CC312F"/>
    <w:rsid w:val="00CC5069"/>
    <w:rsid w:val="00CC583D"/>
    <w:rsid w:val="00CC5A58"/>
    <w:rsid w:val="00CC5A9B"/>
    <w:rsid w:val="00CC5E11"/>
    <w:rsid w:val="00CC60DC"/>
    <w:rsid w:val="00CC6AF4"/>
    <w:rsid w:val="00CD0086"/>
    <w:rsid w:val="00CD04C3"/>
    <w:rsid w:val="00CD28D5"/>
    <w:rsid w:val="00CD4238"/>
    <w:rsid w:val="00CD47DA"/>
    <w:rsid w:val="00CD6221"/>
    <w:rsid w:val="00CD763D"/>
    <w:rsid w:val="00CD7863"/>
    <w:rsid w:val="00CE0A55"/>
    <w:rsid w:val="00CE0EBB"/>
    <w:rsid w:val="00CE15AC"/>
    <w:rsid w:val="00CE26B4"/>
    <w:rsid w:val="00CE2878"/>
    <w:rsid w:val="00CE2C78"/>
    <w:rsid w:val="00CE2CA5"/>
    <w:rsid w:val="00CE3C39"/>
    <w:rsid w:val="00CE3CD6"/>
    <w:rsid w:val="00CE3D02"/>
    <w:rsid w:val="00CE3F20"/>
    <w:rsid w:val="00CE73D2"/>
    <w:rsid w:val="00CE7BA3"/>
    <w:rsid w:val="00CF20B5"/>
    <w:rsid w:val="00CF293F"/>
    <w:rsid w:val="00CF2F6A"/>
    <w:rsid w:val="00CF5338"/>
    <w:rsid w:val="00CF538F"/>
    <w:rsid w:val="00CF6013"/>
    <w:rsid w:val="00CF6445"/>
    <w:rsid w:val="00CF6B21"/>
    <w:rsid w:val="00CF6E6D"/>
    <w:rsid w:val="00CF7969"/>
    <w:rsid w:val="00D01E3B"/>
    <w:rsid w:val="00D0233B"/>
    <w:rsid w:val="00D026A3"/>
    <w:rsid w:val="00D04760"/>
    <w:rsid w:val="00D052DC"/>
    <w:rsid w:val="00D06AE8"/>
    <w:rsid w:val="00D06D1F"/>
    <w:rsid w:val="00D06D8E"/>
    <w:rsid w:val="00D10309"/>
    <w:rsid w:val="00D111F8"/>
    <w:rsid w:val="00D122BB"/>
    <w:rsid w:val="00D13B20"/>
    <w:rsid w:val="00D14311"/>
    <w:rsid w:val="00D1456F"/>
    <w:rsid w:val="00D14D8D"/>
    <w:rsid w:val="00D15F42"/>
    <w:rsid w:val="00D172AD"/>
    <w:rsid w:val="00D1796B"/>
    <w:rsid w:val="00D2106E"/>
    <w:rsid w:val="00D21E83"/>
    <w:rsid w:val="00D22301"/>
    <w:rsid w:val="00D2284E"/>
    <w:rsid w:val="00D228B8"/>
    <w:rsid w:val="00D236F8"/>
    <w:rsid w:val="00D243F3"/>
    <w:rsid w:val="00D24F9B"/>
    <w:rsid w:val="00D262C8"/>
    <w:rsid w:val="00D26A90"/>
    <w:rsid w:val="00D27E10"/>
    <w:rsid w:val="00D30044"/>
    <w:rsid w:val="00D30318"/>
    <w:rsid w:val="00D303A4"/>
    <w:rsid w:val="00D31E6D"/>
    <w:rsid w:val="00D3230F"/>
    <w:rsid w:val="00D33593"/>
    <w:rsid w:val="00D3445C"/>
    <w:rsid w:val="00D34DB3"/>
    <w:rsid w:val="00D35042"/>
    <w:rsid w:val="00D3641C"/>
    <w:rsid w:val="00D370C5"/>
    <w:rsid w:val="00D37608"/>
    <w:rsid w:val="00D4000D"/>
    <w:rsid w:val="00D40334"/>
    <w:rsid w:val="00D404F3"/>
    <w:rsid w:val="00D4254B"/>
    <w:rsid w:val="00D4288D"/>
    <w:rsid w:val="00D435D4"/>
    <w:rsid w:val="00D43C9E"/>
    <w:rsid w:val="00D44281"/>
    <w:rsid w:val="00D445AA"/>
    <w:rsid w:val="00D44A96"/>
    <w:rsid w:val="00D44AF3"/>
    <w:rsid w:val="00D455C3"/>
    <w:rsid w:val="00D4565E"/>
    <w:rsid w:val="00D45AEA"/>
    <w:rsid w:val="00D45B9A"/>
    <w:rsid w:val="00D46655"/>
    <w:rsid w:val="00D46BAC"/>
    <w:rsid w:val="00D46DFE"/>
    <w:rsid w:val="00D46EBE"/>
    <w:rsid w:val="00D46F0E"/>
    <w:rsid w:val="00D4767E"/>
    <w:rsid w:val="00D51F1C"/>
    <w:rsid w:val="00D52985"/>
    <w:rsid w:val="00D52CD3"/>
    <w:rsid w:val="00D52E0C"/>
    <w:rsid w:val="00D5499A"/>
    <w:rsid w:val="00D54D2B"/>
    <w:rsid w:val="00D56BD8"/>
    <w:rsid w:val="00D5706E"/>
    <w:rsid w:val="00D573A5"/>
    <w:rsid w:val="00D60CB7"/>
    <w:rsid w:val="00D618AE"/>
    <w:rsid w:val="00D62BE1"/>
    <w:rsid w:val="00D62D95"/>
    <w:rsid w:val="00D6323E"/>
    <w:rsid w:val="00D644B7"/>
    <w:rsid w:val="00D64985"/>
    <w:rsid w:val="00D64A87"/>
    <w:rsid w:val="00D659C5"/>
    <w:rsid w:val="00D67373"/>
    <w:rsid w:val="00D7385F"/>
    <w:rsid w:val="00D74254"/>
    <w:rsid w:val="00D742B7"/>
    <w:rsid w:val="00D75148"/>
    <w:rsid w:val="00D752F9"/>
    <w:rsid w:val="00D75970"/>
    <w:rsid w:val="00D75E0C"/>
    <w:rsid w:val="00D77121"/>
    <w:rsid w:val="00D773D8"/>
    <w:rsid w:val="00D77DB8"/>
    <w:rsid w:val="00D80223"/>
    <w:rsid w:val="00D803BB"/>
    <w:rsid w:val="00D806E3"/>
    <w:rsid w:val="00D81AC9"/>
    <w:rsid w:val="00D81CD2"/>
    <w:rsid w:val="00D8448B"/>
    <w:rsid w:val="00D846EC"/>
    <w:rsid w:val="00D84BD8"/>
    <w:rsid w:val="00D84E81"/>
    <w:rsid w:val="00D85973"/>
    <w:rsid w:val="00D85B10"/>
    <w:rsid w:val="00D85C37"/>
    <w:rsid w:val="00D87862"/>
    <w:rsid w:val="00D92458"/>
    <w:rsid w:val="00D9274F"/>
    <w:rsid w:val="00D92E83"/>
    <w:rsid w:val="00D9350F"/>
    <w:rsid w:val="00D95E49"/>
    <w:rsid w:val="00D96B31"/>
    <w:rsid w:val="00D96D22"/>
    <w:rsid w:val="00DA0BD1"/>
    <w:rsid w:val="00DA17A9"/>
    <w:rsid w:val="00DA4E92"/>
    <w:rsid w:val="00DA50C4"/>
    <w:rsid w:val="00DA5101"/>
    <w:rsid w:val="00DA698A"/>
    <w:rsid w:val="00DA71B1"/>
    <w:rsid w:val="00DA7929"/>
    <w:rsid w:val="00DA7BEA"/>
    <w:rsid w:val="00DB098C"/>
    <w:rsid w:val="00DB1601"/>
    <w:rsid w:val="00DB23A4"/>
    <w:rsid w:val="00DB3492"/>
    <w:rsid w:val="00DB47EF"/>
    <w:rsid w:val="00DB4D76"/>
    <w:rsid w:val="00DB5257"/>
    <w:rsid w:val="00DB52ED"/>
    <w:rsid w:val="00DB5343"/>
    <w:rsid w:val="00DB5A21"/>
    <w:rsid w:val="00DB5F98"/>
    <w:rsid w:val="00DB6271"/>
    <w:rsid w:val="00DB6D6A"/>
    <w:rsid w:val="00DB753A"/>
    <w:rsid w:val="00DC0CCB"/>
    <w:rsid w:val="00DC0FE1"/>
    <w:rsid w:val="00DC1878"/>
    <w:rsid w:val="00DC1AD9"/>
    <w:rsid w:val="00DC1B9D"/>
    <w:rsid w:val="00DC2483"/>
    <w:rsid w:val="00DC38BC"/>
    <w:rsid w:val="00DC4493"/>
    <w:rsid w:val="00DC5288"/>
    <w:rsid w:val="00DC5682"/>
    <w:rsid w:val="00DC5D31"/>
    <w:rsid w:val="00DC603C"/>
    <w:rsid w:val="00DC69CB"/>
    <w:rsid w:val="00DC6A57"/>
    <w:rsid w:val="00DC6B39"/>
    <w:rsid w:val="00DC7BB3"/>
    <w:rsid w:val="00DD0A87"/>
    <w:rsid w:val="00DD14D6"/>
    <w:rsid w:val="00DD3193"/>
    <w:rsid w:val="00DD38A5"/>
    <w:rsid w:val="00DD4795"/>
    <w:rsid w:val="00DD529C"/>
    <w:rsid w:val="00DD67C9"/>
    <w:rsid w:val="00DD69F1"/>
    <w:rsid w:val="00DD6D36"/>
    <w:rsid w:val="00DE06F4"/>
    <w:rsid w:val="00DE0A3A"/>
    <w:rsid w:val="00DE1801"/>
    <w:rsid w:val="00DE1A46"/>
    <w:rsid w:val="00DE1BBF"/>
    <w:rsid w:val="00DE1E4C"/>
    <w:rsid w:val="00DE31A5"/>
    <w:rsid w:val="00DE32B8"/>
    <w:rsid w:val="00DE4A10"/>
    <w:rsid w:val="00DE55C1"/>
    <w:rsid w:val="00DE6439"/>
    <w:rsid w:val="00DF01C1"/>
    <w:rsid w:val="00DF04A8"/>
    <w:rsid w:val="00DF084D"/>
    <w:rsid w:val="00DF0B14"/>
    <w:rsid w:val="00DF0B9D"/>
    <w:rsid w:val="00DF2A92"/>
    <w:rsid w:val="00DF3579"/>
    <w:rsid w:val="00DF381E"/>
    <w:rsid w:val="00DF486D"/>
    <w:rsid w:val="00DF5323"/>
    <w:rsid w:val="00DF584B"/>
    <w:rsid w:val="00DF5A9B"/>
    <w:rsid w:val="00E007DB"/>
    <w:rsid w:val="00E00868"/>
    <w:rsid w:val="00E00928"/>
    <w:rsid w:val="00E00E3A"/>
    <w:rsid w:val="00E00EA1"/>
    <w:rsid w:val="00E01069"/>
    <w:rsid w:val="00E0257D"/>
    <w:rsid w:val="00E033A2"/>
    <w:rsid w:val="00E037D0"/>
    <w:rsid w:val="00E047D6"/>
    <w:rsid w:val="00E049A2"/>
    <w:rsid w:val="00E05939"/>
    <w:rsid w:val="00E0675B"/>
    <w:rsid w:val="00E07AAF"/>
    <w:rsid w:val="00E10121"/>
    <w:rsid w:val="00E1119C"/>
    <w:rsid w:val="00E1192A"/>
    <w:rsid w:val="00E128B7"/>
    <w:rsid w:val="00E130AA"/>
    <w:rsid w:val="00E1364C"/>
    <w:rsid w:val="00E141C4"/>
    <w:rsid w:val="00E14B40"/>
    <w:rsid w:val="00E14F9B"/>
    <w:rsid w:val="00E15948"/>
    <w:rsid w:val="00E172D0"/>
    <w:rsid w:val="00E17F5E"/>
    <w:rsid w:val="00E205C3"/>
    <w:rsid w:val="00E20B24"/>
    <w:rsid w:val="00E20E7D"/>
    <w:rsid w:val="00E21D5D"/>
    <w:rsid w:val="00E244B2"/>
    <w:rsid w:val="00E24C0D"/>
    <w:rsid w:val="00E251F3"/>
    <w:rsid w:val="00E25EBF"/>
    <w:rsid w:val="00E2660F"/>
    <w:rsid w:val="00E26D46"/>
    <w:rsid w:val="00E31F6E"/>
    <w:rsid w:val="00E32345"/>
    <w:rsid w:val="00E325C0"/>
    <w:rsid w:val="00E3364A"/>
    <w:rsid w:val="00E33960"/>
    <w:rsid w:val="00E34590"/>
    <w:rsid w:val="00E34AE9"/>
    <w:rsid w:val="00E35394"/>
    <w:rsid w:val="00E35CB6"/>
    <w:rsid w:val="00E362CF"/>
    <w:rsid w:val="00E364EA"/>
    <w:rsid w:val="00E37058"/>
    <w:rsid w:val="00E372E9"/>
    <w:rsid w:val="00E375C1"/>
    <w:rsid w:val="00E376B6"/>
    <w:rsid w:val="00E37B62"/>
    <w:rsid w:val="00E37CBD"/>
    <w:rsid w:val="00E43F37"/>
    <w:rsid w:val="00E46F02"/>
    <w:rsid w:val="00E47151"/>
    <w:rsid w:val="00E47353"/>
    <w:rsid w:val="00E473DC"/>
    <w:rsid w:val="00E509CC"/>
    <w:rsid w:val="00E53727"/>
    <w:rsid w:val="00E540ED"/>
    <w:rsid w:val="00E542F4"/>
    <w:rsid w:val="00E54434"/>
    <w:rsid w:val="00E54488"/>
    <w:rsid w:val="00E55A23"/>
    <w:rsid w:val="00E55E78"/>
    <w:rsid w:val="00E604BC"/>
    <w:rsid w:val="00E608C5"/>
    <w:rsid w:val="00E62595"/>
    <w:rsid w:val="00E63CB4"/>
    <w:rsid w:val="00E64157"/>
    <w:rsid w:val="00E67E95"/>
    <w:rsid w:val="00E717E6"/>
    <w:rsid w:val="00E72E0D"/>
    <w:rsid w:val="00E72E79"/>
    <w:rsid w:val="00E72FAA"/>
    <w:rsid w:val="00E74503"/>
    <w:rsid w:val="00E7515F"/>
    <w:rsid w:val="00E753C2"/>
    <w:rsid w:val="00E758C6"/>
    <w:rsid w:val="00E75DC5"/>
    <w:rsid w:val="00E76775"/>
    <w:rsid w:val="00E76E85"/>
    <w:rsid w:val="00E804E4"/>
    <w:rsid w:val="00E818AB"/>
    <w:rsid w:val="00E82C04"/>
    <w:rsid w:val="00E84FD1"/>
    <w:rsid w:val="00E8541D"/>
    <w:rsid w:val="00E85BA8"/>
    <w:rsid w:val="00E90B7B"/>
    <w:rsid w:val="00E921FA"/>
    <w:rsid w:val="00E92795"/>
    <w:rsid w:val="00E94AA6"/>
    <w:rsid w:val="00E94D4C"/>
    <w:rsid w:val="00E94F57"/>
    <w:rsid w:val="00E95C03"/>
    <w:rsid w:val="00E971B5"/>
    <w:rsid w:val="00E9747C"/>
    <w:rsid w:val="00EA082B"/>
    <w:rsid w:val="00EA0833"/>
    <w:rsid w:val="00EA0C42"/>
    <w:rsid w:val="00EA0F5D"/>
    <w:rsid w:val="00EA34FB"/>
    <w:rsid w:val="00EA380E"/>
    <w:rsid w:val="00EA38AD"/>
    <w:rsid w:val="00EA4F75"/>
    <w:rsid w:val="00EA50C9"/>
    <w:rsid w:val="00EA54B9"/>
    <w:rsid w:val="00EA56E6"/>
    <w:rsid w:val="00EA66A1"/>
    <w:rsid w:val="00EA6E2D"/>
    <w:rsid w:val="00EB0822"/>
    <w:rsid w:val="00EB0D5C"/>
    <w:rsid w:val="00EB0FAE"/>
    <w:rsid w:val="00EB3C3A"/>
    <w:rsid w:val="00EB467A"/>
    <w:rsid w:val="00EB5CC5"/>
    <w:rsid w:val="00EB7611"/>
    <w:rsid w:val="00EB7B4E"/>
    <w:rsid w:val="00EC01E3"/>
    <w:rsid w:val="00EC0CE9"/>
    <w:rsid w:val="00EC2B62"/>
    <w:rsid w:val="00EC2BF5"/>
    <w:rsid w:val="00EC3237"/>
    <w:rsid w:val="00EC32A4"/>
    <w:rsid w:val="00EC44A8"/>
    <w:rsid w:val="00EC6747"/>
    <w:rsid w:val="00EC6A60"/>
    <w:rsid w:val="00EC6E1D"/>
    <w:rsid w:val="00EC7E0F"/>
    <w:rsid w:val="00ED0912"/>
    <w:rsid w:val="00ED1148"/>
    <w:rsid w:val="00ED14BB"/>
    <w:rsid w:val="00ED184A"/>
    <w:rsid w:val="00ED1EE2"/>
    <w:rsid w:val="00ED1F2D"/>
    <w:rsid w:val="00ED33DC"/>
    <w:rsid w:val="00ED3993"/>
    <w:rsid w:val="00ED5DCA"/>
    <w:rsid w:val="00ED645C"/>
    <w:rsid w:val="00ED6CDE"/>
    <w:rsid w:val="00ED7E6F"/>
    <w:rsid w:val="00EE4CF4"/>
    <w:rsid w:val="00EE4D4C"/>
    <w:rsid w:val="00EE5D79"/>
    <w:rsid w:val="00EE6AEF"/>
    <w:rsid w:val="00EE6FD1"/>
    <w:rsid w:val="00EE791E"/>
    <w:rsid w:val="00EF13A3"/>
    <w:rsid w:val="00EF2BB7"/>
    <w:rsid w:val="00EF4AF0"/>
    <w:rsid w:val="00EF4B99"/>
    <w:rsid w:val="00EF4D2E"/>
    <w:rsid w:val="00EF4E70"/>
    <w:rsid w:val="00EF5177"/>
    <w:rsid w:val="00EF795A"/>
    <w:rsid w:val="00F0041D"/>
    <w:rsid w:val="00F00887"/>
    <w:rsid w:val="00F01824"/>
    <w:rsid w:val="00F01A61"/>
    <w:rsid w:val="00F021BC"/>
    <w:rsid w:val="00F02729"/>
    <w:rsid w:val="00F02861"/>
    <w:rsid w:val="00F02D35"/>
    <w:rsid w:val="00F03FC6"/>
    <w:rsid w:val="00F04389"/>
    <w:rsid w:val="00F04879"/>
    <w:rsid w:val="00F04BE3"/>
    <w:rsid w:val="00F05139"/>
    <w:rsid w:val="00F0585D"/>
    <w:rsid w:val="00F06DA2"/>
    <w:rsid w:val="00F06F1E"/>
    <w:rsid w:val="00F1049B"/>
    <w:rsid w:val="00F1176B"/>
    <w:rsid w:val="00F11A4F"/>
    <w:rsid w:val="00F11D2E"/>
    <w:rsid w:val="00F135EB"/>
    <w:rsid w:val="00F149B4"/>
    <w:rsid w:val="00F151DA"/>
    <w:rsid w:val="00F15875"/>
    <w:rsid w:val="00F16AB0"/>
    <w:rsid w:val="00F17757"/>
    <w:rsid w:val="00F215C4"/>
    <w:rsid w:val="00F2270D"/>
    <w:rsid w:val="00F22A72"/>
    <w:rsid w:val="00F23ABD"/>
    <w:rsid w:val="00F23BF8"/>
    <w:rsid w:val="00F26456"/>
    <w:rsid w:val="00F26BE0"/>
    <w:rsid w:val="00F30253"/>
    <w:rsid w:val="00F306D4"/>
    <w:rsid w:val="00F31B03"/>
    <w:rsid w:val="00F322D2"/>
    <w:rsid w:val="00F3295E"/>
    <w:rsid w:val="00F341B5"/>
    <w:rsid w:val="00F35277"/>
    <w:rsid w:val="00F35310"/>
    <w:rsid w:val="00F3550B"/>
    <w:rsid w:val="00F35A49"/>
    <w:rsid w:val="00F361F0"/>
    <w:rsid w:val="00F37B1E"/>
    <w:rsid w:val="00F37DA1"/>
    <w:rsid w:val="00F40FE5"/>
    <w:rsid w:val="00F41CE0"/>
    <w:rsid w:val="00F41DDF"/>
    <w:rsid w:val="00F45CDF"/>
    <w:rsid w:val="00F46059"/>
    <w:rsid w:val="00F46506"/>
    <w:rsid w:val="00F46B8C"/>
    <w:rsid w:val="00F47648"/>
    <w:rsid w:val="00F50531"/>
    <w:rsid w:val="00F50B70"/>
    <w:rsid w:val="00F50F5A"/>
    <w:rsid w:val="00F52275"/>
    <w:rsid w:val="00F52C05"/>
    <w:rsid w:val="00F53178"/>
    <w:rsid w:val="00F53BC6"/>
    <w:rsid w:val="00F545E4"/>
    <w:rsid w:val="00F555BC"/>
    <w:rsid w:val="00F55976"/>
    <w:rsid w:val="00F567B5"/>
    <w:rsid w:val="00F5688B"/>
    <w:rsid w:val="00F57829"/>
    <w:rsid w:val="00F621F3"/>
    <w:rsid w:val="00F63D04"/>
    <w:rsid w:val="00F66EA7"/>
    <w:rsid w:val="00F670D9"/>
    <w:rsid w:val="00F67466"/>
    <w:rsid w:val="00F674CA"/>
    <w:rsid w:val="00F677C6"/>
    <w:rsid w:val="00F71383"/>
    <w:rsid w:val="00F721A3"/>
    <w:rsid w:val="00F72D68"/>
    <w:rsid w:val="00F7352D"/>
    <w:rsid w:val="00F73EE2"/>
    <w:rsid w:val="00F74809"/>
    <w:rsid w:val="00F74A88"/>
    <w:rsid w:val="00F7576F"/>
    <w:rsid w:val="00F75E1E"/>
    <w:rsid w:val="00F762D2"/>
    <w:rsid w:val="00F77517"/>
    <w:rsid w:val="00F81626"/>
    <w:rsid w:val="00F818AF"/>
    <w:rsid w:val="00F81D2C"/>
    <w:rsid w:val="00F81F9B"/>
    <w:rsid w:val="00F8430B"/>
    <w:rsid w:val="00F844F0"/>
    <w:rsid w:val="00F84556"/>
    <w:rsid w:val="00F8527C"/>
    <w:rsid w:val="00F85AA8"/>
    <w:rsid w:val="00F86452"/>
    <w:rsid w:val="00F87E8F"/>
    <w:rsid w:val="00F90139"/>
    <w:rsid w:val="00F92222"/>
    <w:rsid w:val="00F932ED"/>
    <w:rsid w:val="00F93752"/>
    <w:rsid w:val="00F94CC4"/>
    <w:rsid w:val="00F94DF5"/>
    <w:rsid w:val="00F96F8F"/>
    <w:rsid w:val="00F97A2C"/>
    <w:rsid w:val="00FA104D"/>
    <w:rsid w:val="00FA2F44"/>
    <w:rsid w:val="00FA383C"/>
    <w:rsid w:val="00FA396E"/>
    <w:rsid w:val="00FA4D79"/>
    <w:rsid w:val="00FB0219"/>
    <w:rsid w:val="00FB030D"/>
    <w:rsid w:val="00FB0726"/>
    <w:rsid w:val="00FB1B96"/>
    <w:rsid w:val="00FB35F6"/>
    <w:rsid w:val="00FB3D8C"/>
    <w:rsid w:val="00FB4A93"/>
    <w:rsid w:val="00FB6B06"/>
    <w:rsid w:val="00FB6C6B"/>
    <w:rsid w:val="00FC55F5"/>
    <w:rsid w:val="00FC5E29"/>
    <w:rsid w:val="00FC74A4"/>
    <w:rsid w:val="00FC7604"/>
    <w:rsid w:val="00FC793F"/>
    <w:rsid w:val="00FC7C0D"/>
    <w:rsid w:val="00FC7F0B"/>
    <w:rsid w:val="00FD157B"/>
    <w:rsid w:val="00FD20F0"/>
    <w:rsid w:val="00FD6102"/>
    <w:rsid w:val="00FD61F2"/>
    <w:rsid w:val="00FD7CC2"/>
    <w:rsid w:val="00FE006A"/>
    <w:rsid w:val="00FE0213"/>
    <w:rsid w:val="00FE48E5"/>
    <w:rsid w:val="00FE52A4"/>
    <w:rsid w:val="00FE70ED"/>
    <w:rsid w:val="00FF26DA"/>
    <w:rsid w:val="00FF2F34"/>
    <w:rsid w:val="00FF532F"/>
    <w:rsid w:val="00FF59B0"/>
    <w:rsid w:val="00FF6678"/>
    <w:rsid w:val="00FF6BD9"/>
    <w:rsid w:val="00FF6C5D"/>
    <w:rsid w:val="00FF7C78"/>
    <w:rsid w:val="00FF7D48"/>
    <w:rsid w:val="041153E1"/>
    <w:rsid w:val="0F341397"/>
    <w:rsid w:val="187CD114"/>
    <w:rsid w:val="2390DC77"/>
    <w:rsid w:val="257CC059"/>
    <w:rsid w:val="3334C9EE"/>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1DF94AC"/>
  <w15:docId w15:val="{6A02D244-F09A-448F-AFD9-8499FAD1E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99047C"/>
    <w:pPr>
      <w:spacing w:after="300" w:line="360" w:lineRule="auto"/>
      <w:jc w:val="both"/>
    </w:pPr>
    <w:rPr>
      <w:rFonts w:ascii="Times New Roman" w:hAnsi="Times New Roman"/>
      <w:sz w:val="24"/>
      <w:szCs w:val="22"/>
      <w:lang w:eastAsia="en-US"/>
    </w:rPr>
  </w:style>
  <w:style w:type="paragraph" w:styleId="Nadpis1">
    <w:name w:val="heading 1"/>
    <w:basedOn w:val="Normln"/>
    <w:next w:val="Normln"/>
    <w:link w:val="Nadpis1Char"/>
    <w:uiPriority w:val="9"/>
    <w:qFormat/>
    <w:rsid w:val="0049499F"/>
    <w:pPr>
      <w:keepNext/>
      <w:keepLines/>
      <w:pageBreakBefore/>
      <w:numPr>
        <w:numId w:val="1"/>
      </w:numPr>
      <w:ind w:left="431" w:hanging="431"/>
      <w:outlineLvl w:val="0"/>
    </w:pPr>
    <w:rPr>
      <w:rFonts w:eastAsia="Times New Roman"/>
      <w:b/>
      <w:bCs/>
      <w:kern w:val="32"/>
      <w:sz w:val="32"/>
      <w:szCs w:val="32"/>
    </w:rPr>
  </w:style>
  <w:style w:type="paragraph" w:styleId="Nadpis2">
    <w:name w:val="heading 2"/>
    <w:basedOn w:val="Normln"/>
    <w:next w:val="Normln"/>
    <w:link w:val="Nadpis2Char"/>
    <w:uiPriority w:val="9"/>
    <w:qFormat/>
    <w:rsid w:val="0049499F"/>
    <w:pPr>
      <w:keepNext/>
      <w:numPr>
        <w:ilvl w:val="1"/>
        <w:numId w:val="1"/>
      </w:numPr>
      <w:tabs>
        <w:tab w:val="clear" w:pos="4395"/>
        <w:tab w:val="num" w:pos="0"/>
      </w:tabs>
      <w:spacing w:before="600"/>
      <w:ind w:left="851"/>
      <w:outlineLvl w:val="1"/>
    </w:pPr>
    <w:rPr>
      <w:rFonts w:eastAsia="Times New Roman"/>
      <w:b/>
      <w:bCs/>
      <w:iCs/>
      <w:sz w:val="28"/>
      <w:szCs w:val="28"/>
    </w:rPr>
  </w:style>
  <w:style w:type="paragraph" w:styleId="Nadpis3">
    <w:name w:val="heading 3"/>
    <w:basedOn w:val="Normln"/>
    <w:next w:val="Normln"/>
    <w:link w:val="Nadpis3Char"/>
    <w:uiPriority w:val="9"/>
    <w:qFormat/>
    <w:rsid w:val="0049499F"/>
    <w:pPr>
      <w:keepNext/>
      <w:numPr>
        <w:ilvl w:val="2"/>
        <w:numId w:val="1"/>
      </w:numPr>
      <w:spacing w:before="600"/>
      <w:outlineLvl w:val="2"/>
    </w:pPr>
    <w:rPr>
      <w:rFonts w:eastAsia="Times New Roman"/>
      <w:b/>
      <w:bCs/>
      <w:szCs w:val="26"/>
    </w:rPr>
  </w:style>
  <w:style w:type="paragraph" w:styleId="Nadpis4">
    <w:name w:val="heading 4"/>
    <w:basedOn w:val="Normln"/>
    <w:next w:val="Normln"/>
    <w:uiPriority w:val="9"/>
    <w:rsid w:val="00D84E81"/>
    <w:pPr>
      <w:keepNext/>
      <w:numPr>
        <w:ilvl w:val="3"/>
        <w:numId w:val="1"/>
      </w:numPr>
      <w:spacing w:before="240" w:after="60"/>
      <w:outlineLvl w:val="3"/>
    </w:pPr>
    <w:rPr>
      <w:rFonts w:ascii="Calibri" w:eastAsia="Times New Roman" w:hAnsi="Calibri"/>
      <w:b/>
      <w:bCs/>
      <w:sz w:val="28"/>
      <w:szCs w:val="28"/>
    </w:rPr>
  </w:style>
  <w:style w:type="paragraph" w:styleId="Nadpis5">
    <w:name w:val="heading 5"/>
    <w:basedOn w:val="Normln"/>
    <w:next w:val="Normln"/>
    <w:uiPriority w:val="9"/>
    <w:rsid w:val="00D84E81"/>
    <w:pPr>
      <w:numPr>
        <w:ilvl w:val="4"/>
        <w:numId w:val="1"/>
      </w:numPr>
      <w:spacing w:before="240" w:after="60"/>
      <w:outlineLvl w:val="4"/>
    </w:pPr>
    <w:rPr>
      <w:rFonts w:ascii="Calibri" w:eastAsia="Times New Roman" w:hAnsi="Calibri"/>
      <w:b/>
      <w:bCs/>
      <w:i/>
      <w:iCs/>
      <w:sz w:val="26"/>
      <w:szCs w:val="26"/>
    </w:rPr>
  </w:style>
  <w:style w:type="paragraph" w:styleId="Nadpis6">
    <w:name w:val="heading 6"/>
    <w:basedOn w:val="Normln"/>
    <w:next w:val="Normln"/>
    <w:uiPriority w:val="9"/>
    <w:rsid w:val="00D84E81"/>
    <w:pPr>
      <w:numPr>
        <w:ilvl w:val="5"/>
        <w:numId w:val="1"/>
      </w:numPr>
      <w:spacing w:before="240" w:after="60"/>
      <w:outlineLvl w:val="5"/>
    </w:pPr>
    <w:rPr>
      <w:rFonts w:ascii="Calibri" w:eastAsia="Times New Roman" w:hAnsi="Calibri"/>
      <w:b/>
      <w:bCs/>
    </w:rPr>
  </w:style>
  <w:style w:type="paragraph" w:styleId="Nadpis7">
    <w:name w:val="heading 7"/>
    <w:basedOn w:val="Normln"/>
    <w:next w:val="Normln"/>
    <w:uiPriority w:val="9"/>
    <w:rsid w:val="00D84E81"/>
    <w:pPr>
      <w:numPr>
        <w:ilvl w:val="6"/>
        <w:numId w:val="1"/>
      </w:numPr>
      <w:spacing w:before="240" w:after="60"/>
      <w:outlineLvl w:val="6"/>
    </w:pPr>
    <w:rPr>
      <w:rFonts w:ascii="Calibri" w:eastAsia="Times New Roman" w:hAnsi="Calibri"/>
      <w:szCs w:val="24"/>
    </w:rPr>
  </w:style>
  <w:style w:type="paragraph" w:styleId="Nadpis8">
    <w:name w:val="heading 8"/>
    <w:basedOn w:val="Normln"/>
    <w:next w:val="Normln"/>
    <w:uiPriority w:val="9"/>
    <w:rsid w:val="00D84E81"/>
    <w:pPr>
      <w:numPr>
        <w:ilvl w:val="7"/>
        <w:numId w:val="1"/>
      </w:numPr>
      <w:spacing w:before="240" w:after="60"/>
      <w:outlineLvl w:val="7"/>
    </w:pPr>
    <w:rPr>
      <w:rFonts w:ascii="Calibri" w:eastAsia="Times New Roman" w:hAnsi="Calibri"/>
      <w:i/>
      <w:iCs/>
      <w:szCs w:val="24"/>
    </w:rPr>
  </w:style>
  <w:style w:type="paragraph" w:styleId="Nadpis9">
    <w:name w:val="heading 9"/>
    <w:basedOn w:val="Normln"/>
    <w:next w:val="Normln"/>
    <w:uiPriority w:val="9"/>
    <w:rsid w:val="00D84E81"/>
    <w:pPr>
      <w:numPr>
        <w:ilvl w:val="8"/>
        <w:numId w:val="1"/>
      </w:numPr>
      <w:spacing w:before="240" w:after="60"/>
      <w:outlineLvl w:val="8"/>
    </w:pPr>
    <w:rPr>
      <w:rFonts w:ascii="Cambria" w:eastAsia="Times New Roman" w:hAnsi="Cambria"/>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Textpoznpodarou">
    <w:name w:val="footnote text"/>
    <w:basedOn w:val="Normln"/>
    <w:qFormat/>
    <w:rsid w:val="000E0A26"/>
    <w:pPr>
      <w:tabs>
        <w:tab w:val="left" w:pos="284"/>
      </w:tabs>
      <w:spacing w:after="60"/>
      <w:ind w:left="284" w:hanging="284"/>
    </w:pPr>
    <w:rPr>
      <w:sz w:val="20"/>
      <w:szCs w:val="20"/>
    </w:rPr>
  </w:style>
  <w:style w:type="paragraph" w:customStyle="1" w:styleId="Sodrkou">
    <w:name w:val="S odrážkou"/>
    <w:basedOn w:val="Normln"/>
    <w:qFormat/>
    <w:rsid w:val="00523C99"/>
    <w:pPr>
      <w:numPr>
        <w:numId w:val="4"/>
      </w:numPr>
      <w:contextualSpacing/>
    </w:pPr>
  </w:style>
  <w:style w:type="paragraph" w:customStyle="1" w:styleId="Sslem">
    <w:name w:val="S číslem"/>
    <w:basedOn w:val="Sodrkou"/>
    <w:qFormat/>
    <w:rsid w:val="000A3FD0"/>
    <w:pPr>
      <w:numPr>
        <w:numId w:val="5"/>
      </w:numPr>
    </w:pPr>
  </w:style>
  <w:style w:type="character" w:styleId="Odkaznavysvtlivky">
    <w:name w:val="endnote reference"/>
    <w:uiPriority w:val="99"/>
    <w:semiHidden/>
    <w:unhideWhenUsed/>
    <w:rsid w:val="007E4547"/>
    <w:rPr>
      <w:vertAlign w:val="superscript"/>
    </w:rPr>
  </w:style>
  <w:style w:type="character" w:styleId="Znakapoznpodarou">
    <w:name w:val="footnote reference"/>
    <w:uiPriority w:val="99"/>
    <w:semiHidden/>
    <w:unhideWhenUsed/>
    <w:rsid w:val="005B0962"/>
    <w:rPr>
      <w:sz w:val="20"/>
      <w:vertAlign w:val="superscript"/>
    </w:rPr>
  </w:style>
  <w:style w:type="paragraph" w:styleId="Normlnweb">
    <w:name w:val="Normal (Web)"/>
    <w:basedOn w:val="Normln"/>
    <w:uiPriority w:val="99"/>
    <w:unhideWhenUsed/>
    <w:rsid w:val="00032912"/>
    <w:pPr>
      <w:spacing w:before="100" w:beforeAutospacing="1" w:after="100" w:afterAutospacing="1" w:line="240" w:lineRule="auto"/>
    </w:pPr>
    <w:rPr>
      <w:rFonts w:eastAsia="Times New Roman"/>
      <w:sz w:val="17"/>
      <w:szCs w:val="17"/>
      <w:lang w:eastAsia="cs-CZ"/>
    </w:rPr>
  </w:style>
  <w:style w:type="paragraph" w:styleId="Titulek">
    <w:name w:val="caption"/>
    <w:basedOn w:val="Normln"/>
    <w:next w:val="Normln"/>
    <w:uiPriority w:val="35"/>
    <w:qFormat/>
    <w:rsid w:val="003A5F35"/>
    <w:pPr>
      <w:keepNext/>
      <w:keepLines/>
      <w:spacing w:after="0" w:line="240" w:lineRule="auto"/>
      <w:jc w:val="left"/>
    </w:pPr>
    <w:rPr>
      <w:bCs/>
      <w:i/>
      <w:sz w:val="22"/>
      <w:szCs w:val="20"/>
    </w:rPr>
  </w:style>
  <w:style w:type="table" w:styleId="Mkatabulky">
    <w:name w:val="Table Grid"/>
    <w:basedOn w:val="Normlntabulka"/>
    <w:uiPriority w:val="59"/>
    <w:rsid w:val="0095487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Obsah1">
    <w:name w:val="toc 1"/>
    <w:basedOn w:val="Normln"/>
    <w:next w:val="Normln"/>
    <w:uiPriority w:val="39"/>
    <w:unhideWhenUsed/>
    <w:rsid w:val="00542494"/>
    <w:pPr>
      <w:tabs>
        <w:tab w:val="left" w:pos="425"/>
        <w:tab w:val="right" w:leader="dot" w:pos="8789"/>
      </w:tabs>
      <w:spacing w:after="0"/>
    </w:pPr>
    <w:rPr>
      <w:b/>
    </w:rPr>
  </w:style>
  <w:style w:type="paragraph" w:styleId="Obsah2">
    <w:name w:val="toc 2"/>
    <w:basedOn w:val="Normln"/>
    <w:next w:val="Normln"/>
    <w:autoRedefine/>
    <w:uiPriority w:val="39"/>
    <w:unhideWhenUsed/>
    <w:rsid w:val="00542494"/>
    <w:pPr>
      <w:tabs>
        <w:tab w:val="left" w:pos="880"/>
        <w:tab w:val="right" w:leader="dot" w:pos="8789"/>
      </w:tabs>
      <w:spacing w:after="0"/>
      <w:ind w:left="425"/>
    </w:pPr>
    <w:rPr>
      <w:b/>
      <w:sz w:val="22"/>
    </w:rPr>
  </w:style>
  <w:style w:type="paragraph" w:styleId="Obsah3">
    <w:name w:val="toc 3"/>
    <w:basedOn w:val="Normln"/>
    <w:next w:val="Normln"/>
    <w:autoRedefine/>
    <w:uiPriority w:val="39"/>
    <w:unhideWhenUsed/>
    <w:rsid w:val="00542494"/>
    <w:pPr>
      <w:tabs>
        <w:tab w:val="left" w:pos="1418"/>
        <w:tab w:val="right" w:leader="dot" w:pos="8777"/>
      </w:tabs>
      <w:spacing w:after="0"/>
      <w:ind w:left="1418" w:hanging="567"/>
    </w:pPr>
    <w:rPr>
      <w:sz w:val="22"/>
    </w:rPr>
  </w:style>
  <w:style w:type="character" w:styleId="Hypertextovodkaz">
    <w:name w:val="Hyperlink"/>
    <w:uiPriority w:val="99"/>
    <w:unhideWhenUsed/>
    <w:rsid w:val="0064227E"/>
    <w:rPr>
      <w:color w:val="0000FF"/>
      <w:u w:val="single"/>
    </w:rPr>
  </w:style>
  <w:style w:type="paragraph" w:styleId="Seznamobrzk">
    <w:name w:val="table of figures"/>
    <w:basedOn w:val="Normln"/>
    <w:next w:val="Normln"/>
    <w:uiPriority w:val="99"/>
    <w:unhideWhenUsed/>
    <w:rsid w:val="00E94F57"/>
    <w:pPr>
      <w:tabs>
        <w:tab w:val="right" w:leader="dot" w:pos="8789"/>
      </w:tabs>
      <w:spacing w:after="0"/>
      <w:jc w:val="left"/>
    </w:pPr>
    <w:rPr>
      <w:bCs/>
      <w:szCs w:val="20"/>
    </w:rPr>
  </w:style>
  <w:style w:type="character" w:styleId="slodku">
    <w:name w:val="line number"/>
    <w:basedOn w:val="Standardnpsmoodstavce"/>
    <w:uiPriority w:val="99"/>
    <w:semiHidden/>
    <w:unhideWhenUsed/>
    <w:rsid w:val="0001407E"/>
  </w:style>
  <w:style w:type="paragraph" w:customStyle="1" w:styleId="Texttabulky">
    <w:name w:val="Text tabulky"/>
    <w:basedOn w:val="Normln"/>
    <w:qFormat/>
    <w:rsid w:val="00D84E81"/>
    <w:pPr>
      <w:keepNext/>
      <w:keepLines/>
      <w:spacing w:after="0" w:line="240" w:lineRule="auto"/>
      <w:jc w:val="center"/>
    </w:pPr>
    <w:rPr>
      <w:sz w:val="20"/>
      <w:szCs w:val="20"/>
    </w:rPr>
  </w:style>
  <w:style w:type="paragraph" w:customStyle="1" w:styleId="Zdroj">
    <w:name w:val="Zdroj"/>
    <w:basedOn w:val="Normln"/>
    <w:next w:val="Normln"/>
    <w:qFormat/>
    <w:rsid w:val="00EC2BF5"/>
    <w:pPr>
      <w:spacing w:line="240" w:lineRule="auto"/>
      <w:jc w:val="left"/>
    </w:pPr>
    <w:rPr>
      <w:color w:val="000000"/>
      <w:sz w:val="22"/>
      <w:szCs w:val="24"/>
    </w:rPr>
  </w:style>
  <w:style w:type="paragraph" w:customStyle="1" w:styleId="Plohy-Nadpis1">
    <w:name w:val="Přílohy - Nadpis 1"/>
    <w:basedOn w:val="Nadpis1"/>
    <w:next w:val="Normln"/>
    <w:qFormat/>
    <w:rsid w:val="0099047C"/>
    <w:pPr>
      <w:numPr>
        <w:numId w:val="2"/>
      </w:numPr>
    </w:pPr>
  </w:style>
  <w:style w:type="paragraph" w:customStyle="1" w:styleId="Nzevuniverzity">
    <w:name w:val="Název univerzity"/>
    <w:basedOn w:val="Normln"/>
    <w:rsid w:val="00CE2CA5"/>
    <w:pPr>
      <w:tabs>
        <w:tab w:val="left" w:pos="0"/>
        <w:tab w:val="right" w:pos="8787"/>
      </w:tabs>
      <w:spacing w:after="0" w:line="240" w:lineRule="auto"/>
      <w:jc w:val="center"/>
    </w:pPr>
    <w:rPr>
      <w:sz w:val="28"/>
      <w:szCs w:val="28"/>
    </w:rPr>
  </w:style>
  <w:style w:type="paragraph" w:customStyle="1" w:styleId="Titulekprce">
    <w:name w:val="Titulek práce"/>
    <w:basedOn w:val="Normln"/>
    <w:next w:val="Normln"/>
    <w:rsid w:val="00CE2CA5"/>
    <w:pPr>
      <w:spacing w:after="0" w:line="240" w:lineRule="auto"/>
      <w:jc w:val="center"/>
    </w:pPr>
    <w:rPr>
      <w:spacing w:val="100"/>
      <w:sz w:val="28"/>
      <w:szCs w:val="28"/>
    </w:rPr>
  </w:style>
  <w:style w:type="paragraph" w:customStyle="1" w:styleId="Studijnobor">
    <w:name w:val="Studijní obor"/>
    <w:basedOn w:val="Normln"/>
    <w:rsid w:val="00A070D1"/>
    <w:pPr>
      <w:spacing w:after="0" w:line="240" w:lineRule="auto"/>
    </w:pPr>
    <w:rPr>
      <w:szCs w:val="24"/>
    </w:rPr>
  </w:style>
  <w:style w:type="paragraph" w:customStyle="1" w:styleId="Nadpis">
    <w:name w:val="Nadpis"/>
    <w:basedOn w:val="Normln"/>
    <w:next w:val="Normln"/>
    <w:rsid w:val="0099047C"/>
    <w:pPr>
      <w:jc w:val="left"/>
    </w:pPr>
    <w:rPr>
      <w:b/>
      <w:sz w:val="28"/>
    </w:rPr>
  </w:style>
  <w:style w:type="paragraph" w:customStyle="1" w:styleId="Literatura">
    <w:name w:val="Literatura"/>
    <w:basedOn w:val="Normln"/>
    <w:qFormat/>
    <w:rsid w:val="00E94F57"/>
    <w:pPr>
      <w:spacing w:after="120"/>
      <w:ind w:left="567" w:hanging="567"/>
    </w:pPr>
    <w:rPr>
      <w:szCs w:val="24"/>
    </w:rPr>
  </w:style>
  <w:style w:type="paragraph" w:styleId="Seznam">
    <w:name w:val="List"/>
    <w:basedOn w:val="Normln"/>
    <w:rsid w:val="004A111F"/>
    <w:pPr>
      <w:tabs>
        <w:tab w:val="left" w:pos="1134"/>
      </w:tabs>
      <w:spacing w:after="160"/>
      <w:ind w:left="1134" w:hanging="1134"/>
    </w:pPr>
  </w:style>
  <w:style w:type="paragraph" w:customStyle="1" w:styleId="Seznamzkratek">
    <w:name w:val="Seznam zkratek"/>
    <w:basedOn w:val="Normln"/>
    <w:rsid w:val="00F87E8F"/>
    <w:pPr>
      <w:tabs>
        <w:tab w:val="left" w:pos="1134"/>
      </w:tabs>
      <w:spacing w:after="120"/>
    </w:pPr>
  </w:style>
  <w:style w:type="paragraph" w:styleId="Textbubliny">
    <w:name w:val="Balloon Text"/>
    <w:basedOn w:val="Normln"/>
    <w:link w:val="TextbublinyChar"/>
    <w:uiPriority w:val="99"/>
    <w:semiHidden/>
    <w:unhideWhenUsed/>
    <w:rsid w:val="00293CC7"/>
    <w:pPr>
      <w:spacing w:after="0" w:line="240" w:lineRule="auto"/>
    </w:pPr>
    <w:rPr>
      <w:rFonts w:ascii="Tahoma" w:hAnsi="Tahoma" w:cs="Tahoma"/>
      <w:sz w:val="16"/>
      <w:szCs w:val="16"/>
    </w:rPr>
  </w:style>
  <w:style w:type="character" w:customStyle="1" w:styleId="TextbublinyChar">
    <w:name w:val="Text bubliny Char"/>
    <w:link w:val="Textbubliny"/>
    <w:uiPriority w:val="99"/>
    <w:semiHidden/>
    <w:rsid w:val="00293CC7"/>
    <w:rPr>
      <w:rFonts w:ascii="Tahoma" w:hAnsi="Tahoma" w:cs="Tahoma"/>
      <w:sz w:val="16"/>
      <w:szCs w:val="16"/>
      <w:lang w:eastAsia="en-US"/>
    </w:rPr>
  </w:style>
  <w:style w:type="paragraph" w:styleId="Zhlav">
    <w:name w:val="header"/>
    <w:basedOn w:val="Normln"/>
    <w:link w:val="ZhlavChar"/>
    <w:uiPriority w:val="99"/>
    <w:unhideWhenUsed/>
    <w:rsid w:val="007A6913"/>
    <w:pPr>
      <w:tabs>
        <w:tab w:val="center" w:pos="4536"/>
        <w:tab w:val="right" w:pos="9072"/>
      </w:tabs>
      <w:spacing w:after="0" w:line="240" w:lineRule="auto"/>
    </w:pPr>
  </w:style>
  <w:style w:type="character" w:customStyle="1" w:styleId="ZhlavChar">
    <w:name w:val="Záhlaví Char"/>
    <w:link w:val="Zhlav"/>
    <w:uiPriority w:val="99"/>
    <w:rsid w:val="007A6913"/>
    <w:rPr>
      <w:rFonts w:ascii="Times New Roman" w:hAnsi="Times New Roman"/>
      <w:sz w:val="24"/>
      <w:szCs w:val="22"/>
      <w:lang w:eastAsia="en-US"/>
    </w:rPr>
  </w:style>
  <w:style w:type="paragraph" w:styleId="Zpat">
    <w:name w:val="footer"/>
    <w:basedOn w:val="Normln"/>
    <w:link w:val="ZpatChar"/>
    <w:uiPriority w:val="99"/>
    <w:unhideWhenUsed/>
    <w:rsid w:val="007A6913"/>
    <w:pPr>
      <w:tabs>
        <w:tab w:val="center" w:pos="4536"/>
        <w:tab w:val="right" w:pos="9072"/>
      </w:tabs>
      <w:spacing w:after="0" w:line="240" w:lineRule="auto"/>
    </w:pPr>
  </w:style>
  <w:style w:type="character" w:customStyle="1" w:styleId="ZpatChar">
    <w:name w:val="Zápatí Char"/>
    <w:link w:val="Zpat"/>
    <w:uiPriority w:val="99"/>
    <w:rsid w:val="007A6913"/>
    <w:rPr>
      <w:rFonts w:ascii="Times New Roman" w:hAnsi="Times New Roman"/>
      <w:sz w:val="24"/>
      <w:szCs w:val="22"/>
      <w:lang w:eastAsia="en-US"/>
    </w:rPr>
  </w:style>
  <w:style w:type="character" w:styleId="Sledovanodkaz">
    <w:name w:val="FollowedHyperlink"/>
    <w:uiPriority w:val="99"/>
    <w:semiHidden/>
    <w:unhideWhenUsed/>
    <w:rsid w:val="007F4A1B"/>
    <w:rPr>
      <w:color w:val="800080"/>
      <w:u w:val="single"/>
    </w:rPr>
  </w:style>
  <w:style w:type="character" w:customStyle="1" w:styleId="Nevyeenzmnka1">
    <w:name w:val="Nevyřešená zmínka1"/>
    <w:basedOn w:val="Standardnpsmoodstavce"/>
    <w:uiPriority w:val="99"/>
    <w:semiHidden/>
    <w:unhideWhenUsed/>
    <w:rsid w:val="00251884"/>
    <w:rPr>
      <w:color w:val="808080"/>
      <w:shd w:val="clear" w:color="auto" w:fill="E6E6E6"/>
    </w:rPr>
  </w:style>
  <w:style w:type="paragraph" w:styleId="Bezmezer">
    <w:name w:val="No Spacing"/>
    <w:uiPriority w:val="1"/>
    <w:qFormat/>
    <w:rsid w:val="00AF3EBE"/>
    <w:pPr>
      <w:spacing w:line="360" w:lineRule="auto"/>
      <w:jc w:val="both"/>
    </w:pPr>
    <w:rPr>
      <w:rFonts w:ascii="Times New Roman" w:hAnsi="Times New Roman"/>
      <w:sz w:val="24"/>
      <w:szCs w:val="22"/>
      <w:lang w:eastAsia="en-US"/>
    </w:rPr>
  </w:style>
  <w:style w:type="character" w:customStyle="1" w:styleId="Nevyeenzmnka2">
    <w:name w:val="Nevyřešená zmínka2"/>
    <w:basedOn w:val="Standardnpsmoodstavce"/>
    <w:uiPriority w:val="99"/>
    <w:semiHidden/>
    <w:unhideWhenUsed/>
    <w:rsid w:val="002421FC"/>
    <w:rPr>
      <w:color w:val="808080"/>
      <w:shd w:val="clear" w:color="auto" w:fill="E6E6E6"/>
    </w:rPr>
  </w:style>
  <w:style w:type="character" w:customStyle="1" w:styleId="Nadpis1Char">
    <w:name w:val="Nadpis 1 Char"/>
    <w:basedOn w:val="Standardnpsmoodstavce"/>
    <w:link w:val="Nadpis1"/>
    <w:uiPriority w:val="9"/>
    <w:rsid w:val="00ED7E6F"/>
    <w:rPr>
      <w:rFonts w:ascii="Times New Roman" w:eastAsia="Times New Roman" w:hAnsi="Times New Roman"/>
      <w:b/>
      <w:bCs/>
      <w:kern w:val="32"/>
      <w:sz w:val="32"/>
      <w:szCs w:val="32"/>
      <w:lang w:eastAsia="en-US"/>
    </w:rPr>
  </w:style>
  <w:style w:type="paragraph" w:styleId="Bibliografie">
    <w:name w:val="Bibliography"/>
    <w:basedOn w:val="Normln"/>
    <w:next w:val="Normln"/>
    <w:uiPriority w:val="37"/>
    <w:unhideWhenUsed/>
    <w:rsid w:val="00ED7E6F"/>
    <w:pPr>
      <w:spacing w:after="240" w:line="240" w:lineRule="auto"/>
    </w:pPr>
  </w:style>
  <w:style w:type="paragraph" w:styleId="Odstavecseseznamem">
    <w:name w:val="List Paragraph"/>
    <w:basedOn w:val="Normln"/>
    <w:uiPriority w:val="34"/>
    <w:qFormat/>
    <w:rsid w:val="002123D2"/>
    <w:pPr>
      <w:ind w:left="720"/>
      <w:contextualSpacing/>
    </w:pPr>
  </w:style>
  <w:style w:type="table" w:customStyle="1" w:styleId="Svtltabulkasmkou1zvraznn11">
    <w:name w:val="Světlá tabulka s mřížkou 1 – zvýraznění 11"/>
    <w:basedOn w:val="Normlntabulka"/>
    <w:uiPriority w:val="46"/>
    <w:rsid w:val="009539AC"/>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character" w:customStyle="1" w:styleId="nezalamovatgen">
    <w:name w:val="nezalamovatgen"/>
    <w:basedOn w:val="Standardnpsmoodstavce"/>
    <w:rsid w:val="000D6E95"/>
  </w:style>
  <w:style w:type="paragraph" w:customStyle="1" w:styleId="rtejustify">
    <w:name w:val="rtejustify"/>
    <w:basedOn w:val="Normln"/>
    <w:rsid w:val="00D46DFE"/>
    <w:pPr>
      <w:spacing w:before="100" w:beforeAutospacing="1" w:after="100" w:afterAutospacing="1" w:line="240" w:lineRule="auto"/>
      <w:jc w:val="left"/>
    </w:pPr>
    <w:rPr>
      <w:rFonts w:eastAsia="Times New Roman"/>
      <w:szCs w:val="24"/>
      <w:lang w:val="en-US"/>
    </w:rPr>
  </w:style>
  <w:style w:type="character" w:styleId="Siln">
    <w:name w:val="Strong"/>
    <w:basedOn w:val="Standardnpsmoodstavce"/>
    <w:uiPriority w:val="22"/>
    <w:qFormat/>
    <w:rsid w:val="00D46DFE"/>
    <w:rPr>
      <w:b/>
      <w:bCs/>
    </w:rPr>
  </w:style>
  <w:style w:type="character" w:customStyle="1" w:styleId="apple-tab-span">
    <w:name w:val="apple-tab-span"/>
    <w:basedOn w:val="Standardnpsmoodstavce"/>
    <w:rsid w:val="00B21227"/>
  </w:style>
  <w:style w:type="paragraph" w:customStyle="1" w:styleId="Heading">
    <w:name w:val="Heading"/>
    <w:qFormat/>
    <w:rsid w:val="00EF4B99"/>
    <w:pPr>
      <w:spacing w:before="480" w:after="480" w:line="480" w:lineRule="auto"/>
      <w:jc w:val="center"/>
    </w:pPr>
    <w:rPr>
      <w:rFonts w:ascii="Century Gothic" w:eastAsia="Times New Roman" w:hAnsi="Century Gothic"/>
      <w:b/>
      <w:bCs/>
      <w:kern w:val="32"/>
      <w:sz w:val="40"/>
      <w:szCs w:val="32"/>
    </w:rPr>
  </w:style>
  <w:style w:type="paragraph" w:customStyle="1" w:styleId="PodNzev">
    <w:name w:val="PodNázev"/>
    <w:basedOn w:val="Normln"/>
    <w:qFormat/>
    <w:rsid w:val="00833EE7"/>
    <w:pPr>
      <w:spacing w:before="360" w:after="360" w:line="240" w:lineRule="auto"/>
      <w:jc w:val="center"/>
    </w:pPr>
    <w:rPr>
      <w:rFonts w:ascii="Century Gothic" w:eastAsia="Times New Roman" w:hAnsi="Century Gothic" w:cs="Calibri"/>
      <w:b/>
      <w:bCs/>
      <w:color w:val="74B43C"/>
      <w:sz w:val="34"/>
      <w:szCs w:val="34"/>
      <w:lang w:eastAsia="cs-CZ"/>
    </w:rPr>
  </w:style>
  <w:style w:type="paragraph" w:customStyle="1" w:styleId="NormalTitlePage">
    <w:name w:val="NormalTitlePage"/>
    <w:basedOn w:val="Normln"/>
    <w:qFormat/>
    <w:rsid w:val="000343BB"/>
    <w:pPr>
      <w:spacing w:after="0" w:line="240" w:lineRule="auto"/>
      <w:jc w:val="left"/>
    </w:pPr>
    <w:rPr>
      <w:rFonts w:asciiTheme="minorHAnsi" w:hAnsiTheme="minorHAnsi"/>
      <w:lang w:eastAsia="cs-CZ"/>
    </w:rPr>
  </w:style>
  <w:style w:type="paragraph" w:styleId="Nadpisobsahu">
    <w:name w:val="TOC Heading"/>
    <w:basedOn w:val="Nadpis1"/>
    <w:next w:val="Normln"/>
    <w:uiPriority w:val="39"/>
    <w:unhideWhenUsed/>
    <w:qFormat/>
    <w:rsid w:val="00CC6AF4"/>
    <w:pPr>
      <w:pageBreakBefore w:val="0"/>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val="en-US"/>
    </w:rPr>
  </w:style>
  <w:style w:type="character" w:customStyle="1" w:styleId="Code">
    <w:name w:val="Code"/>
    <w:basedOn w:val="KdHTML"/>
    <w:uiPriority w:val="1"/>
    <w:qFormat/>
    <w:rsid w:val="00EC2BF5"/>
    <w:rPr>
      <w:rFonts w:ascii="Consolas" w:hAnsi="Consolas"/>
      <w:sz w:val="22"/>
      <w:szCs w:val="20"/>
    </w:rPr>
  </w:style>
  <w:style w:type="character" w:styleId="KdHTML">
    <w:name w:val="HTML Code"/>
    <w:basedOn w:val="Standardnpsmoodstavce"/>
    <w:uiPriority w:val="99"/>
    <w:semiHidden/>
    <w:unhideWhenUsed/>
    <w:rsid w:val="00EC2BF5"/>
    <w:rPr>
      <w:rFonts w:ascii="Consolas" w:hAnsi="Consolas"/>
      <w:sz w:val="20"/>
      <w:szCs w:val="20"/>
    </w:rPr>
  </w:style>
  <w:style w:type="character" w:customStyle="1" w:styleId="Nadpis2Char">
    <w:name w:val="Nadpis 2 Char"/>
    <w:basedOn w:val="Standardnpsmoodstavce"/>
    <w:link w:val="Nadpis2"/>
    <w:uiPriority w:val="9"/>
    <w:rsid w:val="00C1431F"/>
    <w:rPr>
      <w:rFonts w:ascii="Times New Roman" w:eastAsia="Times New Roman" w:hAnsi="Times New Roman"/>
      <w:b/>
      <w:bCs/>
      <w:iCs/>
      <w:sz w:val="28"/>
      <w:szCs w:val="28"/>
      <w:lang w:eastAsia="en-US"/>
    </w:rPr>
  </w:style>
  <w:style w:type="paragraph" w:customStyle="1" w:styleId="para">
    <w:name w:val="para"/>
    <w:basedOn w:val="Normln"/>
    <w:rsid w:val="001F676D"/>
    <w:pPr>
      <w:spacing w:before="100" w:beforeAutospacing="1" w:after="100" w:afterAutospacing="1" w:line="240" w:lineRule="auto"/>
      <w:jc w:val="left"/>
    </w:pPr>
    <w:rPr>
      <w:rFonts w:eastAsia="Times New Roman"/>
      <w:szCs w:val="24"/>
      <w:lang w:eastAsia="cs-CZ"/>
    </w:rPr>
  </w:style>
  <w:style w:type="character" w:styleId="Zdraznn">
    <w:name w:val="Emphasis"/>
    <w:basedOn w:val="Standardnpsmoodstavce"/>
    <w:uiPriority w:val="20"/>
    <w:qFormat/>
    <w:rsid w:val="001F676D"/>
    <w:rPr>
      <w:i/>
      <w:iCs/>
    </w:rPr>
  </w:style>
  <w:style w:type="character" w:customStyle="1" w:styleId="Nadpis3Char">
    <w:name w:val="Nadpis 3 Char"/>
    <w:basedOn w:val="Standardnpsmoodstavce"/>
    <w:link w:val="Nadpis3"/>
    <w:uiPriority w:val="9"/>
    <w:rsid w:val="00B021FA"/>
    <w:rPr>
      <w:rFonts w:ascii="Times New Roman" w:eastAsia="Times New Roman" w:hAnsi="Times New Roman"/>
      <w:b/>
      <w:bCs/>
      <w:sz w:val="24"/>
      <w:szCs w:val="26"/>
      <w:lang w:eastAsia="en-US"/>
    </w:rPr>
  </w:style>
  <w:style w:type="paragraph" w:styleId="Revize">
    <w:name w:val="Revision"/>
    <w:hidden/>
    <w:uiPriority w:val="99"/>
    <w:semiHidden/>
    <w:rsid w:val="003D77B2"/>
    <w:rPr>
      <w:rFonts w:ascii="Times New Roman" w:hAnsi="Times New Roman"/>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196450">
      <w:bodyDiv w:val="1"/>
      <w:marLeft w:val="0"/>
      <w:marRight w:val="0"/>
      <w:marTop w:val="0"/>
      <w:marBottom w:val="0"/>
      <w:divBdr>
        <w:top w:val="none" w:sz="0" w:space="0" w:color="FF0000"/>
        <w:left w:val="none" w:sz="0" w:space="0" w:color="FF0000"/>
        <w:bottom w:val="none" w:sz="0" w:space="0" w:color="FF0000"/>
        <w:right w:val="none" w:sz="0" w:space="0" w:color="FF0000"/>
      </w:divBdr>
      <w:divsChild>
        <w:div w:id="725833781">
          <w:marLeft w:val="0"/>
          <w:marRight w:val="0"/>
          <w:marTop w:val="150"/>
          <w:marBottom w:val="150"/>
          <w:divBdr>
            <w:top w:val="single" w:sz="6" w:space="0" w:color="999999"/>
            <w:left w:val="single" w:sz="6" w:space="0" w:color="999999"/>
            <w:bottom w:val="single" w:sz="6" w:space="0" w:color="999999"/>
            <w:right w:val="single" w:sz="6" w:space="0" w:color="999999"/>
          </w:divBdr>
          <w:divsChild>
            <w:div w:id="1492794683">
              <w:marLeft w:val="0"/>
              <w:marRight w:val="0"/>
              <w:marTop w:val="0"/>
              <w:marBottom w:val="0"/>
              <w:divBdr>
                <w:top w:val="none" w:sz="0" w:space="0" w:color="auto"/>
                <w:left w:val="none" w:sz="0" w:space="0" w:color="auto"/>
                <w:bottom w:val="none" w:sz="0" w:space="0" w:color="auto"/>
                <w:right w:val="none" w:sz="0" w:space="0" w:color="auto"/>
              </w:divBdr>
              <w:divsChild>
                <w:div w:id="1223443827">
                  <w:marLeft w:val="0"/>
                  <w:marRight w:val="0"/>
                  <w:marTop w:val="0"/>
                  <w:marBottom w:val="0"/>
                  <w:divBdr>
                    <w:top w:val="none" w:sz="0" w:space="0" w:color="auto"/>
                    <w:left w:val="none" w:sz="0" w:space="0" w:color="auto"/>
                    <w:bottom w:val="none" w:sz="0" w:space="0" w:color="auto"/>
                    <w:right w:val="none" w:sz="0" w:space="0" w:color="auto"/>
                  </w:divBdr>
                  <w:divsChild>
                    <w:div w:id="1544780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975348">
      <w:bodyDiv w:val="1"/>
      <w:marLeft w:val="0"/>
      <w:marRight w:val="0"/>
      <w:marTop w:val="0"/>
      <w:marBottom w:val="0"/>
      <w:divBdr>
        <w:top w:val="none" w:sz="0" w:space="0" w:color="auto"/>
        <w:left w:val="none" w:sz="0" w:space="0" w:color="auto"/>
        <w:bottom w:val="none" w:sz="0" w:space="0" w:color="auto"/>
        <w:right w:val="none" w:sz="0" w:space="0" w:color="auto"/>
      </w:divBdr>
    </w:div>
    <w:div w:id="132718364">
      <w:bodyDiv w:val="1"/>
      <w:marLeft w:val="0"/>
      <w:marRight w:val="0"/>
      <w:marTop w:val="0"/>
      <w:marBottom w:val="0"/>
      <w:divBdr>
        <w:top w:val="none" w:sz="0" w:space="0" w:color="FF0000"/>
        <w:left w:val="none" w:sz="0" w:space="0" w:color="FF0000"/>
        <w:bottom w:val="none" w:sz="0" w:space="0" w:color="FF0000"/>
        <w:right w:val="none" w:sz="0" w:space="0" w:color="FF0000"/>
      </w:divBdr>
      <w:divsChild>
        <w:div w:id="925653415">
          <w:marLeft w:val="0"/>
          <w:marRight w:val="0"/>
          <w:marTop w:val="150"/>
          <w:marBottom w:val="150"/>
          <w:divBdr>
            <w:top w:val="single" w:sz="6" w:space="0" w:color="999999"/>
            <w:left w:val="single" w:sz="6" w:space="0" w:color="999999"/>
            <w:bottom w:val="single" w:sz="6" w:space="0" w:color="999999"/>
            <w:right w:val="single" w:sz="6" w:space="0" w:color="999999"/>
          </w:divBdr>
          <w:divsChild>
            <w:div w:id="1182011488">
              <w:marLeft w:val="0"/>
              <w:marRight w:val="0"/>
              <w:marTop w:val="0"/>
              <w:marBottom w:val="0"/>
              <w:divBdr>
                <w:top w:val="none" w:sz="0" w:space="0" w:color="auto"/>
                <w:left w:val="none" w:sz="0" w:space="0" w:color="auto"/>
                <w:bottom w:val="none" w:sz="0" w:space="0" w:color="auto"/>
                <w:right w:val="none" w:sz="0" w:space="0" w:color="auto"/>
              </w:divBdr>
              <w:divsChild>
                <w:div w:id="485318237">
                  <w:marLeft w:val="0"/>
                  <w:marRight w:val="0"/>
                  <w:marTop w:val="0"/>
                  <w:marBottom w:val="0"/>
                  <w:divBdr>
                    <w:top w:val="none" w:sz="0" w:space="0" w:color="auto"/>
                    <w:left w:val="none" w:sz="0" w:space="0" w:color="auto"/>
                    <w:bottom w:val="none" w:sz="0" w:space="0" w:color="auto"/>
                    <w:right w:val="none" w:sz="0" w:space="0" w:color="auto"/>
                  </w:divBdr>
                  <w:divsChild>
                    <w:div w:id="549390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03571">
      <w:bodyDiv w:val="1"/>
      <w:marLeft w:val="0"/>
      <w:marRight w:val="0"/>
      <w:marTop w:val="0"/>
      <w:marBottom w:val="0"/>
      <w:divBdr>
        <w:top w:val="none" w:sz="0" w:space="0" w:color="auto"/>
        <w:left w:val="none" w:sz="0" w:space="0" w:color="auto"/>
        <w:bottom w:val="none" w:sz="0" w:space="0" w:color="auto"/>
        <w:right w:val="none" w:sz="0" w:space="0" w:color="auto"/>
      </w:divBdr>
    </w:div>
    <w:div w:id="210582585">
      <w:bodyDiv w:val="1"/>
      <w:marLeft w:val="0"/>
      <w:marRight w:val="0"/>
      <w:marTop w:val="0"/>
      <w:marBottom w:val="0"/>
      <w:divBdr>
        <w:top w:val="none" w:sz="0" w:space="0" w:color="auto"/>
        <w:left w:val="none" w:sz="0" w:space="0" w:color="auto"/>
        <w:bottom w:val="none" w:sz="0" w:space="0" w:color="auto"/>
        <w:right w:val="none" w:sz="0" w:space="0" w:color="auto"/>
      </w:divBdr>
    </w:div>
    <w:div w:id="452598019">
      <w:bodyDiv w:val="1"/>
      <w:marLeft w:val="0"/>
      <w:marRight w:val="0"/>
      <w:marTop w:val="0"/>
      <w:marBottom w:val="0"/>
      <w:divBdr>
        <w:top w:val="none" w:sz="0" w:space="0" w:color="auto"/>
        <w:left w:val="none" w:sz="0" w:space="0" w:color="auto"/>
        <w:bottom w:val="none" w:sz="0" w:space="0" w:color="auto"/>
        <w:right w:val="none" w:sz="0" w:space="0" w:color="auto"/>
      </w:divBdr>
    </w:div>
    <w:div w:id="550921159">
      <w:bodyDiv w:val="1"/>
      <w:marLeft w:val="0"/>
      <w:marRight w:val="0"/>
      <w:marTop w:val="0"/>
      <w:marBottom w:val="0"/>
      <w:divBdr>
        <w:top w:val="none" w:sz="0" w:space="0" w:color="auto"/>
        <w:left w:val="none" w:sz="0" w:space="0" w:color="auto"/>
        <w:bottom w:val="none" w:sz="0" w:space="0" w:color="auto"/>
        <w:right w:val="none" w:sz="0" w:space="0" w:color="auto"/>
      </w:divBdr>
    </w:div>
    <w:div w:id="631135316">
      <w:bodyDiv w:val="1"/>
      <w:marLeft w:val="0"/>
      <w:marRight w:val="0"/>
      <w:marTop w:val="0"/>
      <w:marBottom w:val="0"/>
      <w:divBdr>
        <w:top w:val="none" w:sz="0" w:space="0" w:color="auto"/>
        <w:left w:val="none" w:sz="0" w:space="0" w:color="auto"/>
        <w:bottom w:val="none" w:sz="0" w:space="0" w:color="auto"/>
        <w:right w:val="none" w:sz="0" w:space="0" w:color="auto"/>
      </w:divBdr>
    </w:div>
    <w:div w:id="920944199">
      <w:bodyDiv w:val="1"/>
      <w:marLeft w:val="0"/>
      <w:marRight w:val="0"/>
      <w:marTop w:val="0"/>
      <w:marBottom w:val="0"/>
      <w:divBdr>
        <w:top w:val="none" w:sz="0" w:space="0" w:color="auto"/>
        <w:left w:val="none" w:sz="0" w:space="0" w:color="auto"/>
        <w:bottom w:val="none" w:sz="0" w:space="0" w:color="auto"/>
        <w:right w:val="none" w:sz="0" w:space="0" w:color="auto"/>
      </w:divBdr>
    </w:div>
    <w:div w:id="1073115275">
      <w:bodyDiv w:val="1"/>
      <w:marLeft w:val="0"/>
      <w:marRight w:val="0"/>
      <w:marTop w:val="0"/>
      <w:marBottom w:val="0"/>
      <w:divBdr>
        <w:top w:val="none" w:sz="0" w:space="0" w:color="auto"/>
        <w:left w:val="none" w:sz="0" w:space="0" w:color="auto"/>
        <w:bottom w:val="none" w:sz="0" w:space="0" w:color="auto"/>
        <w:right w:val="none" w:sz="0" w:space="0" w:color="auto"/>
      </w:divBdr>
    </w:div>
    <w:div w:id="1088767145">
      <w:bodyDiv w:val="1"/>
      <w:marLeft w:val="0"/>
      <w:marRight w:val="0"/>
      <w:marTop w:val="0"/>
      <w:marBottom w:val="0"/>
      <w:divBdr>
        <w:top w:val="none" w:sz="0" w:space="0" w:color="auto"/>
        <w:left w:val="none" w:sz="0" w:space="0" w:color="auto"/>
        <w:bottom w:val="none" w:sz="0" w:space="0" w:color="auto"/>
        <w:right w:val="none" w:sz="0" w:space="0" w:color="auto"/>
      </w:divBdr>
    </w:div>
    <w:div w:id="1130125616">
      <w:bodyDiv w:val="1"/>
      <w:marLeft w:val="0"/>
      <w:marRight w:val="0"/>
      <w:marTop w:val="0"/>
      <w:marBottom w:val="0"/>
      <w:divBdr>
        <w:top w:val="none" w:sz="0" w:space="0" w:color="auto"/>
        <w:left w:val="none" w:sz="0" w:space="0" w:color="auto"/>
        <w:bottom w:val="none" w:sz="0" w:space="0" w:color="auto"/>
        <w:right w:val="none" w:sz="0" w:space="0" w:color="auto"/>
      </w:divBdr>
    </w:div>
    <w:div w:id="1378042403">
      <w:bodyDiv w:val="1"/>
      <w:marLeft w:val="0"/>
      <w:marRight w:val="0"/>
      <w:marTop w:val="0"/>
      <w:marBottom w:val="0"/>
      <w:divBdr>
        <w:top w:val="none" w:sz="0" w:space="0" w:color="auto"/>
        <w:left w:val="none" w:sz="0" w:space="0" w:color="auto"/>
        <w:bottom w:val="none" w:sz="0" w:space="0" w:color="auto"/>
        <w:right w:val="none" w:sz="0" w:space="0" w:color="auto"/>
      </w:divBdr>
    </w:div>
    <w:div w:id="1468888984">
      <w:bodyDiv w:val="1"/>
      <w:marLeft w:val="0"/>
      <w:marRight w:val="0"/>
      <w:marTop w:val="0"/>
      <w:marBottom w:val="0"/>
      <w:divBdr>
        <w:top w:val="none" w:sz="0" w:space="0" w:color="auto"/>
        <w:left w:val="none" w:sz="0" w:space="0" w:color="auto"/>
        <w:bottom w:val="none" w:sz="0" w:space="0" w:color="auto"/>
        <w:right w:val="none" w:sz="0" w:space="0" w:color="auto"/>
      </w:divBdr>
    </w:div>
    <w:div w:id="1521621666">
      <w:bodyDiv w:val="1"/>
      <w:marLeft w:val="0"/>
      <w:marRight w:val="0"/>
      <w:marTop w:val="0"/>
      <w:marBottom w:val="0"/>
      <w:divBdr>
        <w:top w:val="none" w:sz="0" w:space="0" w:color="FF0000"/>
        <w:left w:val="none" w:sz="0" w:space="0" w:color="FF0000"/>
        <w:bottom w:val="none" w:sz="0" w:space="0" w:color="FF0000"/>
        <w:right w:val="none" w:sz="0" w:space="0" w:color="FF0000"/>
      </w:divBdr>
      <w:divsChild>
        <w:div w:id="1933971703">
          <w:marLeft w:val="0"/>
          <w:marRight w:val="0"/>
          <w:marTop w:val="150"/>
          <w:marBottom w:val="150"/>
          <w:divBdr>
            <w:top w:val="single" w:sz="6" w:space="0" w:color="999999"/>
            <w:left w:val="single" w:sz="6" w:space="0" w:color="999999"/>
            <w:bottom w:val="single" w:sz="6" w:space="0" w:color="999999"/>
            <w:right w:val="single" w:sz="6" w:space="0" w:color="999999"/>
          </w:divBdr>
          <w:divsChild>
            <w:div w:id="1249340076">
              <w:marLeft w:val="0"/>
              <w:marRight w:val="0"/>
              <w:marTop w:val="0"/>
              <w:marBottom w:val="0"/>
              <w:divBdr>
                <w:top w:val="none" w:sz="0" w:space="0" w:color="auto"/>
                <w:left w:val="none" w:sz="0" w:space="0" w:color="auto"/>
                <w:bottom w:val="none" w:sz="0" w:space="0" w:color="auto"/>
                <w:right w:val="none" w:sz="0" w:space="0" w:color="auto"/>
              </w:divBdr>
              <w:divsChild>
                <w:div w:id="287320292">
                  <w:marLeft w:val="0"/>
                  <w:marRight w:val="0"/>
                  <w:marTop w:val="0"/>
                  <w:marBottom w:val="0"/>
                  <w:divBdr>
                    <w:top w:val="none" w:sz="0" w:space="0" w:color="auto"/>
                    <w:left w:val="none" w:sz="0" w:space="0" w:color="auto"/>
                    <w:bottom w:val="none" w:sz="0" w:space="0" w:color="auto"/>
                    <w:right w:val="none" w:sz="0" w:space="0" w:color="auto"/>
                  </w:divBdr>
                  <w:divsChild>
                    <w:div w:id="1152520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351600">
      <w:bodyDiv w:val="1"/>
      <w:marLeft w:val="0"/>
      <w:marRight w:val="0"/>
      <w:marTop w:val="0"/>
      <w:marBottom w:val="0"/>
      <w:divBdr>
        <w:top w:val="none" w:sz="0" w:space="0" w:color="auto"/>
        <w:left w:val="none" w:sz="0" w:space="0" w:color="auto"/>
        <w:bottom w:val="none" w:sz="0" w:space="0" w:color="auto"/>
        <w:right w:val="none" w:sz="0" w:space="0" w:color="auto"/>
      </w:divBdr>
      <w:divsChild>
        <w:div w:id="1979603076">
          <w:marLeft w:val="1166"/>
          <w:marRight w:val="0"/>
          <w:marTop w:val="96"/>
          <w:marBottom w:val="0"/>
          <w:divBdr>
            <w:top w:val="none" w:sz="0" w:space="0" w:color="auto"/>
            <w:left w:val="none" w:sz="0" w:space="0" w:color="auto"/>
            <w:bottom w:val="none" w:sz="0" w:space="0" w:color="auto"/>
            <w:right w:val="none" w:sz="0" w:space="0" w:color="auto"/>
          </w:divBdr>
        </w:div>
        <w:div w:id="1704286534">
          <w:marLeft w:val="1800"/>
          <w:marRight w:val="0"/>
          <w:marTop w:val="86"/>
          <w:marBottom w:val="0"/>
          <w:divBdr>
            <w:top w:val="none" w:sz="0" w:space="0" w:color="auto"/>
            <w:left w:val="none" w:sz="0" w:space="0" w:color="auto"/>
            <w:bottom w:val="none" w:sz="0" w:space="0" w:color="auto"/>
            <w:right w:val="none" w:sz="0" w:space="0" w:color="auto"/>
          </w:divBdr>
        </w:div>
        <w:div w:id="125120777">
          <w:marLeft w:val="1166"/>
          <w:marRight w:val="0"/>
          <w:marTop w:val="96"/>
          <w:marBottom w:val="0"/>
          <w:divBdr>
            <w:top w:val="none" w:sz="0" w:space="0" w:color="auto"/>
            <w:left w:val="none" w:sz="0" w:space="0" w:color="auto"/>
            <w:bottom w:val="none" w:sz="0" w:space="0" w:color="auto"/>
            <w:right w:val="none" w:sz="0" w:space="0" w:color="auto"/>
          </w:divBdr>
        </w:div>
        <w:div w:id="965311436">
          <w:marLeft w:val="1800"/>
          <w:marRight w:val="0"/>
          <w:marTop w:val="86"/>
          <w:marBottom w:val="0"/>
          <w:divBdr>
            <w:top w:val="none" w:sz="0" w:space="0" w:color="auto"/>
            <w:left w:val="none" w:sz="0" w:space="0" w:color="auto"/>
            <w:bottom w:val="none" w:sz="0" w:space="0" w:color="auto"/>
            <w:right w:val="none" w:sz="0" w:space="0" w:color="auto"/>
          </w:divBdr>
        </w:div>
      </w:divsChild>
    </w:div>
    <w:div w:id="1573268811">
      <w:bodyDiv w:val="1"/>
      <w:marLeft w:val="0"/>
      <w:marRight w:val="0"/>
      <w:marTop w:val="0"/>
      <w:marBottom w:val="0"/>
      <w:divBdr>
        <w:top w:val="none" w:sz="0" w:space="0" w:color="auto"/>
        <w:left w:val="none" w:sz="0" w:space="0" w:color="auto"/>
        <w:bottom w:val="none" w:sz="0" w:space="0" w:color="auto"/>
        <w:right w:val="none" w:sz="0" w:space="0" w:color="auto"/>
      </w:divBdr>
      <w:divsChild>
        <w:div w:id="165947077">
          <w:marLeft w:val="0"/>
          <w:marRight w:val="0"/>
          <w:marTop w:val="30"/>
          <w:marBottom w:val="0"/>
          <w:divBdr>
            <w:top w:val="none" w:sz="0" w:space="0" w:color="auto"/>
            <w:left w:val="none" w:sz="0" w:space="0" w:color="auto"/>
            <w:bottom w:val="none" w:sz="0" w:space="0" w:color="auto"/>
            <w:right w:val="none" w:sz="0" w:space="0" w:color="auto"/>
          </w:divBdr>
        </w:div>
      </w:divsChild>
    </w:div>
    <w:div w:id="1573932497">
      <w:bodyDiv w:val="1"/>
      <w:marLeft w:val="0"/>
      <w:marRight w:val="0"/>
      <w:marTop w:val="0"/>
      <w:marBottom w:val="0"/>
      <w:divBdr>
        <w:top w:val="none" w:sz="0" w:space="0" w:color="auto"/>
        <w:left w:val="none" w:sz="0" w:space="0" w:color="auto"/>
        <w:bottom w:val="none" w:sz="0" w:space="0" w:color="auto"/>
        <w:right w:val="none" w:sz="0" w:space="0" w:color="auto"/>
      </w:divBdr>
    </w:div>
    <w:div w:id="1600289863">
      <w:bodyDiv w:val="1"/>
      <w:marLeft w:val="0"/>
      <w:marRight w:val="0"/>
      <w:marTop w:val="0"/>
      <w:marBottom w:val="0"/>
      <w:divBdr>
        <w:top w:val="none" w:sz="0" w:space="0" w:color="auto"/>
        <w:left w:val="none" w:sz="0" w:space="0" w:color="auto"/>
        <w:bottom w:val="none" w:sz="0" w:space="0" w:color="auto"/>
        <w:right w:val="none" w:sz="0" w:space="0" w:color="auto"/>
      </w:divBdr>
    </w:div>
    <w:div w:id="1624917767">
      <w:bodyDiv w:val="1"/>
      <w:marLeft w:val="0"/>
      <w:marRight w:val="0"/>
      <w:marTop w:val="0"/>
      <w:marBottom w:val="0"/>
      <w:divBdr>
        <w:top w:val="none" w:sz="0" w:space="0" w:color="auto"/>
        <w:left w:val="none" w:sz="0" w:space="0" w:color="auto"/>
        <w:bottom w:val="none" w:sz="0" w:space="0" w:color="auto"/>
        <w:right w:val="none" w:sz="0" w:space="0" w:color="auto"/>
      </w:divBdr>
    </w:div>
    <w:div w:id="1656446809">
      <w:bodyDiv w:val="1"/>
      <w:marLeft w:val="0"/>
      <w:marRight w:val="0"/>
      <w:marTop w:val="0"/>
      <w:marBottom w:val="0"/>
      <w:divBdr>
        <w:top w:val="none" w:sz="0" w:space="0" w:color="auto"/>
        <w:left w:val="none" w:sz="0" w:space="0" w:color="auto"/>
        <w:bottom w:val="none" w:sz="0" w:space="0" w:color="auto"/>
        <w:right w:val="none" w:sz="0" w:space="0" w:color="auto"/>
      </w:divBdr>
      <w:divsChild>
        <w:div w:id="959918353">
          <w:marLeft w:val="0"/>
          <w:marRight w:val="0"/>
          <w:marTop w:val="30"/>
          <w:marBottom w:val="0"/>
          <w:divBdr>
            <w:top w:val="none" w:sz="0" w:space="0" w:color="auto"/>
            <w:left w:val="none" w:sz="0" w:space="0" w:color="auto"/>
            <w:bottom w:val="none" w:sz="0" w:space="0" w:color="auto"/>
            <w:right w:val="none" w:sz="0" w:space="0" w:color="auto"/>
          </w:divBdr>
        </w:div>
      </w:divsChild>
    </w:div>
    <w:div w:id="1742017288">
      <w:bodyDiv w:val="1"/>
      <w:marLeft w:val="0"/>
      <w:marRight w:val="0"/>
      <w:marTop w:val="0"/>
      <w:marBottom w:val="0"/>
      <w:divBdr>
        <w:top w:val="none" w:sz="0" w:space="0" w:color="auto"/>
        <w:left w:val="none" w:sz="0" w:space="0" w:color="auto"/>
        <w:bottom w:val="none" w:sz="0" w:space="0" w:color="auto"/>
        <w:right w:val="none" w:sz="0" w:space="0" w:color="auto"/>
      </w:divBdr>
    </w:div>
    <w:div w:id="1845508469">
      <w:bodyDiv w:val="1"/>
      <w:marLeft w:val="0"/>
      <w:marRight w:val="0"/>
      <w:marTop w:val="0"/>
      <w:marBottom w:val="0"/>
      <w:divBdr>
        <w:top w:val="none" w:sz="0" w:space="0" w:color="auto"/>
        <w:left w:val="none" w:sz="0" w:space="0" w:color="auto"/>
        <w:bottom w:val="none" w:sz="0" w:space="0" w:color="auto"/>
        <w:right w:val="none" w:sz="0" w:space="0" w:color="auto"/>
      </w:divBdr>
      <w:divsChild>
        <w:div w:id="1049299995">
          <w:marLeft w:val="0"/>
          <w:marRight w:val="0"/>
          <w:marTop w:val="30"/>
          <w:marBottom w:val="0"/>
          <w:divBdr>
            <w:top w:val="none" w:sz="0" w:space="0" w:color="auto"/>
            <w:left w:val="none" w:sz="0" w:space="0" w:color="auto"/>
            <w:bottom w:val="none" w:sz="0" w:space="0" w:color="auto"/>
            <w:right w:val="none" w:sz="0" w:space="0" w:color="auto"/>
          </w:divBdr>
        </w:div>
      </w:divsChild>
    </w:div>
    <w:div w:id="1925214065">
      <w:bodyDiv w:val="1"/>
      <w:marLeft w:val="0"/>
      <w:marRight w:val="0"/>
      <w:marTop w:val="0"/>
      <w:marBottom w:val="0"/>
      <w:divBdr>
        <w:top w:val="none" w:sz="0" w:space="0" w:color="FF0000"/>
        <w:left w:val="none" w:sz="0" w:space="0" w:color="FF0000"/>
        <w:bottom w:val="none" w:sz="0" w:space="0" w:color="FF0000"/>
        <w:right w:val="none" w:sz="0" w:space="0" w:color="FF0000"/>
      </w:divBdr>
      <w:divsChild>
        <w:div w:id="1679499129">
          <w:marLeft w:val="0"/>
          <w:marRight w:val="0"/>
          <w:marTop w:val="150"/>
          <w:marBottom w:val="150"/>
          <w:divBdr>
            <w:top w:val="single" w:sz="6" w:space="0" w:color="999999"/>
            <w:left w:val="single" w:sz="6" w:space="0" w:color="999999"/>
            <w:bottom w:val="single" w:sz="6" w:space="0" w:color="999999"/>
            <w:right w:val="single" w:sz="6" w:space="0" w:color="999999"/>
          </w:divBdr>
          <w:divsChild>
            <w:div w:id="814107432">
              <w:marLeft w:val="0"/>
              <w:marRight w:val="0"/>
              <w:marTop w:val="0"/>
              <w:marBottom w:val="0"/>
              <w:divBdr>
                <w:top w:val="none" w:sz="0" w:space="0" w:color="auto"/>
                <w:left w:val="none" w:sz="0" w:space="0" w:color="auto"/>
                <w:bottom w:val="none" w:sz="0" w:space="0" w:color="auto"/>
                <w:right w:val="none" w:sz="0" w:space="0" w:color="auto"/>
              </w:divBdr>
              <w:divsChild>
                <w:div w:id="914318608">
                  <w:marLeft w:val="0"/>
                  <w:marRight w:val="0"/>
                  <w:marTop w:val="0"/>
                  <w:marBottom w:val="0"/>
                  <w:divBdr>
                    <w:top w:val="none" w:sz="0" w:space="0" w:color="auto"/>
                    <w:left w:val="none" w:sz="0" w:space="0" w:color="auto"/>
                    <w:bottom w:val="none" w:sz="0" w:space="0" w:color="auto"/>
                    <w:right w:val="none" w:sz="0" w:space="0" w:color="auto"/>
                  </w:divBdr>
                  <w:divsChild>
                    <w:div w:id="227309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2756842">
      <w:bodyDiv w:val="1"/>
      <w:marLeft w:val="0"/>
      <w:marRight w:val="0"/>
      <w:marTop w:val="0"/>
      <w:marBottom w:val="0"/>
      <w:divBdr>
        <w:top w:val="none" w:sz="0" w:space="0" w:color="auto"/>
        <w:left w:val="none" w:sz="0" w:space="0" w:color="auto"/>
        <w:bottom w:val="none" w:sz="0" w:space="0" w:color="auto"/>
        <w:right w:val="none" w:sz="0" w:space="0" w:color="auto"/>
      </w:divBdr>
    </w:div>
    <w:div w:id="2071920655">
      <w:bodyDiv w:val="1"/>
      <w:marLeft w:val="0"/>
      <w:marRight w:val="0"/>
      <w:marTop w:val="0"/>
      <w:marBottom w:val="0"/>
      <w:divBdr>
        <w:top w:val="none" w:sz="0" w:space="0" w:color="auto"/>
        <w:left w:val="none" w:sz="0" w:space="0" w:color="auto"/>
        <w:bottom w:val="none" w:sz="0" w:space="0" w:color="auto"/>
        <w:right w:val="none" w:sz="0" w:space="0" w:color="auto"/>
      </w:divBdr>
      <w:divsChild>
        <w:div w:id="1355228409">
          <w:marLeft w:val="0"/>
          <w:marRight w:val="0"/>
          <w:marTop w:val="30"/>
          <w:marBottom w:val="0"/>
          <w:divBdr>
            <w:top w:val="none" w:sz="0" w:space="0" w:color="auto"/>
            <w:left w:val="none" w:sz="0" w:space="0" w:color="auto"/>
            <w:bottom w:val="none" w:sz="0" w:space="0" w:color="auto"/>
            <w:right w:val="none" w:sz="0" w:space="0" w:color="auto"/>
          </w:divBdr>
        </w:div>
      </w:divsChild>
    </w:div>
    <w:div w:id="2131121025">
      <w:bodyDiv w:val="1"/>
      <w:marLeft w:val="0"/>
      <w:marRight w:val="0"/>
      <w:marTop w:val="0"/>
      <w:marBottom w:val="0"/>
      <w:divBdr>
        <w:top w:val="none" w:sz="0" w:space="0" w:color="auto"/>
        <w:left w:val="none" w:sz="0" w:space="0" w:color="auto"/>
        <w:bottom w:val="none" w:sz="0" w:space="0" w:color="auto"/>
        <w:right w:val="none" w:sz="0" w:space="0" w:color="auto"/>
      </w:divBdr>
      <w:divsChild>
        <w:div w:id="1802730221">
          <w:marLeft w:val="120"/>
          <w:marRight w:val="120"/>
          <w:marTop w:val="45"/>
          <w:marBottom w:val="0"/>
          <w:divBdr>
            <w:top w:val="none" w:sz="0" w:space="0" w:color="auto"/>
            <w:left w:val="none" w:sz="0" w:space="0" w:color="auto"/>
            <w:bottom w:val="none" w:sz="0" w:space="0" w:color="auto"/>
            <w:right w:val="none" w:sz="0" w:space="0" w:color="auto"/>
          </w:divBdr>
          <w:divsChild>
            <w:div w:id="146362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hyperlink" Target="https://www.zotero.org/google-docs/?xYqPHb"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bin"/><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tyl2CitacePRO.xsl" StyleName="Styl 2 Citace PRO" Version="0">
  <b:Source>
    <b:Tag>SXdyUgpbj9F4ysho</b:Tag>
    <b:SourceType>DocumentFromInternetSite</b:SourceType>
    <b:InternetSiteTitle>HireVue</b:InternetSiteTitle>
    <b:YearAccessed>2018-01-27</b:YearAccessed>
    <b:Year>2015</b:Year>
    <b:Medium>online</b:Medium>
    <b:Title>History of Sales</b:Title>
    <b:ShortTitle>History of Sales</b:ShortTitle>
    <b:URL>https://www.hirevue.com/offer/timeline-sales-training-methodologies</b:URL>
    <b:RefOrder>1</b:RefOrder>
  </b:Source>
</b:Sources>
</file>

<file path=customXml/itemProps1.xml><?xml version="1.0" encoding="utf-8"?>
<ds:datastoreItem xmlns:ds="http://schemas.openxmlformats.org/officeDocument/2006/customXml" ds:itemID="{F154373B-49AE-41EC-9D38-14D2DD5FB5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01</TotalTime>
  <Pages>25</Pages>
  <Words>22848</Words>
  <Characters>134805</Characters>
  <Application>Microsoft Office Word</Application>
  <DocSecurity>0</DocSecurity>
  <Lines>1123</Lines>
  <Paragraphs>314</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Technická univerzita v Liberci</vt:lpstr>
      <vt:lpstr>Technická univerzita v Liberci</vt:lpstr>
    </vt:vector>
  </TitlesOfParts>
  <Company/>
  <LinksUpToDate>false</LinksUpToDate>
  <CharactersWithSpaces>157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ká univerzita v Liberci</dc:title>
  <dc:subject>Šablona diplomové práce</dc:subject>
  <dc:creator>Průcha Petr</dc:creator>
  <cp:keywords>šablona</cp:keywords>
  <cp:lastModifiedBy>Petr Průcha</cp:lastModifiedBy>
  <cp:revision>883</cp:revision>
  <cp:lastPrinted>2018-04-27T19:59:00Z</cp:lastPrinted>
  <dcterms:created xsi:type="dcterms:W3CDTF">2019-10-17T09:27:00Z</dcterms:created>
  <dcterms:modified xsi:type="dcterms:W3CDTF">2021-09-11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LYRivxY"/&gt;&lt;style id="http://www.zotero.org/styles/iso690-author-date-cs-EF-TUL" hasBibliography="1" bibliographyStyleHasBeenSet="1"/&gt;&lt;prefs&gt;&lt;pref name="fieldType" value="Field"/&gt;&lt;/prefs&gt;&lt;/data</vt:lpwstr>
  </property>
  <property fmtid="{D5CDD505-2E9C-101B-9397-08002B2CF9AE}" pid="3" name="ZOTERO_PREF_2">
    <vt:lpwstr>&gt;</vt:lpwstr>
  </property>
</Properties>
</file>